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EA6" w:rsidRPr="00B91DC8" w:rsidRDefault="00B91DC8" w:rsidP="00B91DC8">
      <w:pPr>
        <w:jc w:val="center"/>
        <w:rPr>
          <w:rFonts w:ascii="Arial" w:hAnsi="Arial" w:cs="Arial"/>
          <w:b/>
          <w:sz w:val="20"/>
          <w:szCs w:val="20"/>
        </w:rPr>
      </w:pPr>
      <w:r w:rsidRPr="00B91DC8">
        <w:rPr>
          <w:rFonts w:ascii="Arial" w:hAnsi="Arial" w:cs="Arial"/>
          <w:b/>
          <w:sz w:val="20"/>
          <w:szCs w:val="20"/>
        </w:rPr>
        <w:t>PROJECT SUMMARY</w:t>
      </w:r>
    </w:p>
    <w:p w:rsidR="00B61EA6" w:rsidRPr="00F50ED2" w:rsidRDefault="00B61EA6" w:rsidP="00B61EA6">
      <w:pPr>
        <w:rPr>
          <w:rFonts w:ascii="Arial" w:hAnsi="Arial" w:cs="Arial"/>
          <w:b/>
          <w:sz w:val="20"/>
          <w:szCs w:val="20"/>
        </w:rPr>
      </w:pPr>
    </w:p>
    <w:p w:rsidR="004A1C32" w:rsidRPr="00F50ED2" w:rsidRDefault="004A1C32" w:rsidP="00B61EA6">
      <w:pPr>
        <w:rPr>
          <w:rFonts w:ascii="Arial" w:hAnsi="Arial" w:cs="Arial"/>
          <w:sz w:val="20"/>
          <w:szCs w:val="20"/>
        </w:rPr>
      </w:pPr>
      <w:r w:rsidRPr="00F50ED2">
        <w:rPr>
          <w:rFonts w:ascii="Arial" w:hAnsi="Arial" w:cs="Arial"/>
          <w:b/>
          <w:sz w:val="20"/>
          <w:szCs w:val="20"/>
        </w:rPr>
        <w:t>OVERVIEW</w:t>
      </w:r>
      <w:r w:rsidR="00A41A1A">
        <w:rPr>
          <w:rFonts w:ascii="Arial" w:hAnsi="Arial" w:cs="Arial"/>
          <w:b/>
          <w:sz w:val="20"/>
          <w:szCs w:val="20"/>
        </w:rPr>
        <w:t xml:space="preserve"> </w:t>
      </w:r>
    </w:p>
    <w:p w:rsidR="00DF784B" w:rsidRPr="00F50ED2" w:rsidRDefault="00C473CC" w:rsidP="00B61EA6">
      <w:pPr>
        <w:rPr>
          <w:rFonts w:ascii="Arial" w:hAnsi="Arial" w:cs="Arial"/>
          <w:sz w:val="20"/>
          <w:szCs w:val="20"/>
        </w:rPr>
      </w:pPr>
      <w:r w:rsidRPr="00F50ED2">
        <w:rPr>
          <w:rFonts w:ascii="Arial" w:hAnsi="Arial" w:cs="Arial"/>
          <w:sz w:val="20"/>
          <w:szCs w:val="20"/>
        </w:rPr>
        <w:t>O</w:t>
      </w:r>
      <w:r w:rsidR="002C2A7C" w:rsidRPr="00F50ED2">
        <w:rPr>
          <w:rFonts w:ascii="Arial" w:hAnsi="Arial" w:cs="Arial"/>
          <w:sz w:val="20"/>
          <w:szCs w:val="20"/>
        </w:rPr>
        <w:t xml:space="preserve">ur group </w:t>
      </w:r>
      <w:r w:rsidRPr="00F50ED2">
        <w:rPr>
          <w:rFonts w:ascii="Arial" w:hAnsi="Arial" w:cs="Arial"/>
          <w:sz w:val="20"/>
          <w:szCs w:val="20"/>
        </w:rPr>
        <w:t xml:space="preserve">aims to develop </w:t>
      </w:r>
      <w:r w:rsidR="002C2A7C" w:rsidRPr="00F50ED2">
        <w:rPr>
          <w:rFonts w:ascii="Arial" w:hAnsi="Arial" w:cs="Arial"/>
          <w:sz w:val="20"/>
          <w:szCs w:val="20"/>
        </w:rPr>
        <w:t>fundamental research on controlling the morphology of graphitic carbon</w:t>
      </w:r>
      <w:r w:rsidR="004A3AC3" w:rsidRPr="00F50ED2">
        <w:rPr>
          <w:rFonts w:ascii="Arial" w:hAnsi="Arial" w:cs="Arial"/>
          <w:sz w:val="20"/>
          <w:szCs w:val="20"/>
        </w:rPr>
        <w:t>,</w:t>
      </w:r>
      <w:r w:rsidR="002C2A7C" w:rsidRPr="00F50ED2">
        <w:rPr>
          <w:rFonts w:ascii="Arial" w:hAnsi="Arial" w:cs="Arial"/>
          <w:sz w:val="20"/>
          <w:szCs w:val="20"/>
        </w:rPr>
        <w:t xml:space="preserve"> and therefore</w:t>
      </w:r>
      <w:r w:rsidR="004A3AC3" w:rsidRPr="00F50ED2">
        <w:rPr>
          <w:rFonts w:ascii="Arial" w:hAnsi="Arial" w:cs="Arial"/>
          <w:sz w:val="20"/>
          <w:szCs w:val="20"/>
        </w:rPr>
        <w:t>,</w:t>
      </w:r>
      <w:r w:rsidR="002C2A7C" w:rsidRPr="00F50ED2">
        <w:rPr>
          <w:rFonts w:ascii="Arial" w:hAnsi="Arial" w:cs="Arial"/>
          <w:sz w:val="20"/>
          <w:szCs w:val="20"/>
        </w:rPr>
        <w:t xml:space="preserve"> its properties by</w:t>
      </w:r>
      <w:r w:rsidR="00E524ED" w:rsidRPr="00F50ED2">
        <w:rPr>
          <w:rFonts w:ascii="Arial" w:hAnsi="Arial" w:cs="Arial"/>
          <w:sz w:val="20"/>
          <w:szCs w:val="20"/>
        </w:rPr>
        <w:t xml:space="preserve"> the</w:t>
      </w:r>
      <w:r w:rsidR="002C2A7C" w:rsidRPr="00F50ED2">
        <w:rPr>
          <w:rFonts w:ascii="Arial" w:hAnsi="Arial" w:cs="Arial"/>
          <w:sz w:val="20"/>
          <w:szCs w:val="20"/>
        </w:rPr>
        <w:t xml:space="preserve"> </w:t>
      </w:r>
      <w:r w:rsidR="00FB4EA0" w:rsidRPr="00F50ED2">
        <w:rPr>
          <w:rFonts w:ascii="Arial" w:hAnsi="Arial" w:cs="Arial"/>
          <w:sz w:val="20"/>
          <w:szCs w:val="20"/>
        </w:rPr>
        <w:t>introduction of stra</w:t>
      </w:r>
      <w:r w:rsidR="00BB36F8" w:rsidRPr="00F50ED2">
        <w:rPr>
          <w:rFonts w:ascii="Arial" w:hAnsi="Arial" w:cs="Arial"/>
          <w:sz w:val="20"/>
          <w:szCs w:val="20"/>
        </w:rPr>
        <w:t>i</w:t>
      </w:r>
      <w:r w:rsidR="00FB4EA0" w:rsidRPr="00F50ED2">
        <w:rPr>
          <w:rFonts w:ascii="Arial" w:hAnsi="Arial" w:cs="Arial"/>
          <w:sz w:val="20"/>
          <w:szCs w:val="20"/>
        </w:rPr>
        <w:t xml:space="preserve">n </w:t>
      </w:r>
      <w:r w:rsidR="008539A4">
        <w:rPr>
          <w:rFonts w:ascii="Arial" w:hAnsi="Arial" w:cs="Arial"/>
          <w:sz w:val="20"/>
          <w:szCs w:val="20"/>
        </w:rPr>
        <w:t xml:space="preserve">in the form of doping </w:t>
      </w:r>
      <w:r w:rsidR="00BB36F8" w:rsidRPr="00F50ED2">
        <w:rPr>
          <w:rFonts w:ascii="Arial" w:hAnsi="Arial" w:cs="Arial"/>
          <w:sz w:val="20"/>
          <w:szCs w:val="20"/>
        </w:rPr>
        <w:t xml:space="preserve">within and between layers of carbon </w:t>
      </w:r>
      <w:r w:rsidR="008539A4">
        <w:rPr>
          <w:rFonts w:ascii="Arial" w:hAnsi="Arial" w:cs="Arial"/>
          <w:sz w:val="20"/>
          <w:szCs w:val="20"/>
        </w:rPr>
        <w:t xml:space="preserve">in a </w:t>
      </w:r>
      <w:r w:rsidR="00BD77B5" w:rsidRPr="00F50ED2">
        <w:rPr>
          <w:rFonts w:ascii="Arial" w:hAnsi="Arial" w:cs="Arial"/>
          <w:sz w:val="20"/>
          <w:szCs w:val="20"/>
        </w:rPr>
        <w:t>graphit</w:t>
      </w:r>
      <w:r w:rsidR="008539A4">
        <w:rPr>
          <w:rFonts w:ascii="Arial" w:hAnsi="Arial" w:cs="Arial"/>
          <w:sz w:val="20"/>
          <w:szCs w:val="20"/>
        </w:rPr>
        <w:t>ic material</w:t>
      </w:r>
      <w:r w:rsidR="00BD77B5" w:rsidRPr="00F50ED2">
        <w:rPr>
          <w:rFonts w:ascii="Arial" w:hAnsi="Arial" w:cs="Arial"/>
          <w:sz w:val="20"/>
          <w:szCs w:val="20"/>
        </w:rPr>
        <w:t xml:space="preserve">. </w:t>
      </w:r>
      <w:r w:rsidR="00F5662F" w:rsidRPr="00F50ED2">
        <w:rPr>
          <w:rFonts w:ascii="Arial" w:hAnsi="Arial" w:cs="Arial"/>
          <w:sz w:val="20"/>
          <w:szCs w:val="20"/>
        </w:rPr>
        <w:t xml:space="preserve">It is well known that carbon </w:t>
      </w:r>
      <w:r w:rsidR="00910669" w:rsidRPr="00F50ED2">
        <w:rPr>
          <w:rFonts w:ascii="Arial" w:hAnsi="Arial" w:cs="Arial"/>
          <w:sz w:val="20"/>
          <w:szCs w:val="20"/>
        </w:rPr>
        <w:t>not only has interesting properties itself but also that these properties depend on its morphology and carbon bo</w:t>
      </w:r>
      <w:r w:rsidR="00524975" w:rsidRPr="00F50ED2">
        <w:rPr>
          <w:rFonts w:ascii="Arial" w:hAnsi="Arial" w:cs="Arial"/>
          <w:sz w:val="20"/>
          <w:szCs w:val="20"/>
        </w:rPr>
        <w:t>n</w:t>
      </w:r>
      <w:r w:rsidR="00910669" w:rsidRPr="00F50ED2">
        <w:rPr>
          <w:rFonts w:ascii="Arial" w:hAnsi="Arial" w:cs="Arial"/>
          <w:sz w:val="20"/>
          <w:szCs w:val="20"/>
        </w:rPr>
        <w:t>ding, i.e. sp</w:t>
      </w:r>
      <w:r w:rsidR="00910669" w:rsidRPr="00F50ED2">
        <w:rPr>
          <w:rFonts w:ascii="Arial" w:hAnsi="Arial" w:cs="Arial"/>
          <w:sz w:val="20"/>
          <w:szCs w:val="20"/>
          <w:vertAlign w:val="superscript"/>
        </w:rPr>
        <w:t>2</w:t>
      </w:r>
      <w:r w:rsidR="00910669" w:rsidRPr="00F50ED2">
        <w:rPr>
          <w:rFonts w:ascii="Arial" w:hAnsi="Arial" w:cs="Arial"/>
          <w:sz w:val="20"/>
          <w:szCs w:val="20"/>
        </w:rPr>
        <w:t xml:space="preserve"> sp</w:t>
      </w:r>
      <w:r w:rsidR="00910669" w:rsidRPr="00F50ED2">
        <w:rPr>
          <w:rFonts w:ascii="Arial" w:hAnsi="Arial" w:cs="Arial"/>
          <w:sz w:val="20"/>
          <w:szCs w:val="20"/>
          <w:vertAlign w:val="superscript"/>
        </w:rPr>
        <w:t>3</w:t>
      </w:r>
      <w:r w:rsidR="00910669" w:rsidRPr="00F50ED2">
        <w:rPr>
          <w:rFonts w:ascii="Arial" w:hAnsi="Arial" w:cs="Arial"/>
          <w:sz w:val="20"/>
          <w:szCs w:val="20"/>
        </w:rPr>
        <w:t xml:space="preserve"> or a mixture thereof. </w:t>
      </w:r>
      <w:r w:rsidR="00FC1F06" w:rsidRPr="00F50ED2">
        <w:rPr>
          <w:rFonts w:ascii="Arial" w:hAnsi="Arial" w:cs="Arial"/>
          <w:sz w:val="20"/>
          <w:szCs w:val="20"/>
        </w:rPr>
        <w:t xml:space="preserve">These properties enable carbon-based materials to be used in </w:t>
      </w:r>
      <w:r w:rsidR="00F6658F" w:rsidRPr="00F50ED2">
        <w:rPr>
          <w:rFonts w:ascii="Arial" w:hAnsi="Arial" w:cs="Arial"/>
          <w:sz w:val="20"/>
          <w:szCs w:val="20"/>
        </w:rPr>
        <w:t xml:space="preserve">a diverse range of applications, such as </w:t>
      </w:r>
      <w:r w:rsidR="00301744" w:rsidRPr="00F50ED2">
        <w:rPr>
          <w:rFonts w:ascii="Arial" w:hAnsi="Arial" w:cs="Arial"/>
          <w:sz w:val="20"/>
          <w:szCs w:val="20"/>
        </w:rPr>
        <w:t>energy storage</w:t>
      </w:r>
      <w:r w:rsidR="00301744"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buyd2y36","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301744" w:rsidRPr="00F50ED2">
        <w:rPr>
          <w:rFonts w:ascii="Arial" w:hAnsi="Arial" w:cs="Arial"/>
          <w:sz w:val="20"/>
          <w:szCs w:val="20"/>
        </w:rPr>
        <w:fldChar w:fldCharType="separate"/>
      </w:r>
      <w:r w:rsidR="001C787A" w:rsidRPr="001C787A">
        <w:rPr>
          <w:rFonts w:ascii="Arial" w:hAnsi="Arial" w:cs="Arial"/>
          <w:sz w:val="20"/>
          <w:szCs w:val="24"/>
        </w:rPr>
        <w:t>[1]–[7]</w:t>
      </w:r>
      <w:r w:rsidR="00301744" w:rsidRPr="00F50ED2">
        <w:rPr>
          <w:rFonts w:ascii="Arial" w:hAnsi="Arial" w:cs="Arial"/>
          <w:sz w:val="20"/>
          <w:szCs w:val="20"/>
        </w:rPr>
        <w:fldChar w:fldCharType="end"/>
      </w:r>
      <w:r w:rsidR="00301744" w:rsidRPr="00F50ED2">
        <w:rPr>
          <w:rFonts w:ascii="Arial" w:hAnsi="Arial" w:cs="Arial"/>
          <w:sz w:val="20"/>
          <w:szCs w:val="20"/>
        </w:rPr>
        <w:t>, drug delivery</w:t>
      </w:r>
      <w:r w:rsidR="00E43762"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iyu76H7O","properties":{"formattedCitation":"[8], [9]","plainCitation":"[8], [9]","noteIndex":0},"citationItems":[{"id":1546,"uris":["http://zotero.org/groups/35356/items/8NKVP85P"],"uri":["http://zotero.org/groups/35356/items/8NKVP85P"],"itemData":{"id":1546,"type":"article-journal","container-title":"Nanomedicine: Nanotechnology, Biology and Medicine","DOI":"10.1016/j.nano.2004.11.009","ISSN":"15499634","issue":"1","journalAbbreviation":"Nanomedicine: Nanotechnology, Biology and Medicine","language":"en","page":"22-30","source":"DOI.org (Crossref)","title":"Nanostructure-mediated drug delivery","volume":"1","author":[{"family":"Hughes","given":"Gareth A."}],"issued":{"date-parts":[["2005",3]]}}},{"id":1545,"uris":["http://zotero.org/groups/35356/items/QAB2A6PS"],"uri":["http://zotero.org/groups/35356/items/QAB2A6PS"],"itemData":{"id":1545,"type":"article-journal","container-title":"Langmuir","DOI":"10.1021/la701688t","ISSN":"0743-7463, 1520-5827","issue":"7","journalAbbreviation":"Langmuir","language":"en","page":"3417-3421","source":"DOI.org (Crossref)","title":"Hollow Silica Nanocontainers as Drug Delivery Vehicles","volume":"24","author":[{"family":"Yang","given":"Jaemoon"},{"family":"Lee","given":"Jaewon"},{"family":"Kang","given":"Jinyoung"},{"family":"Lee","given":"Kwangyeol"},{"family":"Suh","given":"Jin-Suck"},{"family":"Yoon","given":"Ho-Geun"},{"family":"Huh","given":"Yong-Min"},{"family":"Haam","given":"Seungjoo"}],"issued":{"date-parts":[["2008",4]]}}}],"schema":"https://github.com/citation-style-language/schema/raw/master/csl-citation.json"} </w:instrText>
      </w:r>
      <w:r w:rsidR="00E43762" w:rsidRPr="00F50ED2">
        <w:rPr>
          <w:rFonts w:ascii="Arial" w:hAnsi="Arial" w:cs="Arial"/>
          <w:sz w:val="20"/>
          <w:szCs w:val="20"/>
        </w:rPr>
        <w:fldChar w:fldCharType="separate"/>
      </w:r>
      <w:r w:rsidR="001C787A" w:rsidRPr="001C787A">
        <w:rPr>
          <w:rFonts w:ascii="Arial" w:hAnsi="Arial" w:cs="Arial"/>
          <w:sz w:val="20"/>
        </w:rPr>
        <w:t>[8], [9]</w:t>
      </w:r>
      <w:r w:rsidR="00E43762" w:rsidRPr="00F50ED2">
        <w:rPr>
          <w:rFonts w:ascii="Arial" w:hAnsi="Arial" w:cs="Arial"/>
          <w:sz w:val="20"/>
          <w:szCs w:val="20"/>
        </w:rPr>
        <w:fldChar w:fldCharType="end"/>
      </w:r>
      <w:r w:rsidR="00E43762" w:rsidRPr="00F50ED2">
        <w:rPr>
          <w:rFonts w:ascii="Arial" w:hAnsi="Arial" w:cs="Arial"/>
          <w:sz w:val="20"/>
          <w:szCs w:val="20"/>
        </w:rPr>
        <w:t>, and water purification</w:t>
      </w:r>
      <w:r w:rsidR="00504B0E" w:rsidRPr="00F50ED2">
        <w:rPr>
          <w:rFonts w:ascii="Arial" w:hAnsi="Arial" w:cs="Arial"/>
          <w:sz w:val="20"/>
          <w:szCs w:val="20"/>
        </w:rPr>
        <w:fldChar w:fldCharType="begin"/>
      </w:r>
      <w:r w:rsidR="001C787A">
        <w:rPr>
          <w:rFonts w:ascii="Arial" w:hAnsi="Arial" w:cs="Arial"/>
          <w:sz w:val="20"/>
          <w:szCs w:val="20"/>
        </w:rPr>
        <w:instrText xml:space="preserve"> ADDIN ZOTERO_ITEM CSL_CITATION {"citationID":"rgnFc3TB","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504B0E" w:rsidRPr="00F50ED2">
        <w:rPr>
          <w:rFonts w:ascii="Arial" w:hAnsi="Arial" w:cs="Arial"/>
          <w:sz w:val="20"/>
          <w:szCs w:val="20"/>
        </w:rPr>
        <w:fldChar w:fldCharType="separate"/>
      </w:r>
      <w:r w:rsidR="001C787A" w:rsidRPr="001C787A">
        <w:rPr>
          <w:rFonts w:ascii="Arial" w:hAnsi="Arial" w:cs="Arial"/>
          <w:sz w:val="20"/>
        </w:rPr>
        <w:t>[10]</w:t>
      </w:r>
      <w:r w:rsidR="00504B0E" w:rsidRPr="00F50ED2">
        <w:rPr>
          <w:rFonts w:ascii="Arial" w:hAnsi="Arial" w:cs="Arial"/>
          <w:sz w:val="20"/>
          <w:szCs w:val="20"/>
        </w:rPr>
        <w:fldChar w:fldCharType="end"/>
      </w:r>
      <w:r w:rsidR="00E43762" w:rsidRPr="00F50ED2">
        <w:rPr>
          <w:rFonts w:ascii="Arial" w:hAnsi="Arial" w:cs="Arial"/>
          <w:sz w:val="20"/>
          <w:szCs w:val="20"/>
        </w:rPr>
        <w:t xml:space="preserve">, among </w:t>
      </w:r>
      <w:r w:rsidR="00504B0E" w:rsidRPr="00F50ED2">
        <w:rPr>
          <w:rFonts w:ascii="Arial" w:hAnsi="Arial" w:cs="Arial"/>
          <w:sz w:val="20"/>
          <w:szCs w:val="20"/>
        </w:rPr>
        <w:t xml:space="preserve">others. </w:t>
      </w:r>
      <w:r w:rsidR="00BD77B5" w:rsidRPr="00F50ED2">
        <w:rPr>
          <w:rFonts w:ascii="Arial" w:hAnsi="Arial" w:cs="Arial"/>
          <w:sz w:val="20"/>
          <w:szCs w:val="20"/>
        </w:rPr>
        <w:t xml:space="preserve">On </w:t>
      </w:r>
      <w:r w:rsidR="00C273DC">
        <w:rPr>
          <w:rFonts w:ascii="Arial" w:hAnsi="Arial" w:cs="Arial"/>
          <w:sz w:val="20"/>
          <w:szCs w:val="20"/>
        </w:rPr>
        <w:t xml:space="preserve">the </w:t>
      </w:r>
      <w:r w:rsidR="00BD77B5" w:rsidRPr="00F50ED2">
        <w:rPr>
          <w:rFonts w:ascii="Arial" w:hAnsi="Arial" w:cs="Arial"/>
          <w:sz w:val="20"/>
          <w:szCs w:val="20"/>
        </w:rPr>
        <w:t xml:space="preserve">other hand, doping </w:t>
      </w:r>
      <w:r w:rsidR="00535A3E" w:rsidRPr="00F50ED2">
        <w:rPr>
          <w:rFonts w:ascii="Arial" w:hAnsi="Arial" w:cs="Arial"/>
          <w:sz w:val="20"/>
          <w:szCs w:val="20"/>
        </w:rPr>
        <w:t xml:space="preserve">of these </w:t>
      </w:r>
      <w:r w:rsidR="00E73F24">
        <w:rPr>
          <w:rFonts w:ascii="Arial" w:hAnsi="Arial" w:cs="Arial"/>
          <w:sz w:val="20"/>
          <w:szCs w:val="20"/>
        </w:rPr>
        <w:t xml:space="preserve">nanostructures </w:t>
      </w:r>
      <w:r w:rsidR="00535A3E" w:rsidRPr="00F50ED2">
        <w:rPr>
          <w:rFonts w:ascii="Arial" w:hAnsi="Arial" w:cs="Arial"/>
          <w:sz w:val="20"/>
          <w:szCs w:val="20"/>
        </w:rPr>
        <w:t>ha</w:t>
      </w:r>
      <w:r w:rsidR="00C273DC">
        <w:rPr>
          <w:rFonts w:ascii="Arial" w:hAnsi="Arial" w:cs="Arial"/>
          <w:sz w:val="20"/>
          <w:szCs w:val="20"/>
        </w:rPr>
        <w:t>s</w:t>
      </w:r>
      <w:r w:rsidR="00535A3E" w:rsidRPr="00F50ED2">
        <w:rPr>
          <w:rFonts w:ascii="Arial" w:hAnsi="Arial" w:cs="Arial"/>
          <w:sz w:val="20"/>
          <w:szCs w:val="20"/>
        </w:rPr>
        <w:t xml:space="preserve"> shown to improve the properties of their </w:t>
      </w:r>
      <w:r w:rsidR="00BC73AF" w:rsidRPr="00F50ED2">
        <w:rPr>
          <w:rFonts w:ascii="Arial" w:hAnsi="Arial" w:cs="Arial"/>
          <w:sz w:val="20"/>
          <w:szCs w:val="20"/>
        </w:rPr>
        <w:t xml:space="preserve">undoped </w:t>
      </w:r>
      <w:r w:rsidR="00535A3E" w:rsidRPr="00F50ED2">
        <w:rPr>
          <w:rFonts w:ascii="Arial" w:hAnsi="Arial" w:cs="Arial"/>
          <w:sz w:val="20"/>
          <w:szCs w:val="20"/>
        </w:rPr>
        <w:t>counterpart</w:t>
      </w:r>
      <w:r w:rsidR="008F4A22" w:rsidRPr="00D960A1">
        <w:rPr>
          <w:rFonts w:ascii="Arial" w:hAnsi="Arial" w:cs="Arial"/>
          <w:sz w:val="20"/>
          <w:szCs w:val="20"/>
        </w:rPr>
        <w:fldChar w:fldCharType="begin"/>
      </w:r>
      <w:r w:rsidR="008F4A22" w:rsidRPr="00D960A1">
        <w:rPr>
          <w:rFonts w:ascii="Arial" w:hAnsi="Arial" w:cs="Arial"/>
          <w:sz w:val="20"/>
          <w:szCs w:val="20"/>
        </w:rPr>
        <w:instrText xml:space="preserve"> ADDIN ZOTERO_ITEM CSL_CITATION {"citationID":"fAmNCntT","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8F4A22" w:rsidRPr="00D960A1">
        <w:rPr>
          <w:rFonts w:ascii="Arial" w:hAnsi="Arial" w:cs="Arial"/>
          <w:sz w:val="20"/>
          <w:szCs w:val="20"/>
        </w:rPr>
        <w:fldChar w:fldCharType="separate"/>
      </w:r>
      <w:r w:rsidR="008F4A22" w:rsidRPr="00D960A1">
        <w:rPr>
          <w:rFonts w:ascii="Arial" w:hAnsi="Arial" w:cs="Arial"/>
          <w:sz w:val="20"/>
          <w:szCs w:val="20"/>
        </w:rPr>
        <w:t>[11]–[16]</w:t>
      </w:r>
      <w:r w:rsidR="008F4A22" w:rsidRPr="00D960A1">
        <w:rPr>
          <w:rFonts w:ascii="Arial" w:hAnsi="Arial" w:cs="Arial"/>
          <w:sz w:val="20"/>
          <w:szCs w:val="20"/>
        </w:rPr>
        <w:fldChar w:fldCharType="end"/>
      </w:r>
      <w:r w:rsidR="00BC73AF" w:rsidRPr="00D960A1">
        <w:rPr>
          <w:rFonts w:ascii="Arial" w:hAnsi="Arial" w:cs="Arial"/>
          <w:sz w:val="20"/>
          <w:szCs w:val="20"/>
        </w:rPr>
        <w:t>.</w:t>
      </w:r>
      <w:r w:rsidR="007632C7" w:rsidRPr="00D960A1">
        <w:rPr>
          <w:rFonts w:ascii="Arial" w:hAnsi="Arial" w:cs="Arial"/>
          <w:sz w:val="20"/>
          <w:szCs w:val="20"/>
        </w:rPr>
        <w:t xml:space="preserve"> </w:t>
      </w:r>
      <w:r w:rsidR="00D94E27" w:rsidRPr="00D960A1">
        <w:rPr>
          <w:rFonts w:ascii="Arial" w:hAnsi="Arial" w:cs="Arial"/>
          <w:sz w:val="20"/>
          <w:szCs w:val="20"/>
        </w:rPr>
        <w:t xml:space="preserve">However, </w:t>
      </w:r>
      <w:r w:rsidR="001B2491" w:rsidRPr="00D960A1">
        <w:rPr>
          <w:rFonts w:ascii="Arial" w:hAnsi="Arial" w:cs="Arial"/>
          <w:sz w:val="20"/>
          <w:szCs w:val="20"/>
        </w:rPr>
        <w:t>the production of these materials</w:t>
      </w:r>
      <w:r w:rsidR="00D61D3F" w:rsidRPr="00D960A1">
        <w:rPr>
          <w:rFonts w:ascii="Arial" w:hAnsi="Arial" w:cs="Arial"/>
          <w:sz w:val="20"/>
          <w:szCs w:val="20"/>
        </w:rPr>
        <w:t xml:space="preserve"> face</w:t>
      </w:r>
      <w:r w:rsidR="00C273DC">
        <w:rPr>
          <w:rFonts w:ascii="Arial" w:hAnsi="Arial" w:cs="Arial"/>
          <w:sz w:val="20"/>
          <w:szCs w:val="20"/>
        </w:rPr>
        <w:t>s</w:t>
      </w:r>
      <w:r w:rsidR="00D61D3F" w:rsidRPr="00D960A1">
        <w:rPr>
          <w:rFonts w:ascii="Arial" w:hAnsi="Arial" w:cs="Arial"/>
          <w:sz w:val="20"/>
          <w:szCs w:val="20"/>
        </w:rPr>
        <w:t xml:space="preserve"> some challenges that limit their use </w:t>
      </w:r>
      <w:r w:rsidR="0065157C" w:rsidRPr="00F50ED2">
        <w:rPr>
          <w:rFonts w:ascii="Arial" w:hAnsi="Arial" w:cs="Arial"/>
          <w:sz w:val="20"/>
          <w:szCs w:val="20"/>
        </w:rPr>
        <w:t xml:space="preserve">in </w:t>
      </w:r>
      <w:r w:rsidR="00F33E05" w:rsidRPr="00F50ED2">
        <w:rPr>
          <w:rFonts w:ascii="Arial" w:hAnsi="Arial" w:cs="Arial"/>
          <w:sz w:val="20"/>
          <w:szCs w:val="20"/>
        </w:rPr>
        <w:t>commercial application</w:t>
      </w:r>
      <w:r w:rsidR="00EB701E" w:rsidRPr="00F50ED2">
        <w:rPr>
          <w:rFonts w:ascii="Arial" w:hAnsi="Arial" w:cs="Arial"/>
          <w:sz w:val="20"/>
          <w:szCs w:val="20"/>
        </w:rPr>
        <w:t>s</w:t>
      </w:r>
      <w:r w:rsidR="007611C1" w:rsidRPr="00F50ED2">
        <w:rPr>
          <w:rFonts w:ascii="Arial" w:hAnsi="Arial" w:cs="Arial"/>
          <w:sz w:val="20"/>
          <w:szCs w:val="20"/>
        </w:rPr>
        <w:t>:</w:t>
      </w:r>
      <w:r w:rsidR="00F33E05" w:rsidRPr="00F50ED2">
        <w:rPr>
          <w:rFonts w:ascii="Arial" w:hAnsi="Arial" w:cs="Arial"/>
          <w:sz w:val="20"/>
          <w:szCs w:val="20"/>
        </w:rPr>
        <w:t xml:space="preserve"> </w:t>
      </w:r>
      <w:r w:rsidR="001B2491" w:rsidRPr="00F50ED2">
        <w:rPr>
          <w:rFonts w:ascii="Arial" w:hAnsi="Arial" w:cs="Arial"/>
          <w:sz w:val="20"/>
          <w:szCs w:val="20"/>
        </w:rPr>
        <w:t>large scale</w:t>
      </w:r>
      <w:r w:rsidR="007611C1" w:rsidRPr="00F50ED2">
        <w:rPr>
          <w:rFonts w:ascii="Arial" w:hAnsi="Arial" w:cs="Arial"/>
          <w:sz w:val="20"/>
          <w:szCs w:val="20"/>
        </w:rPr>
        <w:t xml:space="preserve"> production</w:t>
      </w:r>
      <w:r w:rsidR="001B2491" w:rsidRPr="00F50ED2">
        <w:rPr>
          <w:rFonts w:ascii="Arial" w:hAnsi="Arial" w:cs="Arial"/>
          <w:sz w:val="20"/>
          <w:szCs w:val="20"/>
        </w:rPr>
        <w:t>, low costs</w:t>
      </w:r>
      <w:r w:rsidR="00214278" w:rsidRPr="00F50ED2">
        <w:rPr>
          <w:rFonts w:ascii="Arial" w:hAnsi="Arial" w:cs="Arial"/>
          <w:sz w:val="20"/>
          <w:szCs w:val="20"/>
        </w:rPr>
        <w:t>,</w:t>
      </w:r>
      <w:r w:rsidR="001B2491" w:rsidRPr="00F50ED2">
        <w:rPr>
          <w:rFonts w:ascii="Arial" w:hAnsi="Arial" w:cs="Arial"/>
          <w:sz w:val="20"/>
          <w:szCs w:val="20"/>
        </w:rPr>
        <w:t xml:space="preserve"> and </w:t>
      </w:r>
      <w:r w:rsidR="00F14BD3" w:rsidRPr="00F50ED2">
        <w:rPr>
          <w:rFonts w:ascii="Arial" w:hAnsi="Arial" w:cs="Arial"/>
          <w:sz w:val="20"/>
          <w:szCs w:val="20"/>
        </w:rPr>
        <w:t>low toxicologic</w:t>
      </w:r>
      <w:r w:rsidR="001B2491" w:rsidRPr="00F50ED2">
        <w:rPr>
          <w:rFonts w:ascii="Arial" w:hAnsi="Arial" w:cs="Arial"/>
          <w:sz w:val="20"/>
          <w:szCs w:val="20"/>
        </w:rPr>
        <w:t xml:space="preserve">al risks. </w:t>
      </w:r>
      <w:r w:rsidR="00F2060D" w:rsidRPr="00F50ED2">
        <w:rPr>
          <w:rFonts w:ascii="Arial" w:hAnsi="Arial" w:cs="Arial"/>
          <w:sz w:val="20"/>
          <w:szCs w:val="20"/>
        </w:rPr>
        <w:t xml:space="preserve">In this direction, our group has been able to produce a new </w:t>
      </w:r>
      <w:r w:rsidR="006A5427" w:rsidRPr="00F50ED2">
        <w:rPr>
          <w:rFonts w:ascii="Arial" w:hAnsi="Arial" w:cs="Arial"/>
          <w:sz w:val="20"/>
          <w:szCs w:val="20"/>
        </w:rPr>
        <w:t xml:space="preserve">hollow </w:t>
      </w:r>
      <w:r w:rsidR="00F2060D" w:rsidRPr="00F50ED2">
        <w:rPr>
          <w:rFonts w:ascii="Arial" w:hAnsi="Arial" w:cs="Arial"/>
          <w:sz w:val="20"/>
          <w:szCs w:val="20"/>
        </w:rPr>
        <w:t>tubular morphology of carbon which its production is based on an atmospheric pressure chemical vapor deposition (APCVD) process developed by Cheng et al.</w:t>
      </w:r>
      <w:r w:rsidR="00D26157" w:rsidRPr="00F50ED2">
        <w:rPr>
          <w:rFonts w:ascii="Arial" w:hAnsi="Arial" w:cs="Arial"/>
          <w:sz w:val="20"/>
          <w:szCs w:val="20"/>
        </w:rPr>
        <w:t xml:space="preserve"> </w:t>
      </w:r>
      <w:r w:rsidR="00D26157" w:rsidRPr="00F50ED2">
        <w:rPr>
          <w:rFonts w:ascii="Arial" w:hAnsi="Arial" w:cs="Arial"/>
          <w:sz w:val="20"/>
          <w:szCs w:val="20"/>
        </w:rPr>
        <w:fldChar w:fldCharType="begin"/>
      </w:r>
      <w:r w:rsidR="00BF1BE5">
        <w:rPr>
          <w:rFonts w:ascii="Arial" w:hAnsi="Arial" w:cs="Arial"/>
          <w:sz w:val="20"/>
          <w:szCs w:val="20"/>
        </w:rPr>
        <w:instrText xml:space="preserve"> ADDIN ZOTERO_ITEM CSL_CITATION {"citationID":"S1jA4PZ0","properties":{"formattedCitation":"[17]\\uc0\\u8211{}[23]","plainCitation":"[17]–[23]","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ZeT0AWRb/Wi6JVtGn","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ZeT0AWRb/RN0eH5xH","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D26157" w:rsidRPr="00F50ED2">
        <w:rPr>
          <w:rFonts w:ascii="Arial" w:hAnsi="Arial" w:cs="Arial"/>
          <w:sz w:val="20"/>
          <w:szCs w:val="20"/>
        </w:rPr>
        <w:fldChar w:fldCharType="separate"/>
      </w:r>
      <w:r w:rsidR="008F4A22" w:rsidRPr="008F4A22">
        <w:rPr>
          <w:rFonts w:ascii="Arial" w:hAnsi="Arial" w:cs="Arial"/>
          <w:sz w:val="20"/>
          <w:szCs w:val="24"/>
        </w:rPr>
        <w:t>[17]–[23]</w:t>
      </w:r>
      <w:r w:rsidR="00D26157" w:rsidRPr="00F50ED2">
        <w:rPr>
          <w:rFonts w:ascii="Arial" w:hAnsi="Arial" w:cs="Arial"/>
          <w:sz w:val="20"/>
          <w:szCs w:val="20"/>
        </w:rPr>
        <w:fldChar w:fldCharType="end"/>
      </w:r>
      <w:r w:rsidR="00F2060D" w:rsidRPr="00F50ED2">
        <w:rPr>
          <w:rFonts w:ascii="Arial" w:hAnsi="Arial" w:cs="Arial"/>
          <w:sz w:val="20"/>
          <w:szCs w:val="20"/>
        </w:rPr>
        <w:t xml:space="preserve"> to produce a pseudo-carbon known as a GUITAR (Graphite from the University of Idaho Tar). </w:t>
      </w:r>
      <w:r w:rsidR="0086793B" w:rsidRPr="00F50ED2">
        <w:rPr>
          <w:rFonts w:ascii="Arial" w:hAnsi="Arial" w:cs="Arial"/>
          <w:sz w:val="20"/>
          <w:szCs w:val="20"/>
        </w:rPr>
        <w:t xml:space="preserve">The advantages </w:t>
      </w:r>
      <w:r w:rsidR="00FC50AD" w:rsidRPr="00F50ED2">
        <w:rPr>
          <w:rFonts w:ascii="Arial" w:hAnsi="Arial" w:cs="Arial"/>
          <w:sz w:val="20"/>
          <w:szCs w:val="20"/>
        </w:rPr>
        <w:t xml:space="preserve">of this process </w:t>
      </w:r>
      <w:r w:rsidR="00A63540" w:rsidRPr="00F50ED2">
        <w:rPr>
          <w:rFonts w:ascii="Arial" w:hAnsi="Arial" w:cs="Arial"/>
          <w:sz w:val="20"/>
          <w:szCs w:val="20"/>
        </w:rPr>
        <w:t>are</w:t>
      </w:r>
      <w:r w:rsidR="00FC50AD" w:rsidRPr="00F50ED2">
        <w:rPr>
          <w:rFonts w:ascii="Arial" w:hAnsi="Arial" w:cs="Arial"/>
          <w:sz w:val="20"/>
          <w:szCs w:val="20"/>
        </w:rPr>
        <w:t xml:space="preserve"> that allows the production of</w:t>
      </w:r>
      <w:r w:rsidR="0086793B" w:rsidRPr="00F50ED2">
        <w:rPr>
          <w:rFonts w:ascii="Arial" w:hAnsi="Arial" w:cs="Arial"/>
          <w:sz w:val="20"/>
          <w:szCs w:val="20"/>
        </w:rPr>
        <w:t xml:space="preserve"> reasonable quantities of GUITAR </w:t>
      </w:r>
      <w:r w:rsidR="00127713" w:rsidRPr="00F50ED2">
        <w:rPr>
          <w:rFonts w:ascii="Arial" w:hAnsi="Arial" w:cs="Arial"/>
          <w:sz w:val="20"/>
          <w:szCs w:val="20"/>
        </w:rPr>
        <w:t xml:space="preserve">or GUITAR based materials </w:t>
      </w:r>
      <w:r w:rsidR="0086793B" w:rsidRPr="00F50ED2">
        <w:rPr>
          <w:rFonts w:ascii="Arial" w:hAnsi="Arial" w:cs="Arial"/>
          <w:sz w:val="20"/>
          <w:szCs w:val="20"/>
        </w:rPr>
        <w:t>in a short amount of time, and does not use a metal catalyst. Therefore, preparation time, costs</w:t>
      </w:r>
      <w:r w:rsidR="003F6D0C" w:rsidRPr="00F50ED2">
        <w:rPr>
          <w:rFonts w:ascii="Arial" w:hAnsi="Arial" w:cs="Arial"/>
          <w:sz w:val="20"/>
          <w:szCs w:val="20"/>
        </w:rPr>
        <w:t>,</w:t>
      </w:r>
      <w:r w:rsidR="0086793B" w:rsidRPr="00F50ED2">
        <w:rPr>
          <w:rFonts w:ascii="Arial" w:hAnsi="Arial" w:cs="Arial"/>
          <w:sz w:val="20"/>
          <w:szCs w:val="20"/>
        </w:rPr>
        <w:t xml:space="preserve"> and toxicological risks are vastly reduced. </w:t>
      </w:r>
      <w:r w:rsidR="009F5E2B" w:rsidRPr="00F50ED2">
        <w:rPr>
          <w:rFonts w:ascii="Arial" w:hAnsi="Arial" w:cs="Arial"/>
          <w:sz w:val="20"/>
          <w:szCs w:val="20"/>
        </w:rPr>
        <w:t xml:space="preserve">Additionally, these new structures </w:t>
      </w:r>
      <w:r w:rsidR="008F0D62">
        <w:rPr>
          <w:rFonts w:ascii="Arial" w:hAnsi="Arial" w:cs="Arial"/>
          <w:sz w:val="20"/>
          <w:szCs w:val="20"/>
        </w:rPr>
        <w:t xml:space="preserve">are </w:t>
      </w:r>
      <w:r w:rsidR="00BE2AB4">
        <w:rPr>
          <w:rFonts w:ascii="Arial" w:hAnsi="Arial" w:cs="Arial"/>
          <w:sz w:val="20"/>
          <w:szCs w:val="20"/>
        </w:rPr>
        <w:t>interesting i</w:t>
      </w:r>
      <w:r w:rsidR="00280D2C" w:rsidRPr="00F50ED2">
        <w:rPr>
          <w:rFonts w:ascii="Arial" w:hAnsi="Arial" w:cs="Arial"/>
          <w:sz w:val="20"/>
          <w:szCs w:val="20"/>
        </w:rPr>
        <w:t xml:space="preserve">n applications as hydrogen storage, </w:t>
      </w:r>
      <w:r w:rsidR="00A03186" w:rsidRPr="00F50ED2">
        <w:rPr>
          <w:rFonts w:ascii="Arial" w:hAnsi="Arial" w:cs="Arial"/>
          <w:sz w:val="20"/>
          <w:szCs w:val="20"/>
        </w:rPr>
        <w:t>due to the presence of B and its hollow structures</w:t>
      </w:r>
      <w:r w:rsidR="00063938" w:rsidRPr="00F50ED2">
        <w:rPr>
          <w:rFonts w:ascii="Arial" w:hAnsi="Arial" w:cs="Arial"/>
          <w:sz w:val="20"/>
          <w:szCs w:val="20"/>
        </w:rPr>
        <w:t>.</w:t>
      </w:r>
    </w:p>
    <w:p w:rsidR="00DF784B" w:rsidRPr="00F50ED2" w:rsidRDefault="00DF784B" w:rsidP="00B61EA6">
      <w:pPr>
        <w:rPr>
          <w:rFonts w:ascii="Arial" w:hAnsi="Arial" w:cs="Arial"/>
          <w:sz w:val="20"/>
          <w:szCs w:val="20"/>
        </w:rPr>
      </w:pPr>
    </w:p>
    <w:p w:rsidR="004A1C32" w:rsidRPr="00F50ED2" w:rsidRDefault="00841E66" w:rsidP="00024145">
      <w:pPr>
        <w:rPr>
          <w:rFonts w:ascii="Arial" w:hAnsi="Arial" w:cs="Arial"/>
          <w:sz w:val="20"/>
          <w:szCs w:val="20"/>
        </w:rPr>
      </w:pPr>
      <w:r>
        <w:rPr>
          <w:rFonts w:ascii="Arial" w:hAnsi="Arial" w:cs="Arial"/>
          <w:sz w:val="20"/>
          <w:szCs w:val="20"/>
        </w:rPr>
        <w:t>Different</w:t>
      </w:r>
      <w:r w:rsidR="00A41A1A" w:rsidRPr="00A41A1A">
        <w:rPr>
          <w:rFonts w:ascii="Arial" w:hAnsi="Arial" w:cs="Arial"/>
          <w:sz w:val="20"/>
          <w:szCs w:val="20"/>
        </w:rPr>
        <w:t xml:space="preserve"> ratio</w:t>
      </w:r>
      <w:r>
        <w:rPr>
          <w:rFonts w:ascii="Arial" w:hAnsi="Arial" w:cs="Arial"/>
          <w:sz w:val="20"/>
          <w:szCs w:val="20"/>
        </w:rPr>
        <w:t>s</w:t>
      </w:r>
      <w:r w:rsidR="00A41A1A" w:rsidRPr="00A41A1A">
        <w:rPr>
          <w:rFonts w:ascii="Arial" w:hAnsi="Arial" w:cs="Arial"/>
          <w:sz w:val="20"/>
          <w:szCs w:val="20"/>
        </w:rPr>
        <w:t xml:space="preserve"> of the boron precursor to the carbon precursor</w:t>
      </w:r>
      <w:r w:rsidR="006B698C">
        <w:rPr>
          <w:rFonts w:ascii="Arial" w:hAnsi="Arial" w:cs="Arial"/>
          <w:sz w:val="20"/>
          <w:szCs w:val="20"/>
        </w:rPr>
        <w:t xml:space="preserve"> in the APCVD process</w:t>
      </w:r>
      <w:r w:rsidR="00A41A1A" w:rsidRPr="00A41A1A">
        <w:rPr>
          <w:rFonts w:ascii="Arial" w:hAnsi="Arial" w:cs="Arial"/>
          <w:sz w:val="20"/>
          <w:szCs w:val="20"/>
        </w:rPr>
        <w:t xml:space="preserve"> </w:t>
      </w:r>
      <w:r>
        <w:rPr>
          <w:rFonts w:ascii="Arial" w:hAnsi="Arial" w:cs="Arial"/>
          <w:sz w:val="20"/>
          <w:szCs w:val="20"/>
        </w:rPr>
        <w:t xml:space="preserve">will produce different </w:t>
      </w:r>
      <w:r w:rsidR="00A41A1A" w:rsidRPr="00A41A1A">
        <w:rPr>
          <w:rFonts w:ascii="Arial" w:hAnsi="Arial" w:cs="Arial"/>
          <w:sz w:val="20"/>
          <w:szCs w:val="20"/>
        </w:rPr>
        <w:t>types of hollow carbon structures, such as carbon eggs. Since boron bonds form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s to carbon, as opposed to sp</w:t>
      </w:r>
      <w:r w:rsidR="00A41A1A" w:rsidRPr="008F0D62">
        <w:rPr>
          <w:rFonts w:ascii="Arial" w:hAnsi="Arial" w:cs="Arial"/>
          <w:sz w:val="20"/>
          <w:szCs w:val="20"/>
          <w:vertAlign w:val="superscript"/>
        </w:rPr>
        <w:t>2</w:t>
      </w:r>
      <w:r w:rsidR="00A41A1A" w:rsidRPr="00A41A1A">
        <w:rPr>
          <w:rFonts w:ascii="Arial" w:hAnsi="Arial" w:cs="Arial"/>
          <w:sz w:val="20"/>
          <w:szCs w:val="20"/>
        </w:rPr>
        <w:t xml:space="preserve"> bonds, we hypothesize that we can manipulate the boron concentration to introduce strain and that this strain will drive the growth towards a morphology that minimizes the internal strain. The GUITAR process is extremely versatile and a</w:t>
      </w:r>
      <w:r w:rsidR="00C273DC">
        <w:rPr>
          <w:rFonts w:ascii="Arial" w:hAnsi="Arial" w:cs="Arial"/>
          <w:sz w:val="20"/>
          <w:szCs w:val="20"/>
        </w:rPr>
        <w:t>llows tuning</w:t>
      </w:r>
      <w:r w:rsidR="00A41A1A" w:rsidRPr="00A41A1A">
        <w:rPr>
          <w:rFonts w:ascii="Arial" w:hAnsi="Arial" w:cs="Arial"/>
          <w:sz w:val="20"/>
          <w:szCs w:val="20"/>
        </w:rPr>
        <w:t xml:space="preserve"> the carbon morphology. The project will employ boron and nitrogen dopants design tool</w:t>
      </w:r>
      <w:r w:rsidR="00C273DC">
        <w:rPr>
          <w:rFonts w:ascii="Arial" w:hAnsi="Arial" w:cs="Arial"/>
          <w:sz w:val="20"/>
          <w:szCs w:val="20"/>
        </w:rPr>
        <w:t>s</w:t>
      </w:r>
      <w:r w:rsidR="00A41A1A" w:rsidRPr="00A41A1A">
        <w:rPr>
          <w:rFonts w:ascii="Arial" w:hAnsi="Arial" w:cs="Arial"/>
          <w:sz w:val="20"/>
          <w:szCs w:val="20"/>
        </w:rPr>
        <w:t xml:space="preserve"> to introduce strain, thereby driving the growth towards a specific morphology, i.e. </w:t>
      </w:r>
      <w:r w:rsidR="004232BB">
        <w:rPr>
          <w:rFonts w:ascii="Arial" w:hAnsi="Arial" w:cs="Arial"/>
          <w:sz w:val="20"/>
          <w:szCs w:val="20"/>
        </w:rPr>
        <w:t>hollow carbon filaments</w:t>
      </w:r>
      <w:r w:rsidR="00A41A1A" w:rsidRPr="00A41A1A">
        <w:rPr>
          <w:rFonts w:ascii="Arial" w:hAnsi="Arial" w:cs="Arial"/>
          <w:sz w:val="20"/>
          <w:szCs w:val="20"/>
        </w:rPr>
        <w:t>, carbon eggs, or a previously unobserved morphology. In the spirit of manipulating carbon morphology, the project will also explore the ability of the boron precursor to imprint its conformation on the carbon morphology. Specifically, if we utilize a boron precursor</w:t>
      </w:r>
      <w:r w:rsidR="009215C6">
        <w:rPr>
          <w:rFonts w:ascii="Arial" w:hAnsi="Arial" w:cs="Arial"/>
          <w:sz w:val="20"/>
          <w:szCs w:val="20"/>
        </w:rPr>
        <w:t xml:space="preserve"> that is </w:t>
      </w:r>
      <w:r w:rsidR="00981404">
        <w:rPr>
          <w:rFonts w:ascii="Arial" w:hAnsi="Arial" w:cs="Arial"/>
          <w:sz w:val="20"/>
          <w:szCs w:val="20"/>
        </w:rPr>
        <w:t>used</w:t>
      </w:r>
      <w:r w:rsidR="009215C6">
        <w:rPr>
          <w:rFonts w:ascii="Arial" w:hAnsi="Arial" w:cs="Arial"/>
          <w:sz w:val="20"/>
          <w:szCs w:val="20"/>
        </w:rPr>
        <w:t xml:space="preserve"> to </w:t>
      </w:r>
      <w:r w:rsidR="00E11837">
        <w:rPr>
          <w:rFonts w:ascii="Arial" w:hAnsi="Arial" w:cs="Arial"/>
          <w:sz w:val="20"/>
          <w:szCs w:val="20"/>
        </w:rPr>
        <w:t>produce n</w:t>
      </w:r>
      <w:r w:rsidR="00FD59C0">
        <w:rPr>
          <w:rFonts w:ascii="Arial" w:hAnsi="Arial" w:cs="Arial"/>
          <w:sz w:val="20"/>
          <w:szCs w:val="20"/>
        </w:rPr>
        <w:t xml:space="preserve"> or p</w:t>
      </w:r>
      <w:r w:rsidR="00E11837">
        <w:rPr>
          <w:rFonts w:ascii="Arial" w:hAnsi="Arial" w:cs="Arial"/>
          <w:sz w:val="20"/>
          <w:szCs w:val="20"/>
        </w:rPr>
        <w:t xml:space="preserve">-type semiconductors, </w:t>
      </w:r>
      <w:r w:rsidR="00FD59C0">
        <w:rPr>
          <w:rFonts w:ascii="Arial" w:hAnsi="Arial" w:cs="Arial"/>
          <w:sz w:val="20"/>
          <w:szCs w:val="20"/>
        </w:rPr>
        <w:t>will it change the properties of the produced material</w:t>
      </w:r>
      <w:r w:rsidR="00A41A1A" w:rsidRPr="00A41A1A">
        <w:rPr>
          <w:rFonts w:ascii="Arial" w:hAnsi="Arial" w:cs="Arial"/>
          <w:sz w:val="20"/>
          <w:szCs w:val="20"/>
        </w:rPr>
        <w:t>? What happens to the morphology if we simultaneously dope with boron and nitrogen, where the boron precursor promotes sp</w:t>
      </w:r>
      <w:r w:rsidR="00A41A1A" w:rsidRPr="008F0D62">
        <w:rPr>
          <w:rFonts w:ascii="Arial" w:hAnsi="Arial" w:cs="Arial"/>
          <w:sz w:val="20"/>
          <w:szCs w:val="20"/>
          <w:vertAlign w:val="superscript"/>
        </w:rPr>
        <w:t>3</w:t>
      </w:r>
      <w:r w:rsidR="00A41A1A" w:rsidRPr="00A41A1A">
        <w:rPr>
          <w:rFonts w:ascii="Arial" w:hAnsi="Arial" w:cs="Arial"/>
          <w:sz w:val="20"/>
          <w:szCs w:val="20"/>
        </w:rPr>
        <w:t xml:space="preserve"> bonding and nitrogen introduces pentagonal lattice elements into the graphene sheets of the graphite? Assuming they do compete, can we modulate their respective concentrations to create specific carbon morphologies and reproducibly?  Ultimately, this project strives to understand the effects of </w:t>
      </w:r>
      <w:r w:rsidR="007B0712">
        <w:rPr>
          <w:rFonts w:ascii="Arial" w:hAnsi="Arial" w:cs="Arial"/>
          <w:sz w:val="20"/>
          <w:szCs w:val="20"/>
        </w:rPr>
        <w:t>doping</w:t>
      </w:r>
      <w:r w:rsidR="00A41A1A" w:rsidRPr="00A41A1A">
        <w:rPr>
          <w:rFonts w:ascii="Arial" w:hAnsi="Arial" w:cs="Arial"/>
          <w:sz w:val="20"/>
          <w:szCs w:val="20"/>
        </w:rPr>
        <w:t xml:space="preserve"> on carbon formation and to manipulate strain to produce carbon materials with properties that lend themselves to technological applications, such as Li batteries, where the morphology of the carbon electrode plays a critical role in battery performance.</w:t>
      </w:r>
    </w:p>
    <w:p w:rsidR="004A1C32" w:rsidRPr="00F50ED2" w:rsidRDefault="004A1C32" w:rsidP="00024145">
      <w:pPr>
        <w:rPr>
          <w:rFonts w:ascii="Arial" w:hAnsi="Arial" w:cs="Arial"/>
          <w:sz w:val="20"/>
          <w:szCs w:val="20"/>
        </w:rPr>
      </w:pPr>
    </w:p>
    <w:p w:rsidR="00263E46" w:rsidRPr="00F50ED2" w:rsidRDefault="004A1C32" w:rsidP="00A41A1A">
      <w:pPr>
        <w:rPr>
          <w:rFonts w:ascii="Arial" w:hAnsi="Arial" w:cs="Arial"/>
          <w:sz w:val="20"/>
          <w:szCs w:val="20"/>
        </w:rPr>
      </w:pPr>
      <w:r w:rsidRPr="00F50ED2">
        <w:rPr>
          <w:rFonts w:ascii="Arial" w:hAnsi="Arial" w:cs="Arial"/>
          <w:b/>
          <w:sz w:val="20"/>
          <w:szCs w:val="20"/>
        </w:rPr>
        <w:t>INTELLECTUAL MERIT</w:t>
      </w:r>
      <w:r w:rsidR="00A41A1A">
        <w:rPr>
          <w:rFonts w:ascii="Arial" w:hAnsi="Arial" w:cs="Arial"/>
          <w:b/>
          <w:sz w:val="20"/>
          <w:szCs w:val="20"/>
        </w:rPr>
        <w:t xml:space="preserve">: </w:t>
      </w:r>
      <w:r w:rsidR="00224C28" w:rsidRPr="00F50ED2">
        <w:rPr>
          <w:rFonts w:ascii="Arial" w:hAnsi="Arial" w:cs="Arial"/>
          <w:sz w:val="20"/>
          <w:szCs w:val="20"/>
        </w:rPr>
        <w:t>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w:t>
      </w:r>
      <w:r w:rsidR="00C974CF" w:rsidRPr="00F50ED2">
        <w:rPr>
          <w:rFonts w:ascii="Arial" w:hAnsi="Arial" w:cs="Arial"/>
          <w:sz w:val="20"/>
          <w:szCs w:val="20"/>
        </w:rPr>
        <w:t xml:space="preserve"> </w:t>
      </w:r>
      <w:r w:rsidR="003C3F2B">
        <w:rPr>
          <w:rFonts w:ascii="Arial" w:hAnsi="Arial" w:cs="Arial"/>
          <w:sz w:val="20"/>
          <w:szCs w:val="20"/>
        </w:rPr>
        <w:t>and/</w:t>
      </w:r>
      <w:r w:rsidR="00C974CF" w:rsidRPr="00F50ED2">
        <w:rPr>
          <w:rFonts w:ascii="Arial" w:hAnsi="Arial" w:cs="Arial"/>
          <w:sz w:val="20"/>
          <w:szCs w:val="20"/>
        </w:rPr>
        <w:t>or</w:t>
      </w:r>
      <w:r w:rsidR="002C2A9E">
        <w:rPr>
          <w:rFonts w:ascii="Arial" w:hAnsi="Arial" w:cs="Arial"/>
          <w:sz w:val="20"/>
          <w:szCs w:val="20"/>
        </w:rPr>
        <w:t xml:space="preserve"> the</w:t>
      </w:r>
      <w:r w:rsidR="00C974CF" w:rsidRPr="00F50ED2">
        <w:rPr>
          <w:rFonts w:ascii="Arial" w:hAnsi="Arial" w:cs="Arial"/>
          <w:sz w:val="20"/>
          <w:szCs w:val="20"/>
        </w:rPr>
        <w:t xml:space="preserve"> growth time</w:t>
      </w:r>
      <w:r w:rsidR="00224C28" w:rsidRPr="00F50ED2">
        <w:rPr>
          <w:rFonts w:ascii="Arial" w:hAnsi="Arial" w:cs="Arial"/>
          <w:sz w:val="20"/>
          <w:szCs w:val="20"/>
        </w:rPr>
        <w:t>. Additionally, we will study the effects of Nitrogen doping</w:t>
      </w:r>
      <w:r w:rsidR="00CD74D6" w:rsidRPr="00F50ED2">
        <w:rPr>
          <w:rFonts w:ascii="Arial" w:hAnsi="Arial" w:cs="Arial"/>
          <w:sz w:val="20"/>
          <w:szCs w:val="20"/>
        </w:rPr>
        <w:t xml:space="preserve"> on the morphology of the GUITAR</w:t>
      </w:r>
      <w:r w:rsidR="00224C28" w:rsidRPr="00F50ED2">
        <w:rPr>
          <w:rFonts w:ascii="Arial" w:hAnsi="Arial" w:cs="Arial"/>
          <w:sz w:val="20"/>
          <w:szCs w:val="20"/>
        </w:rPr>
        <w:t xml:space="preserve">. We would like to study how the doping will affect the already known electrical properties of the GUITAR. </w:t>
      </w:r>
      <w:r w:rsidR="00263E46" w:rsidRPr="00F50ED2">
        <w:rPr>
          <w:rFonts w:ascii="Arial" w:hAnsi="Arial" w:cs="Arial"/>
          <w:sz w:val="20"/>
          <w:szCs w:val="20"/>
        </w:rPr>
        <w:t xml:space="preserve">Furthermore, the project will demonstrate that the conformation of the </w:t>
      </w:r>
      <w:r w:rsidR="006F6421" w:rsidRPr="00F50ED2">
        <w:rPr>
          <w:rFonts w:ascii="Arial" w:hAnsi="Arial" w:cs="Arial"/>
          <w:sz w:val="20"/>
          <w:szCs w:val="20"/>
        </w:rPr>
        <w:t>dopant</w:t>
      </w:r>
      <w:r w:rsidR="00263E46" w:rsidRPr="00F50ED2">
        <w:rPr>
          <w:rFonts w:ascii="Arial" w:hAnsi="Arial" w:cs="Arial"/>
          <w:sz w:val="20"/>
          <w:szCs w:val="20"/>
        </w:rPr>
        <w:t xml:space="preserve"> precursor can imprint itself onto the morphology o</w:t>
      </w:r>
      <w:r w:rsidR="00F8303E" w:rsidRPr="00F50ED2">
        <w:rPr>
          <w:rFonts w:ascii="Arial" w:hAnsi="Arial" w:cs="Arial"/>
          <w:sz w:val="20"/>
          <w:szCs w:val="20"/>
        </w:rPr>
        <w:t>f</w:t>
      </w:r>
      <w:r w:rsidR="00263E46" w:rsidRPr="00F50ED2">
        <w:rPr>
          <w:rFonts w:ascii="Arial" w:hAnsi="Arial" w:cs="Arial"/>
          <w:sz w:val="20"/>
          <w:szCs w:val="20"/>
        </w:rPr>
        <w:t xml:space="preserve"> the carbon produced. In effect, dopants and precursor conformation are tools to manipulate carbon bonding, introduce strain, and create carbon morphologies in a controlled and predictable manner. </w:t>
      </w:r>
    </w:p>
    <w:p w:rsidR="00263E46" w:rsidRPr="00F50ED2" w:rsidRDefault="00263E46" w:rsidP="00024145">
      <w:pPr>
        <w:rPr>
          <w:rFonts w:ascii="Arial" w:hAnsi="Arial" w:cs="Arial"/>
          <w:sz w:val="20"/>
          <w:szCs w:val="20"/>
        </w:rPr>
      </w:pPr>
    </w:p>
    <w:p w:rsidR="002462CC" w:rsidRPr="00F50ED2" w:rsidRDefault="004A1C32" w:rsidP="00A41A1A">
      <w:pPr>
        <w:rPr>
          <w:rFonts w:ascii="Arial" w:hAnsi="Arial" w:cs="Arial"/>
          <w:sz w:val="20"/>
          <w:szCs w:val="20"/>
        </w:rPr>
      </w:pPr>
      <w:r w:rsidRPr="00F50ED2">
        <w:rPr>
          <w:rFonts w:ascii="Arial" w:hAnsi="Arial" w:cs="Arial"/>
          <w:b/>
          <w:sz w:val="20"/>
          <w:szCs w:val="20"/>
        </w:rPr>
        <w:t>BROADER IMPACTS</w:t>
      </w:r>
      <w:r w:rsidR="00A41A1A">
        <w:rPr>
          <w:rFonts w:ascii="Arial" w:hAnsi="Arial" w:cs="Arial"/>
          <w:b/>
          <w:sz w:val="20"/>
          <w:szCs w:val="20"/>
        </w:rPr>
        <w:t xml:space="preserve">: </w:t>
      </w:r>
      <w:r w:rsidR="002462CC" w:rsidRPr="00F50ED2">
        <w:rPr>
          <w:rFonts w:ascii="Arial" w:hAnsi="Arial" w:cs="Arial"/>
          <w:sz w:val="20"/>
          <w:szCs w:val="20"/>
        </w:rPr>
        <w:t xml:space="preserve">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w:t>
      </w:r>
      <w:r w:rsidR="00BE3715" w:rsidRPr="00F50ED2">
        <w:rPr>
          <w:rFonts w:ascii="Arial" w:hAnsi="Arial" w:cs="Arial"/>
          <w:sz w:val="20"/>
          <w:szCs w:val="20"/>
        </w:rPr>
        <w:t xml:space="preserve">hydrogen storage, </w:t>
      </w:r>
      <w:r w:rsidR="002462CC" w:rsidRPr="00F50ED2">
        <w:rPr>
          <w:rFonts w:ascii="Arial" w:hAnsi="Arial" w:cs="Arial"/>
          <w:sz w:val="20"/>
          <w:szCs w:val="20"/>
        </w:rPr>
        <w:t>supercapacitors, filtration systems, waste remediation systems, and the list goes on. While carbon materials alone cannot solve every problem, superior carbon will facilitate new technology that is otherwise unattainable.</w:t>
      </w:r>
    </w:p>
    <w:p w:rsidR="004A1C32" w:rsidRDefault="004A1C32" w:rsidP="00024145">
      <w:pPr>
        <w:rPr>
          <w:rFonts w:ascii="Arial" w:hAnsi="Arial" w:cs="Arial"/>
          <w:sz w:val="20"/>
          <w:szCs w:val="20"/>
        </w:rPr>
      </w:pPr>
    </w:p>
    <w:p w:rsidR="00FA450C" w:rsidRPr="00423795" w:rsidRDefault="00FA450C" w:rsidP="00FA450C">
      <w:pPr>
        <w:rPr>
          <w:rFonts w:ascii="Arial" w:hAnsi="Arial" w:cs="Arial"/>
          <w:b/>
        </w:rPr>
      </w:pPr>
      <w:r w:rsidRPr="00423795">
        <w:rPr>
          <w:rFonts w:ascii="Arial" w:hAnsi="Arial" w:cs="Arial"/>
          <w:b/>
        </w:rPr>
        <w:t>Understanding the role of boron on the change of morphology of B-doped GUITAR and its implications in the already known properties of GUITAR</w:t>
      </w:r>
    </w:p>
    <w:p w:rsidR="004A1C32" w:rsidRDefault="004A1C32" w:rsidP="00024145">
      <w:pPr>
        <w:rPr>
          <w:rFonts w:ascii="Arial" w:hAnsi="Arial" w:cs="Arial"/>
        </w:rPr>
      </w:pPr>
    </w:p>
    <w:p w:rsidR="009F4EA5" w:rsidRPr="00086957" w:rsidRDefault="009F4EA5" w:rsidP="00086957">
      <w:pPr>
        <w:pStyle w:val="Title"/>
        <w:rPr>
          <w:b w:val="0"/>
        </w:rPr>
      </w:pPr>
      <w:r>
        <w:t xml:space="preserve">PROJECT DESCRIPTION </w:t>
      </w:r>
    </w:p>
    <w:p w:rsidR="00244205" w:rsidRPr="00FC50AD" w:rsidRDefault="00422ADF" w:rsidP="005233ED">
      <w:pPr>
        <w:pStyle w:val="Heading1"/>
        <w:rPr>
          <w:b w:val="0"/>
        </w:rPr>
      </w:pPr>
      <w:r w:rsidRPr="00FC50AD">
        <w:t>Introduction</w:t>
      </w:r>
    </w:p>
    <w:p w:rsidR="00560280" w:rsidRPr="00FC50AD" w:rsidRDefault="00560280">
      <w:pPr>
        <w:rPr>
          <w:rFonts w:ascii="Arial" w:hAnsi="Arial" w:cs="Arial"/>
        </w:rPr>
      </w:pPr>
    </w:p>
    <w:p w:rsidR="00560280" w:rsidRPr="00FC50AD" w:rsidRDefault="00684496" w:rsidP="00BF3BAC">
      <w:pPr>
        <w:rPr>
          <w:rFonts w:ascii="Arial" w:hAnsi="Arial" w:cs="Arial"/>
        </w:rPr>
      </w:pPr>
      <w:r w:rsidRPr="00FC50AD">
        <w:rPr>
          <w:rFonts w:ascii="Arial" w:hAnsi="Arial" w:cs="Arial"/>
        </w:rPr>
        <w:t>Carbon is an amazing material</w:t>
      </w:r>
      <w:r w:rsidR="005A4863" w:rsidRPr="00FC50AD">
        <w:rPr>
          <w:rFonts w:ascii="Arial" w:hAnsi="Arial" w:cs="Arial"/>
        </w:rPr>
        <w:t xml:space="preserve">, where the allotropes </w:t>
      </w:r>
      <w:r w:rsidR="00791805" w:rsidRPr="00FC50AD">
        <w:rPr>
          <w:rFonts w:ascii="Arial" w:hAnsi="Arial" w:cs="Arial"/>
        </w:rPr>
        <w:t xml:space="preserve">have unique properties that allow carbon to be the preferred choice in </w:t>
      </w:r>
      <w:r w:rsidR="005A4863" w:rsidRPr="00FC50AD">
        <w:rPr>
          <w:rFonts w:ascii="Arial" w:hAnsi="Arial" w:cs="Arial"/>
        </w:rPr>
        <w:t>innumerable applications</w:t>
      </w:r>
      <w:r w:rsidRPr="00FC50AD">
        <w:rPr>
          <w:rFonts w:ascii="Arial" w:hAnsi="Arial" w:cs="Arial"/>
        </w:rPr>
        <w:t xml:space="preserve">, such as </w:t>
      </w:r>
      <w:r w:rsidR="007239D7" w:rsidRPr="00FC50AD">
        <w:rPr>
          <w:rFonts w:ascii="Arial" w:hAnsi="Arial" w:cs="Arial"/>
        </w:rPr>
        <w:t xml:space="preserve">advanced battery technology </w:t>
      </w:r>
      <w:r w:rsidR="00CD75AF" w:rsidRPr="00FC50AD">
        <w:rPr>
          <w:rFonts w:ascii="Arial" w:hAnsi="Arial" w:cs="Arial"/>
        </w:rPr>
        <w:fldChar w:fldCharType="begin"/>
      </w:r>
      <w:r w:rsidR="002B26C3">
        <w:rPr>
          <w:rFonts w:ascii="Arial" w:hAnsi="Arial" w:cs="Arial"/>
        </w:rPr>
        <w:instrText xml:space="preserve"> ADDIN ZOTERO_ITEM CSL_CITATION {"citationID":"UNUd2n0l","properties":{"formattedCitation":"[1]\\uc0\\u8211{}[7]","plainCitation":"[1]–[7]","noteIndex":0},"citationItems":[{"id":1226,"uris":["http://zotero.org/groups/35356/items/VRG7FJXQ"],"uri":["http://zotero.org/groups/35356/items/VRG7FJXQ"],"itemData":{"id":1226,"type":"article-journal","container-title":"Advanced Functional Materials","DOI":"10.1002/adfm.200801386","ISSN":"1616301X, 16163028","issue":"24","journalAbbreviation":"Adv. Funct. Mater.","language":"en","page":"3941-3946","source":"DOI.org (Crossref)","title":"Carbon Coated Fe &lt;sub&gt;3&lt;/sub&gt; O &lt;sub&gt;4&lt;/sub&gt; Nanospindles as a Superior Anode Material for Lithium-Ion Batteries","volume":"18","author":[{"family":"Zhang","given":"Wei-Ming"},{"family":"Wu","given":"Xing-Long"},{"family":"Hu","given":"Jin-Song"},{"family":"Guo","given":"Yu-Guo"},{"family":"Wan","given":"Li-Jun"}],"issued":{"date-parts":[["2008",12,22]]}}},{"id":1227,"uris":["http://zotero.org/groups/35356/items/NKQLG948"],"uri":["http://zotero.org/groups/35356/items/NKQLG948"],"itemData":{"id":1227,"type":"article-journal","container-title":"Nano Letters","DOI":"10.1021/nl2027684","ISSN":"1530-6984, 1530-6992","issue":"10","journalAbbreviation":"Nano Lett.","language":"en","page":"4462-4467","source":"DOI.org (Crossref)","title":"Hollow Carbon Nanofiber-Encapsulated Sulfur Cathodes for High Specific Capacity Rechargeable Lithium Batteries","volume":"11","author":[{"family":"Zheng","given":"Guangyuan"},{"family":"Yang","given":"Yuan"},{"family":"Cha","given":"Judy J."},{"family":"Hong","given":"Seung Sae"},{"family":"Cui","given":"Yi"}],"issued":{"date-parts":[["2011",10,12]]}}},{"id":1228,"uris":["http://zotero.org/groups/35356/items/PXL3KT8I"],"uri":["http://zotero.org/groups/35356/items/PXL3KT8I"],"itemData":{"id":1228,"type":"article-journal","container-title":"Nano Letters","DOI":"10.1021/nl803081j","ISSN":"1530-6984, 1530-6992","issue":"3","journalAbbreviation":"Nano Lett.","language":"en","page":"1002-1006","source":"DOI.org (Crossref)","title":"Coaxial MnO &lt;sub&gt;2&lt;/sub&gt; /Carbon Nanotube Array Electrodes for High-Performance Lithium Batteries","volume":"9","author":[{"family":"Reddy","given":"Arava Leela Mohana"},{"family":"Shaijumon","given":"Manikoth M."},{"family":"Gowda","given":"Sanketh R."},{"family":"Ajayan","given":"Pulickel M."}],"issued":{"date-parts":[["2009",3,11]]}}},{"id":1229,"uris":["http://zotero.org/groups/35356/items/IIPB7TEH"],"uri":["http://zotero.org/groups/35356/items/IIPB7TEH"],"itemData":{"id":1229,"type":"article-journal","container-title":"Nano Letters","DOI":"10.1021/nl202297p","ISSN":"1530-6984, 1530-6992","issue":"10","journalAbbreviation":"Nano Lett.","language":"en","page":"4288-4294","source":"DOI.org (Crossref)","title":"Sulfur-Impregnated Disordered Carbon Nanotubes Cathode for Lithium–Sulfur Batteries","volume":"11","author":[{"family":"Guo","given":"Juchen"},{"family":"Xu","given":"Yunhua"},{"family":"Wang","given":"Chunsheng"}],"issued":{"date-parts":[["2011",10,12]]}}},{"id":1230,"uris":["http://zotero.org/groups/35356/items/44PZZTZ5"],"uri":["http://zotero.org/groups/35356/items/44PZZTZ5"],"itemData":{"id":1230,"type":"article-journal","container-title":"Advanced Functional Materials","DOI":"10.1002/adfm.200601152","ISSN":"1616301X","issue":"12","journalAbbreviation":"Adv. Funct. Mater.","language":"en","page":"1873-1878","source":"DOI.org (Crossref)","title":"Synthesis of Hierarchically Porous Carbon Monoliths with Highly Ordered Microstructure and Their Application in Rechargeable Lithium Batteries with High-Rate Capability","volume":"17","author":[{"family":"Hu","given":"Y.-S."},{"family":"Adelhelm","given":"P."},{"family":"Smarsly","given":"B. M."},{"family":"Hore","given":"S."},{"family":"Antonietti","given":"M."},{"family":"Maier","given":"J."}],"issued":{"date-parts":[["2007",8,13]]}}},{"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CD75AF" w:rsidRPr="00FC50AD">
        <w:rPr>
          <w:rFonts w:ascii="Arial" w:hAnsi="Arial" w:cs="Arial"/>
        </w:rPr>
        <w:fldChar w:fldCharType="separate"/>
      </w:r>
      <w:r w:rsidR="002B26C3" w:rsidRPr="002B26C3">
        <w:rPr>
          <w:rFonts w:ascii="Arial" w:hAnsi="Arial" w:cs="Arial"/>
          <w:szCs w:val="24"/>
        </w:rPr>
        <w:t>[1]–[7]</w:t>
      </w:r>
      <w:r w:rsidR="00CD75AF" w:rsidRPr="00FC50AD">
        <w:rPr>
          <w:rFonts w:ascii="Arial" w:hAnsi="Arial" w:cs="Arial"/>
        </w:rPr>
        <w:fldChar w:fldCharType="end"/>
      </w:r>
      <w:r w:rsidR="007239D7" w:rsidRPr="00FC50AD">
        <w:rPr>
          <w:rFonts w:ascii="Arial" w:hAnsi="Arial" w:cs="Arial"/>
        </w:rPr>
        <w:t>.</w:t>
      </w:r>
      <w:r w:rsidR="00C63208" w:rsidRPr="00FC50AD">
        <w:rPr>
          <w:rFonts w:ascii="Arial" w:hAnsi="Arial" w:cs="Arial"/>
        </w:rPr>
        <w:t xml:space="preserve"> </w:t>
      </w:r>
      <w:bookmarkStart w:id="0" w:name="_GoBack"/>
      <w:bookmarkEnd w:id="0"/>
      <w:r w:rsidR="006F7067" w:rsidRPr="00FC50AD">
        <w:rPr>
          <w:rFonts w:ascii="Arial" w:hAnsi="Arial" w:cs="Arial"/>
        </w:rPr>
        <w:t>As an example of this is graphite, one of the materials used for Li-ion batteries</w:t>
      </w:r>
      <w:r w:rsidR="00BF3BAC" w:rsidRPr="00FC50AD">
        <w:rPr>
          <w:rFonts w:ascii="Arial" w:hAnsi="Arial" w:cs="Arial"/>
        </w:rPr>
        <w:t>, but fast charging can lead to swelling and flaking in graphite</w:t>
      </w:r>
      <w:r w:rsidR="00BF3BAC" w:rsidRPr="00FC50AD">
        <w:rPr>
          <w:rFonts w:ascii="Arial" w:hAnsi="Arial" w:cs="Arial"/>
        </w:rPr>
        <w:fldChar w:fldCharType="begin"/>
      </w:r>
      <w:r w:rsidR="00D46AA2">
        <w:rPr>
          <w:rFonts w:ascii="Arial" w:hAnsi="Arial" w:cs="Arial"/>
        </w:rPr>
        <w:instrText xml:space="preserve"> ADDIN ZOTERO_ITEM CSL_CITATION {"citationID":"pJyB9MHM","properties":{"formattedCitation":"[24]","plainCitation":"[24]","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4]</w:t>
      </w:r>
      <w:r w:rsidR="00BF3BAC" w:rsidRPr="00FC50AD">
        <w:rPr>
          <w:rFonts w:ascii="Arial" w:hAnsi="Arial" w:cs="Arial"/>
        </w:rPr>
        <w:fldChar w:fldCharType="end"/>
      </w:r>
      <w:r w:rsidR="00BF3BAC" w:rsidRPr="00FC50AD">
        <w:rPr>
          <w:rFonts w:ascii="Arial" w:hAnsi="Arial" w:cs="Arial"/>
        </w:rPr>
        <w:t xml:space="preserve"> or breaking of the graphite particles into smaller particles</w:t>
      </w:r>
      <w:r w:rsidR="00BF3BAC" w:rsidRPr="00FC50AD">
        <w:rPr>
          <w:rFonts w:ascii="Arial" w:hAnsi="Arial" w:cs="Arial"/>
        </w:rPr>
        <w:fldChar w:fldCharType="begin"/>
      </w:r>
      <w:r w:rsidR="00D46AA2">
        <w:rPr>
          <w:rFonts w:ascii="Arial" w:hAnsi="Arial" w:cs="Arial"/>
        </w:rPr>
        <w:instrText xml:space="preserve"> ADDIN ZOTERO_ITEM CSL_CITATION {"citationID":"ZARBBEL7","properties":{"formattedCitation":"[25]","plainCitation":"[25]","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BF3BAC" w:rsidRPr="00FC50AD">
        <w:rPr>
          <w:rFonts w:ascii="Arial" w:hAnsi="Arial" w:cs="Arial"/>
        </w:rPr>
        <w:fldChar w:fldCharType="separate"/>
      </w:r>
      <w:r w:rsidR="00D46AA2" w:rsidRPr="00D46AA2">
        <w:rPr>
          <w:rFonts w:ascii="Arial" w:hAnsi="Arial" w:cs="Arial"/>
        </w:rPr>
        <w:t>[25]</w:t>
      </w:r>
      <w:r w:rsidR="00BF3BAC" w:rsidRPr="00FC50AD">
        <w:rPr>
          <w:rFonts w:ascii="Arial" w:hAnsi="Arial" w:cs="Arial"/>
        </w:rPr>
        <w:fldChar w:fldCharType="end"/>
      </w:r>
      <w:r w:rsidR="003F782D">
        <w:rPr>
          <w:rFonts w:ascii="Arial" w:hAnsi="Arial" w:cs="Arial"/>
        </w:rPr>
        <w:t>, which diminish its storage capacity or cycle life or lead to catastrophic failure</w:t>
      </w:r>
      <w:r w:rsidR="00484CA2">
        <w:rPr>
          <w:rFonts w:ascii="Arial" w:hAnsi="Arial" w:cs="Arial"/>
        </w:rPr>
        <w:fldChar w:fldCharType="begin"/>
      </w:r>
      <w:r w:rsidR="00484CA2">
        <w:rPr>
          <w:rFonts w:ascii="Arial" w:hAnsi="Arial" w:cs="Arial"/>
        </w:rPr>
        <w:instrText xml:space="preserve"> ADDIN ZOTERO_ITEM CSL_CITATION {"citationID":"iISyaytY","properties":{"formattedCitation":"[26], [27]","plainCitation":"[26], [27]","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484CA2">
        <w:rPr>
          <w:rFonts w:ascii="Arial" w:hAnsi="Arial" w:cs="Arial"/>
        </w:rPr>
        <w:fldChar w:fldCharType="separate"/>
      </w:r>
      <w:r w:rsidR="00484CA2" w:rsidRPr="00484CA2">
        <w:rPr>
          <w:rFonts w:ascii="Arial" w:hAnsi="Arial" w:cs="Arial"/>
        </w:rPr>
        <w:t>[26], [27]</w:t>
      </w:r>
      <w:r w:rsidR="00484CA2">
        <w:rPr>
          <w:rFonts w:ascii="Arial" w:hAnsi="Arial" w:cs="Arial"/>
        </w:rPr>
        <w:fldChar w:fldCharType="end"/>
      </w:r>
      <w:r w:rsidR="00BF3BAC" w:rsidRPr="00FC50AD">
        <w:rPr>
          <w:rFonts w:ascii="Arial" w:hAnsi="Arial" w:cs="Arial"/>
        </w:rPr>
        <w:t>. However, it has also been shown that some of these adverse effects can be alleviated by modifying the morphology of the carbon allotrope</w:t>
      </w:r>
      <w:r w:rsidR="00BF3BAC" w:rsidRPr="00FC50AD">
        <w:rPr>
          <w:rFonts w:ascii="Arial" w:hAnsi="Arial" w:cs="Arial"/>
        </w:rPr>
        <w:fldChar w:fldCharType="begin"/>
      </w:r>
      <w:r w:rsidR="00901D14">
        <w:rPr>
          <w:rFonts w:ascii="Arial" w:hAnsi="Arial" w:cs="Arial"/>
        </w:rPr>
        <w:instrText xml:space="preserve"> ADDIN ZOTERO_ITEM CSL_CITATION {"citationID":"mg13xYCD","properties":{"formattedCitation":"[28]\\uc0\\u8211{}[32]","plainCitation":"[28]–[32]","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3,"uris":["http://zotero.org/groups/35356/items/5Y4KF64D"],"uri":["http://zotero.org/groups/35356/items/5Y4KF64D"],"itemData":{"id":1243,"type":"article-journal","container-title":"Nature Materials","DOI":"10.1038/nmat2460","ISSN":"1476-1122, 1476-4660","issue":"6","journalAbbreviation":"Nature Mater","language":"en","page":"500-506","source":"DOI.org (Crossref)","title":"A highly ordered nanostructured carbon–sulphur cathode for lithium–sulphur batteries","volume":"8","author":[{"family":"Ji","given":"Xiulei"},{"family":"Lee","given":"Kyu Tae"},{"family":"Nazar","given":"Linda F."}],"issued":{"date-parts":[["2009",6]]}}},{"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3,"uris":["http://zotero.org/groups/35356/items/NZWPSBIE"],"uri":["http://zotero.org/groups/35356/items/NZWPSBIE"],"itemData":{"id":1783,"type":"article-journal","container-title":"Particle &amp; Particle Systems Characterization","DOI":"10.1002/ppsc.201400125","ISSN":"09340866","issue":"3","journalAbbreviation":"Part. Part. Syst. Charact.","language":"en","page":"276-294","source":"DOI.org (Crossref)","title":"Vanadium Pentoxide-Based Cathode Materials for Lithium-Ion Batteries: Morphology Control, Carbon Hybridization, and Cation Doping","title-short":"Vanadium Pentoxide-Based Cathode Materials for Lithium-Ion Batteries","volume":"32","author":[{"family":"Huang","given":"Xin"},{"family":"Rui","given":"Xianhong"},{"family":"Hng","given":"Huey Hoon"},{"family":"Yan","given":"Qingyu"}],"issued":{"date-parts":[["2015",3]]}}},{"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BF3BAC" w:rsidRPr="00FC50AD">
        <w:rPr>
          <w:rFonts w:ascii="Arial" w:hAnsi="Arial" w:cs="Arial"/>
        </w:rPr>
        <w:fldChar w:fldCharType="separate"/>
      </w:r>
      <w:r w:rsidR="00901D14" w:rsidRPr="00901D14">
        <w:rPr>
          <w:rFonts w:ascii="Arial" w:hAnsi="Arial" w:cs="Arial"/>
          <w:szCs w:val="24"/>
        </w:rPr>
        <w:t>[28]–[32]</w:t>
      </w:r>
      <w:r w:rsidR="00BF3BAC" w:rsidRPr="00FC50AD">
        <w:rPr>
          <w:rFonts w:ascii="Arial" w:hAnsi="Arial" w:cs="Arial"/>
        </w:rPr>
        <w:fldChar w:fldCharType="end"/>
      </w:r>
      <w:r w:rsidR="00BF3BAC" w:rsidRPr="00FC50AD">
        <w:rPr>
          <w:rFonts w:ascii="Arial" w:hAnsi="Arial" w:cs="Arial"/>
        </w:rPr>
        <w:t xml:space="preserve"> or incorporating carbon and another material into a hybrid structure</w:t>
      </w:r>
      <w:r w:rsidR="00BF3BAC" w:rsidRPr="00FC50AD">
        <w:rPr>
          <w:rFonts w:ascii="Arial" w:hAnsi="Arial" w:cs="Arial"/>
        </w:rPr>
        <w:fldChar w:fldCharType="begin"/>
      </w:r>
      <w:r w:rsidR="00D532C5">
        <w:rPr>
          <w:rFonts w:ascii="Arial" w:hAnsi="Arial" w:cs="Arial"/>
        </w:rPr>
        <w:instrText xml:space="preserve"> ADDIN ZOTERO_ITEM CSL_CITATION {"citationID":"NRf8thSH","properties":{"formattedCitation":"[33]","plainCitation":"[33]","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BF3BAC" w:rsidRPr="00FC50AD">
        <w:rPr>
          <w:rFonts w:ascii="Arial" w:hAnsi="Arial" w:cs="Arial"/>
        </w:rPr>
        <w:fldChar w:fldCharType="separate"/>
      </w:r>
      <w:r w:rsidR="00D532C5" w:rsidRPr="00D532C5">
        <w:rPr>
          <w:rFonts w:ascii="Arial" w:hAnsi="Arial" w:cs="Arial"/>
        </w:rPr>
        <w:t>[33]</w:t>
      </w:r>
      <w:r w:rsidR="00BF3BAC" w:rsidRPr="00FC50AD">
        <w:rPr>
          <w:rFonts w:ascii="Arial" w:hAnsi="Arial" w:cs="Arial"/>
        </w:rPr>
        <w:fldChar w:fldCharType="end"/>
      </w:r>
      <w:r w:rsidR="00BF3BAC" w:rsidRPr="00FC50AD">
        <w:rPr>
          <w:rFonts w:ascii="Arial" w:hAnsi="Arial" w:cs="Arial"/>
        </w:rPr>
        <w:t>.</w:t>
      </w:r>
    </w:p>
    <w:p w:rsidR="005E24D4" w:rsidRPr="00FC50AD" w:rsidRDefault="005E24D4" w:rsidP="00BF3BAC">
      <w:pPr>
        <w:rPr>
          <w:rFonts w:ascii="Arial" w:hAnsi="Arial" w:cs="Arial"/>
        </w:rPr>
      </w:pPr>
    </w:p>
    <w:p w:rsidR="005E24D4" w:rsidRPr="00FC50AD" w:rsidRDefault="002C234D" w:rsidP="00BF3BAC">
      <w:pPr>
        <w:rPr>
          <w:rFonts w:ascii="Arial" w:hAnsi="Arial" w:cs="Arial"/>
        </w:rPr>
      </w:pPr>
      <w:r w:rsidRPr="00FC50AD">
        <w:rPr>
          <w:rFonts w:ascii="Arial" w:hAnsi="Arial" w:cs="Arial"/>
        </w:rPr>
        <w:t xml:space="preserve">The road to the discovery of new forms of carbon is the development of techniques for simultaneously manipulating carbon bonding and the morphology of the structures produced. </w:t>
      </w:r>
      <w:r w:rsidR="00B044B2" w:rsidRPr="00FC50AD">
        <w:rPr>
          <w:rFonts w:ascii="Arial" w:hAnsi="Arial" w:cs="Arial"/>
        </w:rPr>
        <w:t xml:space="preserve">The pioneers in the field of carbon not only have recognized its versatility but also that controlling its structure and morphology are the keys to unlocking its properties or tailoring it for specific technological applications. </w:t>
      </w:r>
      <w:r w:rsidR="009A5D62" w:rsidRPr="00FC50AD">
        <w:rPr>
          <w:rFonts w:ascii="Arial" w:hAnsi="Arial" w:cs="Arial"/>
        </w:rPr>
        <w:t>All of t</w:t>
      </w:r>
      <w:r w:rsidR="009B28B0" w:rsidRPr="00FC50AD">
        <w:rPr>
          <w:rFonts w:ascii="Arial" w:hAnsi="Arial" w:cs="Arial"/>
        </w:rPr>
        <w:t>his drives us to the question</w:t>
      </w:r>
      <w:r w:rsidR="00FF1C0F" w:rsidRPr="00FC50AD">
        <w:rPr>
          <w:rFonts w:ascii="Arial" w:hAnsi="Arial" w:cs="Arial"/>
        </w:rPr>
        <w:t>s</w:t>
      </w:r>
      <w:r w:rsidR="00FC4ECE" w:rsidRPr="00FC50AD">
        <w:rPr>
          <w:rFonts w:ascii="Arial" w:hAnsi="Arial" w:cs="Arial"/>
        </w:rPr>
        <w:t>:</w:t>
      </w:r>
      <w:r w:rsidR="009B28B0" w:rsidRPr="00FC50AD">
        <w:rPr>
          <w:rFonts w:ascii="Arial" w:hAnsi="Arial" w:cs="Arial"/>
        </w:rPr>
        <w:t xml:space="preserve"> what if we c</w:t>
      </w:r>
      <w:r w:rsidR="00415CBC" w:rsidRPr="00FC50AD">
        <w:rPr>
          <w:rFonts w:ascii="Arial" w:hAnsi="Arial" w:cs="Arial"/>
        </w:rPr>
        <w:t>ould</w:t>
      </w:r>
      <w:r w:rsidR="009B28B0" w:rsidRPr="00FC50AD">
        <w:rPr>
          <w:rFonts w:ascii="Arial" w:hAnsi="Arial" w:cs="Arial"/>
        </w:rPr>
        <w:t xml:space="preserve"> </w:t>
      </w:r>
      <w:r w:rsidR="00104F4C" w:rsidRPr="00FC50AD">
        <w:rPr>
          <w:rFonts w:ascii="Arial" w:hAnsi="Arial" w:cs="Arial"/>
        </w:rPr>
        <w:t xml:space="preserve">completely </w:t>
      </w:r>
      <w:r w:rsidR="009B28B0" w:rsidRPr="00FC50AD">
        <w:rPr>
          <w:rFonts w:ascii="Arial" w:hAnsi="Arial" w:cs="Arial"/>
        </w:rPr>
        <w:t xml:space="preserve">modify the morphology of </w:t>
      </w:r>
      <w:r w:rsidR="00FC4ECE" w:rsidRPr="00FC50AD">
        <w:rPr>
          <w:rFonts w:ascii="Arial" w:hAnsi="Arial" w:cs="Arial"/>
        </w:rPr>
        <w:t xml:space="preserve">a </w:t>
      </w:r>
      <w:r w:rsidR="006155E9" w:rsidRPr="00FC50AD">
        <w:rPr>
          <w:rFonts w:ascii="Arial" w:hAnsi="Arial" w:cs="Arial"/>
        </w:rPr>
        <w:t xml:space="preserve">carbon-based material by </w:t>
      </w:r>
      <w:r w:rsidR="00FF1C0F" w:rsidRPr="00FC50AD">
        <w:rPr>
          <w:rFonts w:ascii="Arial" w:hAnsi="Arial" w:cs="Arial"/>
        </w:rPr>
        <w:t xml:space="preserve">just introducing </w:t>
      </w:r>
      <w:r w:rsidR="00433FF7">
        <w:rPr>
          <w:rFonts w:ascii="Arial" w:hAnsi="Arial" w:cs="Arial"/>
        </w:rPr>
        <w:t>a dopant</w:t>
      </w:r>
      <w:r w:rsidR="00FF1C0F" w:rsidRPr="00FC50AD">
        <w:rPr>
          <w:rFonts w:ascii="Arial" w:hAnsi="Arial" w:cs="Arial"/>
        </w:rPr>
        <w:t xml:space="preserve"> into its synthesis? Will </w:t>
      </w:r>
      <w:r w:rsidR="00BB617C" w:rsidRPr="00FC50AD">
        <w:rPr>
          <w:rFonts w:ascii="Arial" w:hAnsi="Arial" w:cs="Arial"/>
        </w:rPr>
        <w:t xml:space="preserve">these new materials have novel properties </w:t>
      </w:r>
      <w:r w:rsidR="00FF1C0F" w:rsidRPr="00FC50AD">
        <w:rPr>
          <w:rFonts w:ascii="Arial" w:hAnsi="Arial" w:cs="Arial"/>
        </w:rPr>
        <w:t>t</w:t>
      </w:r>
      <w:r w:rsidR="00BB617C" w:rsidRPr="00FC50AD">
        <w:rPr>
          <w:rFonts w:ascii="Arial" w:hAnsi="Arial" w:cs="Arial"/>
        </w:rPr>
        <w:t>hat</w:t>
      </w:r>
      <w:r w:rsidR="00FF1C0F" w:rsidRPr="00FC50AD">
        <w:rPr>
          <w:rFonts w:ascii="Arial" w:hAnsi="Arial" w:cs="Arial"/>
        </w:rPr>
        <w:t xml:space="preserve"> facilitate new technologies or </w:t>
      </w:r>
      <w:r w:rsidR="00DD0CDE" w:rsidRPr="00FC50AD">
        <w:rPr>
          <w:rFonts w:ascii="Arial" w:hAnsi="Arial" w:cs="Arial"/>
        </w:rPr>
        <w:t xml:space="preserve">significantly </w:t>
      </w:r>
      <w:r w:rsidR="00FF1C0F" w:rsidRPr="00FC50AD">
        <w:rPr>
          <w:rFonts w:ascii="Arial" w:hAnsi="Arial" w:cs="Arial"/>
        </w:rPr>
        <w:t>improve existing technologies?</w:t>
      </w:r>
      <w:r w:rsidR="00B8620C" w:rsidRPr="00FC50AD">
        <w:rPr>
          <w:rFonts w:ascii="Arial" w:hAnsi="Arial" w:cs="Arial"/>
        </w:rPr>
        <w:t xml:space="preserve"> </w:t>
      </w:r>
    </w:p>
    <w:p w:rsidR="00560280" w:rsidRPr="00FC50AD" w:rsidRDefault="00560280">
      <w:pPr>
        <w:rPr>
          <w:rFonts w:ascii="Arial" w:hAnsi="Arial" w:cs="Arial"/>
        </w:rPr>
      </w:pPr>
    </w:p>
    <w:p w:rsidR="00964066" w:rsidRDefault="00C22EB6" w:rsidP="00421CF4">
      <w:pPr>
        <w:rPr>
          <w:rFonts w:ascii="Arial" w:hAnsi="Arial" w:cs="Arial"/>
        </w:rPr>
      </w:pPr>
      <w:r w:rsidRPr="00FC50AD">
        <w:rPr>
          <w:rFonts w:ascii="Arial" w:hAnsi="Arial" w:cs="Arial"/>
        </w:rPr>
        <w:t>We already know that doping carbon</w:t>
      </w:r>
      <w:r w:rsidR="0002333C">
        <w:rPr>
          <w:rFonts w:ascii="Arial" w:hAnsi="Arial" w:cs="Arial"/>
        </w:rPr>
        <w:t>-</w:t>
      </w:r>
      <w:r w:rsidRPr="00FC50AD">
        <w:rPr>
          <w:rFonts w:ascii="Arial" w:hAnsi="Arial" w:cs="Arial"/>
        </w:rPr>
        <w:t xml:space="preserve">based materials with </w:t>
      </w:r>
      <w:r w:rsidR="00433FF7">
        <w:rPr>
          <w:rFonts w:ascii="Arial" w:hAnsi="Arial" w:cs="Arial"/>
        </w:rPr>
        <w:t>boron (</w:t>
      </w:r>
      <w:r w:rsidRPr="00FC50AD">
        <w:rPr>
          <w:rFonts w:ascii="Arial" w:hAnsi="Arial" w:cs="Arial"/>
        </w:rPr>
        <w:t>B</w:t>
      </w:r>
      <w:r w:rsidR="00433FF7">
        <w:rPr>
          <w:rFonts w:ascii="Arial" w:hAnsi="Arial" w:cs="Arial"/>
        </w:rPr>
        <w:t>)</w:t>
      </w:r>
      <w:r w:rsidRPr="00FC50AD">
        <w:rPr>
          <w:rFonts w:ascii="Arial" w:hAnsi="Arial" w:cs="Arial"/>
        </w:rPr>
        <w:t xml:space="preserve"> enhances </w:t>
      </w:r>
      <w:r w:rsidR="00C00622">
        <w:rPr>
          <w:rFonts w:ascii="Arial" w:hAnsi="Arial" w:cs="Arial"/>
        </w:rPr>
        <w:t xml:space="preserve">a specific </w:t>
      </w:r>
      <w:r w:rsidRPr="00FC50AD">
        <w:rPr>
          <w:rFonts w:ascii="Arial" w:hAnsi="Arial" w:cs="Arial"/>
        </w:rPr>
        <w:t>propert</w:t>
      </w:r>
      <w:r w:rsidR="00C00622">
        <w:rPr>
          <w:rFonts w:ascii="Arial" w:hAnsi="Arial" w:cs="Arial"/>
        </w:rPr>
        <w:t>y of the material, as compared to the undoped material</w:t>
      </w:r>
      <w:r w:rsidR="007F4902">
        <w:rPr>
          <w:rFonts w:ascii="Arial" w:hAnsi="Arial" w:cs="Arial"/>
        </w:rPr>
        <w:t xml:space="preserve"> </w:t>
      </w:r>
      <w:r w:rsidR="007F4902" w:rsidRPr="000376B8">
        <w:rPr>
          <w:rFonts w:ascii="Arial" w:hAnsi="Arial" w:cs="Arial"/>
        </w:rPr>
        <w:fldChar w:fldCharType="begin"/>
      </w:r>
      <w:r w:rsidR="00CD7BD1" w:rsidRPr="000376B8">
        <w:rPr>
          <w:rFonts w:ascii="Arial" w:hAnsi="Arial" w:cs="Arial"/>
        </w:rPr>
        <w:instrText xml:space="preserve"> ADDIN ZOTERO_ITEM CSL_CITATION {"citationID":"mmHXcLTC","properties":{"formattedCitation":"[11]\\uc0\\u8211{}[16]","plainCitation":"[11]–[1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F4902" w:rsidRPr="000376B8">
        <w:rPr>
          <w:rFonts w:ascii="Arial" w:hAnsi="Arial" w:cs="Arial"/>
        </w:rPr>
        <w:fldChar w:fldCharType="separate"/>
      </w:r>
      <w:r w:rsidR="00CD7BD1" w:rsidRPr="000376B8">
        <w:rPr>
          <w:rFonts w:ascii="Arial" w:hAnsi="Arial" w:cs="Arial"/>
        </w:rPr>
        <w:t>[11]–[16]</w:t>
      </w:r>
      <w:r w:rsidR="007F4902" w:rsidRPr="000376B8">
        <w:rPr>
          <w:rFonts w:ascii="Arial" w:hAnsi="Arial" w:cs="Arial"/>
        </w:rPr>
        <w:fldChar w:fldCharType="end"/>
      </w:r>
      <w:r w:rsidRPr="00FC50AD">
        <w:rPr>
          <w:rFonts w:ascii="Arial" w:hAnsi="Arial" w:cs="Arial"/>
        </w:rPr>
        <w:t xml:space="preserve"> but to </w:t>
      </w:r>
      <w:r w:rsidR="00D2482C">
        <w:rPr>
          <w:rFonts w:ascii="Arial" w:hAnsi="Arial" w:cs="Arial"/>
        </w:rPr>
        <w:t xml:space="preserve">the best of </w:t>
      </w:r>
      <w:r w:rsidRPr="00FC50AD">
        <w:rPr>
          <w:rFonts w:ascii="Arial" w:hAnsi="Arial" w:cs="Arial"/>
        </w:rPr>
        <w:t>our knowledge</w:t>
      </w:r>
      <w:r w:rsidR="00D2482C">
        <w:rPr>
          <w:rFonts w:ascii="Arial" w:hAnsi="Arial" w:cs="Arial"/>
        </w:rPr>
        <w:t>,</w:t>
      </w:r>
      <w:r w:rsidRPr="00FC50AD">
        <w:rPr>
          <w:rFonts w:ascii="Arial" w:hAnsi="Arial" w:cs="Arial"/>
        </w:rPr>
        <w:t xml:space="preserve"> </w:t>
      </w:r>
      <w:r w:rsidR="00886145">
        <w:rPr>
          <w:rFonts w:ascii="Arial" w:hAnsi="Arial" w:cs="Arial"/>
        </w:rPr>
        <w:t xml:space="preserve">few studies </w:t>
      </w:r>
      <w:r w:rsidRPr="00FC50AD">
        <w:rPr>
          <w:rFonts w:ascii="Arial" w:hAnsi="Arial" w:cs="Arial"/>
        </w:rPr>
        <w:t xml:space="preserve">have mentioned </w:t>
      </w:r>
      <w:r w:rsidR="00634505">
        <w:rPr>
          <w:rFonts w:ascii="Arial" w:hAnsi="Arial" w:cs="Arial"/>
        </w:rPr>
        <w:t>changes in morpholog</w:t>
      </w:r>
      <w:r w:rsidR="00886145">
        <w:rPr>
          <w:rFonts w:ascii="Arial" w:hAnsi="Arial" w:cs="Arial"/>
        </w:rPr>
        <w:t>y due to doping</w:t>
      </w:r>
      <w:r w:rsidRPr="00FC50AD">
        <w:rPr>
          <w:rFonts w:ascii="Arial" w:hAnsi="Arial" w:cs="Arial"/>
        </w:rPr>
        <w:t xml:space="preserve">. </w:t>
      </w:r>
      <w:r w:rsidR="00B06C90">
        <w:rPr>
          <w:rFonts w:ascii="Arial" w:hAnsi="Arial" w:cs="Arial"/>
        </w:rPr>
        <w:t>In this direction, o</w:t>
      </w:r>
      <w:r w:rsidR="009F6B71">
        <w:rPr>
          <w:rFonts w:ascii="Arial" w:hAnsi="Arial" w:cs="Arial"/>
        </w:rPr>
        <w:t xml:space="preserve">ur group has demonstrated that previously unobserved forms of graphitic carbon can be obtained by manipulating the strain in </w:t>
      </w:r>
      <w:r w:rsidR="009F6B71" w:rsidRPr="00FC50AD">
        <w:rPr>
          <w:rFonts w:ascii="Arial" w:hAnsi="Arial" w:cs="Arial"/>
        </w:rPr>
        <w:t xml:space="preserve">a form of graphite developed by Cheng et al. </w:t>
      </w:r>
      <w:r w:rsidR="009F6B71" w:rsidRPr="00FC50AD">
        <w:rPr>
          <w:rFonts w:ascii="Arial" w:hAnsi="Arial" w:cs="Arial"/>
        </w:rPr>
        <w:fldChar w:fldCharType="begin"/>
      </w:r>
      <w:r w:rsidR="00BF1BE5">
        <w:rPr>
          <w:rFonts w:ascii="Arial" w:hAnsi="Arial" w:cs="Arial"/>
        </w:rPr>
        <w:instrText xml:space="preserve"> ADDIN ZOTERO_ITEM CSL_CITATION {"citationID":"XAGK6oCt","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9F6B71" w:rsidRPr="00FC50AD">
        <w:rPr>
          <w:rFonts w:ascii="Arial" w:hAnsi="Arial" w:cs="Arial"/>
        </w:rPr>
        <w:fldChar w:fldCharType="separate"/>
      </w:r>
      <w:r w:rsidR="00CD7BD1" w:rsidRPr="00CD7BD1">
        <w:rPr>
          <w:rFonts w:ascii="Arial" w:hAnsi="Arial" w:cs="Arial"/>
          <w:szCs w:val="24"/>
        </w:rPr>
        <w:t>[17]–[23]</w:t>
      </w:r>
      <w:r w:rsidR="009F6B71" w:rsidRPr="00FC50AD">
        <w:rPr>
          <w:rFonts w:ascii="Arial" w:hAnsi="Arial" w:cs="Arial"/>
        </w:rPr>
        <w:fldChar w:fldCharType="end"/>
      </w:r>
      <w:r w:rsidR="009F6B71" w:rsidRPr="00FC50AD">
        <w:rPr>
          <w:rFonts w:ascii="Arial" w:hAnsi="Arial" w:cs="Arial"/>
        </w:rPr>
        <w:t xml:space="preserve">, which he has dubbed GUITAR: Graphite University of Idaho Tar. </w:t>
      </w:r>
      <w:r w:rsidR="00D83264">
        <w:rPr>
          <w:rFonts w:ascii="Arial" w:hAnsi="Arial" w:cs="Arial"/>
        </w:rPr>
        <w:t xml:space="preserve">The morphology of the structures </w:t>
      </w:r>
      <w:r w:rsidR="00775AAD">
        <w:rPr>
          <w:rFonts w:ascii="Arial" w:hAnsi="Arial" w:cs="Arial"/>
        </w:rPr>
        <w:t>can be</w:t>
      </w:r>
      <w:r w:rsidR="0049277D">
        <w:rPr>
          <w:rFonts w:ascii="Arial" w:hAnsi="Arial" w:cs="Arial"/>
        </w:rPr>
        <w:t xml:space="preserve"> </w:t>
      </w:r>
      <w:r w:rsidR="00D83264">
        <w:rPr>
          <w:rFonts w:ascii="Arial" w:hAnsi="Arial" w:cs="Arial"/>
        </w:rPr>
        <w:t xml:space="preserve">controlled by </w:t>
      </w:r>
      <w:r w:rsidR="00964066">
        <w:rPr>
          <w:rFonts w:ascii="Arial" w:hAnsi="Arial" w:cs="Arial"/>
        </w:rPr>
        <w:t xml:space="preserve">the ratio of </w:t>
      </w:r>
      <w:r w:rsidR="00CD7BD1">
        <w:rPr>
          <w:rFonts w:ascii="Arial" w:hAnsi="Arial" w:cs="Arial"/>
        </w:rPr>
        <w:t xml:space="preserve">the </w:t>
      </w:r>
      <w:r w:rsidR="00964066" w:rsidRPr="00FC50AD">
        <w:rPr>
          <w:rFonts w:ascii="Arial" w:hAnsi="Arial" w:cs="Arial"/>
        </w:rPr>
        <w:t>B precursor to the carbon precursor of the chemical source solution and the growth time.</w:t>
      </w:r>
    </w:p>
    <w:p w:rsidR="00D83264" w:rsidRDefault="00D83264" w:rsidP="00421CF4">
      <w:pPr>
        <w:rPr>
          <w:rFonts w:ascii="Arial" w:hAnsi="Arial" w:cs="Arial"/>
        </w:rPr>
      </w:pPr>
    </w:p>
    <w:p w:rsidR="009F6B71" w:rsidRDefault="009F6B71" w:rsidP="00421CF4">
      <w:pPr>
        <w:rPr>
          <w:rFonts w:ascii="Arial" w:hAnsi="Arial" w:cs="Arial"/>
        </w:rPr>
      </w:pPr>
      <w:r w:rsidRPr="00FC50AD">
        <w:rPr>
          <w:rFonts w:ascii="Arial" w:hAnsi="Arial" w:cs="Arial"/>
          <w:b/>
          <w:i/>
        </w:rPr>
        <w:t>The focus of this proposal is NOT to study GUITAR but to borrow the process for producing GUITAR to scientifically explore/utilize dopants as a method for controlling the morphology of the carbon structures and subsequently develop methodologies for producing new morphologies of graphite-based carbon.</w:t>
      </w:r>
    </w:p>
    <w:p w:rsidR="009F6B71" w:rsidRDefault="009F6B71" w:rsidP="00421CF4">
      <w:pPr>
        <w:rPr>
          <w:rFonts w:ascii="Arial" w:hAnsi="Arial" w:cs="Arial"/>
        </w:rPr>
      </w:pPr>
    </w:p>
    <w:p w:rsidR="00A81E84" w:rsidRDefault="008D0628">
      <w:pPr>
        <w:rPr>
          <w:rFonts w:ascii="Arial" w:hAnsi="Arial" w:cs="Arial"/>
        </w:rPr>
      </w:pPr>
      <w:r w:rsidRPr="00964066">
        <w:rPr>
          <w:rFonts w:ascii="Arial" w:hAnsi="Arial" w:cs="Arial"/>
        </w:rPr>
        <w:t>The process for producing</w:t>
      </w:r>
      <w:r>
        <w:rPr>
          <w:rFonts w:ascii="Arial" w:hAnsi="Arial" w:cs="Arial"/>
        </w:rPr>
        <w:t xml:space="preserve"> GUITAR is a</w:t>
      </w:r>
      <w:r w:rsidRPr="00964066">
        <w:rPr>
          <w:rFonts w:ascii="Arial" w:hAnsi="Arial" w:cs="Arial"/>
        </w:rPr>
        <w:t xml:space="preserve">n atmospheric pressure chemical vapor deposition (APCVD) process </w:t>
      </w:r>
      <w:r w:rsidR="00312DFB">
        <w:rPr>
          <w:rFonts w:ascii="Arial" w:hAnsi="Arial" w:cs="Arial"/>
        </w:rPr>
        <w:t xml:space="preserve">involving the pyrolysis of carbon nucleation. This process allows </w:t>
      </w:r>
      <w:r w:rsidR="004110A4">
        <w:rPr>
          <w:rFonts w:ascii="Arial" w:hAnsi="Arial" w:cs="Arial"/>
        </w:rPr>
        <w:t xml:space="preserve">the </w:t>
      </w:r>
      <w:r w:rsidR="0002333C">
        <w:rPr>
          <w:rFonts w:ascii="Arial" w:hAnsi="Arial" w:cs="Arial"/>
        </w:rPr>
        <w:t xml:space="preserve">production of </w:t>
      </w:r>
      <w:r w:rsidR="00312DFB">
        <w:rPr>
          <w:rFonts w:ascii="Arial" w:hAnsi="Arial" w:cs="Arial"/>
        </w:rPr>
        <w:t xml:space="preserve">reasonable quantities of GUITAR or GUITAR based materials in a short amount of time. </w:t>
      </w:r>
      <w:r w:rsidR="00574ED3">
        <w:rPr>
          <w:rFonts w:ascii="Arial" w:hAnsi="Arial" w:cs="Arial"/>
        </w:rPr>
        <w:t xml:space="preserve">Additionally, the </w:t>
      </w:r>
      <w:r w:rsidR="00383DE7">
        <w:rPr>
          <w:rFonts w:ascii="Arial" w:hAnsi="Arial" w:cs="Arial"/>
        </w:rPr>
        <w:t>process facilitat</w:t>
      </w:r>
      <w:r w:rsidR="006B2163">
        <w:rPr>
          <w:rFonts w:ascii="Arial" w:hAnsi="Arial" w:cs="Arial"/>
        </w:rPr>
        <w:t xml:space="preserve">es the doping since </w:t>
      </w:r>
      <w:r w:rsidR="00785120">
        <w:rPr>
          <w:rFonts w:ascii="Arial" w:hAnsi="Arial" w:cs="Arial"/>
        </w:rPr>
        <w:t xml:space="preserve">it </w:t>
      </w:r>
      <w:r w:rsidR="006B2163">
        <w:rPr>
          <w:rFonts w:ascii="Arial" w:hAnsi="Arial" w:cs="Arial"/>
        </w:rPr>
        <w:t xml:space="preserve">is done </w:t>
      </w:r>
      <w:r w:rsidR="006B2163">
        <w:rPr>
          <w:rFonts w:ascii="Arial" w:hAnsi="Arial" w:cs="Arial"/>
          <w:i/>
        </w:rPr>
        <w:t>in-situ</w:t>
      </w:r>
      <w:r w:rsidR="006B2163">
        <w:rPr>
          <w:rFonts w:ascii="Arial" w:hAnsi="Arial" w:cs="Arial"/>
        </w:rPr>
        <w:t xml:space="preserve"> with no need for a metal catalyst, </w:t>
      </w:r>
      <w:r w:rsidR="00183FC5">
        <w:rPr>
          <w:rFonts w:ascii="Arial" w:hAnsi="Arial" w:cs="Arial"/>
        </w:rPr>
        <w:t>thus</w:t>
      </w:r>
      <w:r w:rsidR="006B2163">
        <w:rPr>
          <w:rFonts w:ascii="Arial" w:hAnsi="Arial" w:cs="Arial"/>
        </w:rPr>
        <w:t xml:space="preserve"> reducing the risk of having materials with toxicological content. </w:t>
      </w:r>
      <w:r w:rsidR="00964066" w:rsidRPr="00964066">
        <w:rPr>
          <w:rFonts w:ascii="Arial" w:hAnsi="Arial" w:cs="Arial"/>
        </w:rPr>
        <w:t>Additionally, due to its unique electrochemical properties</w:t>
      </w:r>
      <w:r w:rsidR="00964066" w:rsidRPr="00964066">
        <w:rPr>
          <w:rFonts w:ascii="Arial" w:hAnsi="Arial" w:cs="Arial"/>
        </w:rPr>
        <w:fldChar w:fldCharType="begin"/>
      </w:r>
      <w:r w:rsidR="00BF1BE5">
        <w:rPr>
          <w:rFonts w:ascii="Arial" w:hAnsi="Arial" w:cs="Arial"/>
        </w:rPr>
        <w:instrText xml:space="preserve"> ADDIN ZOTERO_ITEM CSL_CITATION {"citationID":"WLCIcrJL","properties":{"formattedCitation":"[17], [19], [34], [35]","plainCitation":"[17], [19], [34], [35]","noteIndex":0},"citationItems":[{"id":"ZeT0AWRb/pWtkerKf","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id":1248,"uris":["http://zotero.org/groups/35356/items/GY243LKK"],"uri":["http://zotero.org/groups/35356/items/GY243LKK"],"itemData":{"id":1248,"type":"book","abstract":"\"Graphene is the strongest material ever studied and can be an efficient substitute for silicon. There is no other major reference work of this scope on the topic of graphene, which is one of the most researched materials of the twenty-first century. The set includes contributions from top researchers in the field and a foreword written by two Nobel laureates in physics. This volume in the set focuses on mechanical and chemical properties\"--","call-number":"QD341.H9 G686 2016","event-place":"Boca Raton","ISBN":"978-1-4665-9123-3","number-of-pages":"527","publisher":"CRC Press, Taylor &amp; Francis Group","publisher-place":"Boca Raton","source":"Library of Congress ISBN","title":"Graphene science handbook. Mechanical and chemical properties","editor":[{"family":"Aliofkhazraei","given":"Mahmood"},{"family":"Ali","given":"Nasar"},{"family":"Milne","given":"W. I."},{"family":"Ozkan","given":"Cengiz S."},{"family":"Mitura","given":"Stanislaw"},{"family":"Gervasoni","given":"Juana L."}],"issued":{"date-parts":[["2016"]]}}}],"schema":"https://github.com/citation-style-language/schema/raw/master/csl-citation.json"} </w:instrText>
      </w:r>
      <w:r w:rsidR="00964066" w:rsidRPr="00964066">
        <w:rPr>
          <w:rFonts w:ascii="Arial" w:hAnsi="Arial" w:cs="Arial"/>
        </w:rPr>
        <w:fldChar w:fldCharType="separate"/>
      </w:r>
      <w:r w:rsidR="000376B8" w:rsidRPr="000376B8">
        <w:rPr>
          <w:rFonts w:ascii="Arial" w:hAnsi="Arial" w:cs="Arial"/>
        </w:rPr>
        <w:t>[17], [19], [34], [35]</w:t>
      </w:r>
      <w:r w:rsidR="00964066" w:rsidRPr="00964066">
        <w:rPr>
          <w:rFonts w:ascii="Arial" w:hAnsi="Arial" w:cs="Arial"/>
        </w:rPr>
        <w:fldChar w:fldCharType="end"/>
      </w:r>
      <w:r w:rsidR="00964066" w:rsidRPr="00964066">
        <w:rPr>
          <w:rFonts w:ascii="Arial" w:hAnsi="Arial" w:cs="Arial"/>
        </w:rPr>
        <w:t>, GUITAR, in comparison to regular graphite, is a more favorable choice in applications such as sensors</w:t>
      </w:r>
      <w:r w:rsidR="00964066" w:rsidRPr="00964066">
        <w:rPr>
          <w:rFonts w:ascii="Arial" w:hAnsi="Arial" w:cs="Arial"/>
        </w:rPr>
        <w:fldChar w:fldCharType="begin"/>
      </w:r>
      <w:r w:rsidR="00BF1BE5">
        <w:rPr>
          <w:rFonts w:ascii="Arial" w:hAnsi="Arial" w:cs="Arial"/>
        </w:rPr>
        <w:instrText xml:space="preserve"> ADDIN ZOTERO_ITEM CSL_CITATION {"citationID":"5eocnqAF","properties":{"formattedCitation":"[22]","plainCitation":"[22]","noteIndex":0},"citationItems":[{"id":"ZeT0AWRb/HwgO34Mh","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2]</w:t>
      </w:r>
      <w:r w:rsidR="00964066" w:rsidRPr="00964066">
        <w:rPr>
          <w:rFonts w:ascii="Arial" w:hAnsi="Arial" w:cs="Arial"/>
        </w:rPr>
        <w:fldChar w:fldCharType="end"/>
      </w:r>
      <w:r w:rsidR="00964066" w:rsidRPr="00964066">
        <w:rPr>
          <w:rFonts w:ascii="Arial" w:hAnsi="Arial" w:cs="Arial"/>
        </w:rPr>
        <w:t>, energy storage and conversion</w:t>
      </w:r>
      <w:r w:rsidR="00964066" w:rsidRPr="00964066">
        <w:rPr>
          <w:rFonts w:ascii="Arial" w:hAnsi="Arial" w:cs="Arial"/>
        </w:rPr>
        <w:fldChar w:fldCharType="begin"/>
      </w:r>
      <w:r w:rsidR="00BF1BE5">
        <w:rPr>
          <w:rFonts w:ascii="Arial" w:hAnsi="Arial" w:cs="Arial"/>
        </w:rPr>
        <w:instrText xml:space="preserve"> ADDIN ZOTERO_ITEM CSL_CITATION {"citationID":"NNXJVZmz","properties":{"formattedCitation":"[21]","plainCitation":"[21]","noteIndex":0},"citationItems":[{"id":"ZeT0AWRb/S5S4FoTr","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21]</w:t>
      </w:r>
      <w:r w:rsidR="00964066" w:rsidRPr="00964066">
        <w:rPr>
          <w:rFonts w:ascii="Arial" w:hAnsi="Arial" w:cs="Arial"/>
        </w:rPr>
        <w:fldChar w:fldCharType="end"/>
      </w:r>
      <w:r w:rsidR="00964066" w:rsidRPr="00964066">
        <w:rPr>
          <w:rFonts w:ascii="Arial" w:hAnsi="Arial" w:cs="Arial"/>
        </w:rPr>
        <w:t>, and water purification</w:t>
      </w:r>
      <w:r w:rsidR="00964066" w:rsidRPr="00964066">
        <w:rPr>
          <w:rFonts w:ascii="Arial" w:hAnsi="Arial" w:cs="Arial"/>
        </w:rPr>
        <w:fldChar w:fldCharType="begin"/>
      </w:r>
      <w:r w:rsidR="001C600A">
        <w:rPr>
          <w:rFonts w:ascii="Arial" w:hAnsi="Arial" w:cs="Arial"/>
        </w:rPr>
        <w:instrText xml:space="preserve"> ADDIN ZOTERO_ITEM CSL_CITATION {"citationID":"oe28dk0s","properties":{"formattedCitation":"[10]","plainCitation":"[10]","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964066" w:rsidRPr="00964066">
        <w:rPr>
          <w:rFonts w:ascii="Arial" w:hAnsi="Arial" w:cs="Arial"/>
        </w:rPr>
        <w:fldChar w:fldCharType="separate"/>
      </w:r>
      <w:r w:rsidR="001C600A" w:rsidRPr="001C600A">
        <w:rPr>
          <w:rFonts w:ascii="Arial" w:hAnsi="Arial" w:cs="Arial"/>
        </w:rPr>
        <w:t>[10]</w:t>
      </w:r>
      <w:r w:rsidR="00964066" w:rsidRPr="00964066">
        <w:rPr>
          <w:rFonts w:ascii="Arial" w:hAnsi="Arial" w:cs="Arial"/>
        </w:rPr>
        <w:fldChar w:fldCharType="end"/>
      </w:r>
      <w:r w:rsidR="00964066" w:rsidRPr="00964066">
        <w:rPr>
          <w:rFonts w:ascii="Arial" w:hAnsi="Arial" w:cs="Arial"/>
        </w:rPr>
        <w:t>.</w:t>
      </w:r>
      <w:r w:rsidR="00B43315">
        <w:rPr>
          <w:rFonts w:ascii="Arial" w:hAnsi="Arial" w:cs="Arial"/>
        </w:rPr>
        <w:t xml:space="preserve"> </w:t>
      </w:r>
    </w:p>
    <w:p w:rsidR="00A81E84" w:rsidRDefault="00A81E84">
      <w:pPr>
        <w:rPr>
          <w:rFonts w:ascii="Arial" w:hAnsi="Arial" w:cs="Arial"/>
        </w:rPr>
      </w:pPr>
    </w:p>
    <w:p w:rsidR="00925024" w:rsidRPr="00FC50AD" w:rsidRDefault="00B43315">
      <w:pPr>
        <w:rPr>
          <w:rFonts w:ascii="Arial" w:hAnsi="Arial" w:cs="Arial"/>
        </w:rPr>
      </w:pPr>
      <w:r>
        <w:rPr>
          <w:rFonts w:ascii="Arial" w:hAnsi="Arial" w:cs="Arial"/>
        </w:rPr>
        <w:t>W</w:t>
      </w:r>
      <w:r w:rsidR="00925024" w:rsidRPr="00FC50AD">
        <w:rPr>
          <w:rFonts w:ascii="Arial" w:hAnsi="Arial" w:cs="Arial"/>
        </w:rPr>
        <w:t xml:space="preserve">e are proposing </w:t>
      </w:r>
      <w:r w:rsidR="00E5423A" w:rsidRPr="00FC50AD">
        <w:rPr>
          <w:rFonts w:ascii="Arial" w:hAnsi="Arial" w:cs="Arial"/>
        </w:rPr>
        <w:t>to design</w:t>
      </w:r>
      <w:r w:rsidR="00925024" w:rsidRPr="00FC50AD">
        <w:rPr>
          <w:rFonts w:ascii="Arial" w:hAnsi="Arial" w:cs="Arial"/>
        </w:rPr>
        <w:t xml:space="preserve"> the </w:t>
      </w:r>
      <w:r w:rsidR="00A81E84">
        <w:rPr>
          <w:rFonts w:ascii="Arial" w:hAnsi="Arial" w:cs="Arial"/>
        </w:rPr>
        <w:t>morphology</w:t>
      </w:r>
      <w:r w:rsidR="00925024" w:rsidRPr="00FC50AD">
        <w:rPr>
          <w:rFonts w:ascii="Arial" w:hAnsi="Arial" w:cs="Arial"/>
        </w:rPr>
        <w:t xml:space="preserve"> and </w:t>
      </w:r>
      <w:r w:rsidR="00A81E84">
        <w:rPr>
          <w:rFonts w:ascii="Arial" w:hAnsi="Arial" w:cs="Arial"/>
        </w:rPr>
        <w:t xml:space="preserve">properties </w:t>
      </w:r>
      <w:r w:rsidR="00925024" w:rsidRPr="00FC50AD">
        <w:rPr>
          <w:rFonts w:ascii="Arial" w:hAnsi="Arial" w:cs="Arial"/>
        </w:rPr>
        <w:t xml:space="preserve">of </w:t>
      </w:r>
      <w:r>
        <w:rPr>
          <w:rFonts w:ascii="Arial" w:hAnsi="Arial" w:cs="Arial"/>
        </w:rPr>
        <w:t>GUITAR</w:t>
      </w:r>
      <w:r w:rsidR="00925024" w:rsidRPr="00FC50AD">
        <w:rPr>
          <w:rFonts w:ascii="Arial" w:hAnsi="Arial" w:cs="Arial"/>
        </w:rPr>
        <w:t xml:space="preserve"> through the introduction of dopants. </w:t>
      </w:r>
      <w:r w:rsidR="00895870" w:rsidRPr="00FC50AD">
        <w:rPr>
          <w:rFonts w:ascii="Arial" w:hAnsi="Arial" w:cs="Arial"/>
        </w:rPr>
        <w:t xml:space="preserve">In support of this hypothesis, consider the work of </w:t>
      </w:r>
      <w:r w:rsidR="00E5423A" w:rsidRPr="00FC50AD">
        <w:rPr>
          <w:rFonts w:ascii="Arial" w:hAnsi="Arial" w:cs="Arial"/>
        </w:rPr>
        <w:t xml:space="preserve">Yudasaka et al. </w:t>
      </w:r>
      <w:r w:rsidR="00E5423A" w:rsidRPr="00FC50AD">
        <w:rPr>
          <w:rFonts w:ascii="Arial" w:hAnsi="Arial" w:cs="Arial"/>
        </w:rPr>
        <w:fldChar w:fldCharType="begin"/>
      </w:r>
      <w:r w:rsidR="00BF1BE5">
        <w:rPr>
          <w:rFonts w:ascii="Arial" w:hAnsi="Arial" w:cs="Arial"/>
        </w:rPr>
        <w:instrText xml:space="preserve"> ADDIN ZOTERO_ITEM CSL_CITATION {"citationID":"XVev5Pnv","properties":{"formattedCitation":"[36]","plainCitation":"[36]","noteIndex":0},"citationItems":[{"id":"ZeT0AWRb/SyHu1FFS","uris":["http://zotero.org/users/148982/items/YZ7GXLNC"],"uri":["http://zotero.org/users/148982/items/YZ7GXLNC"],"itemData":{"id":2826,"type":"article-journal","title":"Nitrogen-containing carbon nanotube growth from Ni phthalocyanine by chemical vapor deposition","container-title":"Carbon","page":"195-201","volume":"35","issue":"2","source":"Crossref","DOI":"10.1016/S0008-6223(96)00142-X","ISSN":"00086223","language":"en","author":[{"family":"Yudasaka","given":"M."},{"family":"Kikuchi","given":"R."},{"family":"Ohki","given":"Y."},{"family":"Yoshimura","given":"S."}],"issued":{"date-parts":[["1997"]]}}}],"schema":"https://github.com/citation-style-language/schema/raw/master/csl-citation.json"} </w:instrText>
      </w:r>
      <w:r w:rsidR="00E5423A" w:rsidRPr="00FC50AD">
        <w:rPr>
          <w:rFonts w:ascii="Arial" w:hAnsi="Arial" w:cs="Arial"/>
        </w:rPr>
        <w:fldChar w:fldCharType="separate"/>
      </w:r>
      <w:r w:rsidR="00D532C5" w:rsidRPr="00D532C5">
        <w:rPr>
          <w:rFonts w:ascii="Arial" w:hAnsi="Arial" w:cs="Arial"/>
        </w:rPr>
        <w:t>[36]</w:t>
      </w:r>
      <w:r w:rsidR="00E5423A" w:rsidRPr="00FC50AD">
        <w:rPr>
          <w:rFonts w:ascii="Arial" w:hAnsi="Arial" w:cs="Arial"/>
        </w:rPr>
        <w:fldChar w:fldCharType="end"/>
      </w:r>
      <w:r w:rsidR="00684496" w:rsidRPr="00FC50AD">
        <w:rPr>
          <w:rFonts w:ascii="Arial" w:hAnsi="Arial" w:cs="Arial"/>
        </w:rPr>
        <w:t xml:space="preserve"> </w:t>
      </w:r>
      <w:r w:rsidR="00895870" w:rsidRPr="00FC50AD">
        <w:rPr>
          <w:rFonts w:ascii="Arial" w:hAnsi="Arial" w:cs="Arial"/>
        </w:rPr>
        <w:t xml:space="preserve">who </w:t>
      </w:r>
      <w:r w:rsidR="00E5423A" w:rsidRPr="00FC50AD">
        <w:rPr>
          <w:rFonts w:ascii="Arial" w:hAnsi="Arial" w:cs="Arial"/>
        </w:rPr>
        <w:t xml:space="preserve">found that </w:t>
      </w:r>
      <w:r w:rsidR="00E5423A" w:rsidRPr="00FC50AD">
        <w:rPr>
          <w:rFonts w:ascii="Arial" w:hAnsi="Arial" w:cs="Arial"/>
        </w:rPr>
        <w:lastRenderedPageBreak/>
        <w:t>the inclusion of nitrogen into carbon nanotubes prod</w:t>
      </w:r>
      <w:r w:rsidR="00895870" w:rsidRPr="00FC50AD">
        <w:rPr>
          <w:rFonts w:ascii="Arial" w:hAnsi="Arial" w:cs="Arial"/>
        </w:rPr>
        <w:t>uced helical carbon nanotubes, where t</w:t>
      </w:r>
      <w:r w:rsidR="00E5423A" w:rsidRPr="00FC50AD">
        <w:rPr>
          <w:rFonts w:ascii="Arial" w:hAnsi="Arial" w:cs="Arial"/>
        </w:rPr>
        <w:t>hey attribute the helical morphology to the formation of pentagons within graphene sheet</w:t>
      </w:r>
      <w:r w:rsidR="00895870" w:rsidRPr="00FC50AD">
        <w:rPr>
          <w:rFonts w:ascii="Arial" w:hAnsi="Arial" w:cs="Arial"/>
        </w:rPr>
        <w:t>s</w:t>
      </w:r>
      <w:r w:rsidR="00E5423A" w:rsidRPr="00FC50AD">
        <w:rPr>
          <w:rFonts w:ascii="Arial" w:hAnsi="Arial" w:cs="Arial"/>
        </w:rPr>
        <w:t xml:space="preserve"> at the location of the N dopants. </w:t>
      </w:r>
      <w:r w:rsidR="00895870" w:rsidRPr="00FC50AD">
        <w:rPr>
          <w:rFonts w:ascii="Arial" w:hAnsi="Arial" w:cs="Arial"/>
        </w:rPr>
        <w:t>They went on to propose that</w:t>
      </w:r>
      <w:r w:rsidR="00E5423A" w:rsidRPr="00FC50AD">
        <w:rPr>
          <w:rFonts w:ascii="Arial" w:hAnsi="Arial" w:cs="Arial"/>
        </w:rPr>
        <w:t xml:space="preserve"> </w:t>
      </w:r>
      <w:r w:rsidR="00895870" w:rsidRPr="00FC50AD">
        <w:rPr>
          <w:rFonts w:ascii="Arial" w:hAnsi="Arial" w:cs="Arial"/>
        </w:rPr>
        <w:t xml:space="preserve">the </w:t>
      </w:r>
      <w:r w:rsidR="00E5423A" w:rsidRPr="00FC50AD">
        <w:rPr>
          <w:rFonts w:ascii="Arial" w:hAnsi="Arial" w:cs="Arial"/>
        </w:rPr>
        <w:t>distortion of the C</w:t>
      </w:r>
      <w:r w:rsidR="00E5423A" w:rsidRPr="00FC50AD">
        <w:rPr>
          <w:rFonts w:ascii="Arial" w:hAnsi="Arial" w:cs="Arial"/>
          <w:vertAlign w:val="subscript"/>
        </w:rPr>
        <w:t>6</w:t>
      </w:r>
      <w:r w:rsidR="00895870" w:rsidRPr="00FC50AD">
        <w:rPr>
          <w:rFonts w:ascii="Arial" w:hAnsi="Arial" w:cs="Arial"/>
        </w:rPr>
        <w:t xml:space="preserve"> ring morphology introduced</w:t>
      </w:r>
      <w:r w:rsidR="00E5423A" w:rsidRPr="00FC50AD">
        <w:rPr>
          <w:rFonts w:ascii="Arial" w:hAnsi="Arial" w:cs="Arial"/>
        </w:rPr>
        <w:t xml:space="preserve"> </w:t>
      </w:r>
      <w:r w:rsidR="00895870" w:rsidRPr="00FC50AD">
        <w:rPr>
          <w:rFonts w:ascii="Arial" w:hAnsi="Arial" w:cs="Arial"/>
        </w:rPr>
        <w:t xml:space="preserve">strain, where the carbon nanotubes minimized </w:t>
      </w:r>
      <w:r w:rsidR="00E5423A" w:rsidRPr="00FC50AD">
        <w:rPr>
          <w:rFonts w:ascii="Arial" w:hAnsi="Arial" w:cs="Arial"/>
        </w:rPr>
        <w:t xml:space="preserve">the strain by coiling. However, helical nanotubes have also been observed in the absence of N doping </w:t>
      </w:r>
      <w:r w:rsidR="00275BBB" w:rsidRPr="00FC50AD">
        <w:rPr>
          <w:rFonts w:ascii="Arial" w:hAnsi="Arial" w:cs="Arial"/>
        </w:rPr>
        <w:fldChar w:fldCharType="begin"/>
      </w:r>
      <w:r w:rsidR="00BF1BE5">
        <w:rPr>
          <w:rFonts w:ascii="Arial" w:hAnsi="Arial" w:cs="Arial"/>
        </w:rPr>
        <w:instrText xml:space="preserve"> ADDIN ZOTERO_ITEM CSL_CITATION {"citationID":"Bw3Mqj8q","properties":{"formattedCitation":"[37], [38]","plainCitation":"[37], [38]","noteIndex":0},"citationItems":[{"id":"ZeT0AWRb/MIQN4T2f","uris":["http://zotero.org/users/148982/items/PQCT8K7U"],"uri":["http://zotero.org/users/148982/items/PQCT8K7U"],"itemData":{"id":2829,"type":"article-journal","title":"A novel route to aligned nanotubes and nanofibers using laser-patterned catalytic substrates","container-title":"Appl. Phys. A","page":"175-183","volume":"70","author":[{"family":"Grobert","given":"N."},{"family":"Terrones","given":"M."},{"family":"Trasobares","given":"S."},{"family":"Kardatos","given":"K."},{"family":"Terrones","given":"H."},{"family":"Olivares","given":"J."},{"family":"Zhang","given":"J.P."},{"family":"Redlich","given":"Ph."},{"family":"Hsu","given":"W.K."},{"family":"Reeves","given":"C.L."},{"family":"Wallis","given":"D.J."},{"family":"Zhu","given":"Y.Q."},{"family":"Hare","given":"J.P."},{"family":"Pidduck","given":"A.J."},{"family":"Kroto","given":"H.W."},{"family":"Walton","given":"D.R.M"}],"issued":{"date-parts":[["2000"]]}}},{"id":"ZeT0AWRb/U9Sa5u4g","uris":["http://zotero.org/users/148982/items/VSIX9M7V"],"uri":["http://zotero.org/users/148982/items/VSIX9M7V"],"itemData":{"id":2831,"type":"article-journal","title":"A Formation Mechanism for Catalytically Grown Helix-Shaped Graphite Nanotubes","container-title":"Science","page":"635-639","volume":"265","issue":"5172","source":"Crossref","DOI":"10.1126/science.265.5172.635","ISSN":"0036-8075, 1095-9203","language":"en","author":[{"family":"Amelinckx","given":"S."},{"family":"Zhang","given":"X. B."},{"family":"Bernaerts","given":"D."},{"family":"Zhang","given":"X. F."},{"family":"Ivanov","given":"V."},{"family":"Nagy","given":"J. B."}],"issued":{"date-parts":[["1994",7,29]]}}}],"schema":"https://github.com/citation-style-language/schema/raw/master/csl-citation.json"} </w:instrText>
      </w:r>
      <w:r w:rsidR="00275BBB" w:rsidRPr="00FC50AD">
        <w:rPr>
          <w:rFonts w:ascii="Arial" w:hAnsi="Arial" w:cs="Arial"/>
        </w:rPr>
        <w:fldChar w:fldCharType="separate"/>
      </w:r>
      <w:r w:rsidR="00B662AD" w:rsidRPr="00B662AD">
        <w:rPr>
          <w:rFonts w:ascii="Arial" w:hAnsi="Arial" w:cs="Arial"/>
        </w:rPr>
        <w:t>[37], [38]</w:t>
      </w:r>
      <w:r w:rsidR="00275BBB" w:rsidRPr="00FC50AD">
        <w:rPr>
          <w:rFonts w:ascii="Arial" w:hAnsi="Arial" w:cs="Arial"/>
        </w:rPr>
        <w:fldChar w:fldCharType="end"/>
      </w:r>
      <w:r w:rsidR="0002333C">
        <w:rPr>
          <w:rFonts w:ascii="Arial" w:hAnsi="Arial" w:cs="Arial"/>
        </w:rPr>
        <w:t>,</w:t>
      </w:r>
      <w:r w:rsidR="00895870" w:rsidRPr="00FC50AD">
        <w:rPr>
          <w:rFonts w:ascii="Arial" w:hAnsi="Arial" w:cs="Arial"/>
        </w:rPr>
        <w:t xml:space="preserve"> and indicates that other mechanism</w:t>
      </w:r>
      <w:r w:rsidR="0002333C">
        <w:rPr>
          <w:rFonts w:ascii="Arial" w:hAnsi="Arial" w:cs="Arial"/>
        </w:rPr>
        <w:t>s</w:t>
      </w:r>
      <w:r w:rsidR="00895870" w:rsidRPr="00FC50AD">
        <w:rPr>
          <w:rFonts w:ascii="Arial" w:hAnsi="Arial" w:cs="Arial"/>
        </w:rPr>
        <w:t xml:space="preserve"> may be at play</w:t>
      </w:r>
      <w:r w:rsidR="00E5423A" w:rsidRPr="00FC50AD">
        <w:rPr>
          <w:rFonts w:ascii="Arial" w:hAnsi="Arial" w:cs="Arial"/>
        </w:rPr>
        <w:t>.</w:t>
      </w:r>
      <w:r w:rsidR="00F05F46" w:rsidRPr="00FC50AD">
        <w:rPr>
          <w:rFonts w:ascii="Arial" w:hAnsi="Arial" w:cs="Arial"/>
        </w:rPr>
        <w:t xml:space="preserve"> </w:t>
      </w:r>
      <w:r w:rsidR="00CC1F51" w:rsidRPr="00FC50AD">
        <w:rPr>
          <w:rFonts w:ascii="Arial" w:hAnsi="Arial" w:cs="Arial"/>
        </w:rPr>
        <w:t>A calculation by Miyamoto et al. found the sp</w:t>
      </w:r>
      <w:r w:rsidR="00CC1F51" w:rsidRPr="008838B4">
        <w:rPr>
          <w:rFonts w:ascii="Arial" w:hAnsi="Arial" w:cs="Arial"/>
          <w:vertAlign w:val="superscript"/>
        </w:rPr>
        <w:t>3</w:t>
      </w:r>
      <w:r w:rsidR="00CC1F51" w:rsidRPr="00FC50AD">
        <w:rPr>
          <w:rFonts w:ascii="Arial" w:hAnsi="Arial" w:cs="Arial"/>
        </w:rPr>
        <w:t xml:space="preserve"> orbital of N dopants is more stable if the graphene sheet is curved </w:t>
      </w:r>
      <w:r w:rsidR="00CC1F51" w:rsidRPr="00FC50AD">
        <w:rPr>
          <w:rFonts w:ascii="Arial" w:hAnsi="Arial" w:cs="Arial"/>
        </w:rPr>
        <w:fldChar w:fldCharType="begin"/>
      </w:r>
      <w:r w:rsidR="00BF1BE5">
        <w:rPr>
          <w:rFonts w:ascii="Arial" w:hAnsi="Arial" w:cs="Arial"/>
        </w:rPr>
        <w:instrText xml:space="preserve"> ADDIN ZOTERO_ITEM CSL_CITATION {"citationID":"R5dNpcgm","properties":{"formattedCitation":"[39]","plainCitation":"[39]","noteIndex":0},"citationItems":[{"id":"ZeT0AWRb/Yo7xz3Xn","uris":["http://zotero.org/users/148982/items/K9ZHKDCU"],"uri":["http://zotero.org/users/148982/items/K9ZHKDCU"],"itemData":{"id":2832,"type":"article-journal","title":"Theoretical investigation of graphitic carbon nitride and possible tubule forms","container-title":"Solid State Communications","page":"605-608","volume":"102","issue":"8","source":"Crossref","DOI":"10.1016/S0038-1098(97)00025-2","ISSN":"00381098","language":"en","author":[{"family":"Miyamoto","given":"Yoshiyuki"},{"family":"Cohen","given":"Marvin L."},{"family":"Louie","given":"Steven G."}],"issued":{"date-parts":[["1997",5]]}}}],"schema":"https://github.com/citation-style-language/schema/raw/master/csl-citation.json"} </w:instrText>
      </w:r>
      <w:r w:rsidR="00CC1F51" w:rsidRPr="00FC50AD">
        <w:rPr>
          <w:rFonts w:ascii="Arial" w:hAnsi="Arial" w:cs="Arial"/>
        </w:rPr>
        <w:fldChar w:fldCharType="separate"/>
      </w:r>
      <w:r w:rsidR="001B79CF" w:rsidRPr="001B79CF">
        <w:rPr>
          <w:rFonts w:ascii="Arial" w:hAnsi="Arial" w:cs="Arial"/>
        </w:rPr>
        <w:t>[39]</w:t>
      </w:r>
      <w:r w:rsidR="00CC1F51" w:rsidRPr="00FC50AD">
        <w:rPr>
          <w:rFonts w:ascii="Arial" w:hAnsi="Arial" w:cs="Arial"/>
        </w:rPr>
        <w:fldChar w:fldCharType="end"/>
      </w:r>
      <w:r w:rsidR="00CC1F51" w:rsidRPr="00FC50AD">
        <w:rPr>
          <w:rFonts w:ascii="Arial" w:hAnsi="Arial" w:cs="Arial"/>
        </w:rPr>
        <w:t>. This suggests that dopants with sp</w:t>
      </w:r>
      <w:r w:rsidR="00CC1F51" w:rsidRPr="008838B4">
        <w:rPr>
          <w:rFonts w:ascii="Arial" w:hAnsi="Arial" w:cs="Arial"/>
          <w:vertAlign w:val="superscript"/>
        </w:rPr>
        <w:t>3</w:t>
      </w:r>
      <w:r w:rsidR="00CC1F51" w:rsidRPr="00FC50AD">
        <w:rPr>
          <w:rFonts w:ascii="Arial" w:hAnsi="Arial" w:cs="Arial"/>
        </w:rPr>
        <w:t xml:space="preserve"> character can drive a morphological change in graphitic carbon</w:t>
      </w:r>
      <w:r w:rsidR="008838B4">
        <w:rPr>
          <w:rFonts w:ascii="Arial" w:hAnsi="Arial" w:cs="Arial"/>
        </w:rPr>
        <w:t xml:space="preserve"> since they facilitate the crosslinking between layers and therefore introduce strain in the lattice</w:t>
      </w:r>
      <w:r w:rsidR="00CC1F51" w:rsidRPr="00FC50AD">
        <w:rPr>
          <w:rFonts w:ascii="Arial" w:hAnsi="Arial" w:cs="Arial"/>
        </w:rPr>
        <w:t>.</w:t>
      </w:r>
      <w:r w:rsidR="00846F9C" w:rsidRPr="00FC50AD">
        <w:rPr>
          <w:rFonts w:ascii="Arial" w:hAnsi="Arial" w:cs="Arial"/>
        </w:rPr>
        <w:t xml:space="preserve"> Furthermore, the induced curvature is accompanied by a metallic or semiconducting state depending on the pitch of the helix </w:t>
      </w:r>
      <w:r w:rsidR="00846F9C" w:rsidRPr="00FC50AD">
        <w:rPr>
          <w:rFonts w:ascii="Arial" w:hAnsi="Arial" w:cs="Arial"/>
        </w:rPr>
        <w:fldChar w:fldCharType="begin"/>
      </w:r>
      <w:r w:rsidR="00BF1BE5">
        <w:rPr>
          <w:rFonts w:ascii="Arial" w:hAnsi="Arial" w:cs="Arial"/>
        </w:rPr>
        <w:instrText xml:space="preserve"> ADDIN ZOTERO_ITEM CSL_CITATION {"citationID":"91h1u1UV","properties":{"formattedCitation":"[40]","plainCitation":"[40]","noteIndex":0},"citationItems":[{"id":"ZeT0AWRb/ifn0SKT9","uris":["http://zotero.org/users/148982/items/LRH8IRBM"],"uri":["http://zotero.org/users/148982/items/LRH8IRBM"],"itemData":{"id":2827,"type":"article-journal","title":"Nitrogen Doping in Carbon Nanotubes","container-title":"Journal of Nanoscience and Nanotechnology","page":"1345-1363","volume":"5","issue":"9","source":"Crossref","DOI":"10.1166/jnn.2005.304","ISSN":"15334880, 00000000","language":"en","author":[{"family":"Ewels","given":"C. P."},{"family":"Glerup","given":"M."}],"issued":{"date-parts":[["2005",9,1]]}}}],"schema":"https://github.com/citation-style-language/schema/raw/master/csl-citation.json"} </w:instrText>
      </w:r>
      <w:r w:rsidR="00846F9C" w:rsidRPr="00FC50AD">
        <w:rPr>
          <w:rFonts w:ascii="Arial" w:hAnsi="Arial" w:cs="Arial"/>
        </w:rPr>
        <w:fldChar w:fldCharType="separate"/>
      </w:r>
      <w:r w:rsidR="001B79CF" w:rsidRPr="001B79CF">
        <w:rPr>
          <w:rFonts w:ascii="Arial" w:hAnsi="Arial" w:cs="Arial"/>
        </w:rPr>
        <w:t>[40]</w:t>
      </w:r>
      <w:r w:rsidR="00846F9C" w:rsidRPr="00FC50AD">
        <w:rPr>
          <w:rFonts w:ascii="Arial" w:hAnsi="Arial" w:cs="Arial"/>
        </w:rPr>
        <w:fldChar w:fldCharType="end"/>
      </w:r>
      <w:r w:rsidR="00895870" w:rsidRPr="00FC50AD">
        <w:rPr>
          <w:rFonts w:ascii="Arial" w:hAnsi="Arial" w:cs="Arial"/>
        </w:rPr>
        <w:t>, i.e. one can dictate the properties of carbon through judicious control of its morphology.</w:t>
      </w:r>
    </w:p>
    <w:p w:rsidR="0063523B" w:rsidRPr="00FC50AD" w:rsidRDefault="0063523B">
      <w:pPr>
        <w:rPr>
          <w:rFonts w:ascii="Arial" w:hAnsi="Arial" w:cs="Arial"/>
        </w:rPr>
      </w:pPr>
    </w:p>
    <w:p w:rsidR="0063523B" w:rsidRPr="00FC50AD" w:rsidRDefault="0002333C">
      <w:pPr>
        <w:rPr>
          <w:rFonts w:ascii="Arial" w:hAnsi="Arial" w:cs="Arial"/>
        </w:rPr>
      </w:pPr>
      <w:r>
        <w:rPr>
          <w:rFonts w:ascii="Arial" w:hAnsi="Arial" w:cs="Arial"/>
        </w:rPr>
        <w:t>We propose</w:t>
      </w:r>
      <w:r w:rsidR="001A602C">
        <w:rPr>
          <w:rFonts w:ascii="Arial" w:hAnsi="Arial" w:cs="Arial"/>
        </w:rPr>
        <w:t xml:space="preserve"> to </w:t>
      </w:r>
      <w:r w:rsidR="00C6239F" w:rsidRPr="00FC50AD">
        <w:rPr>
          <w:rFonts w:ascii="Arial" w:hAnsi="Arial" w:cs="Arial"/>
        </w:rPr>
        <w:t>investigate the effects of boron</w:t>
      </w:r>
      <w:r w:rsidR="00975FA3">
        <w:rPr>
          <w:rFonts w:ascii="Arial" w:hAnsi="Arial" w:cs="Arial"/>
        </w:rPr>
        <w:t>/nitrogen</w:t>
      </w:r>
      <w:r w:rsidR="00C6239F" w:rsidRPr="00FC50AD">
        <w:rPr>
          <w:rFonts w:ascii="Arial" w:hAnsi="Arial" w:cs="Arial"/>
        </w:rPr>
        <w:t xml:space="preserve"> doping and boron</w:t>
      </w:r>
      <w:r w:rsidR="004A7F16">
        <w:rPr>
          <w:rFonts w:ascii="Arial" w:hAnsi="Arial" w:cs="Arial"/>
        </w:rPr>
        <w:t>/nitro</w:t>
      </w:r>
      <w:r w:rsidR="00975FA3">
        <w:rPr>
          <w:rFonts w:ascii="Arial" w:hAnsi="Arial" w:cs="Arial"/>
        </w:rPr>
        <w:t>gen</w:t>
      </w:r>
      <w:r w:rsidR="00C6239F" w:rsidRPr="00FC50AD">
        <w:rPr>
          <w:rFonts w:ascii="Arial" w:hAnsi="Arial" w:cs="Arial"/>
        </w:rPr>
        <w:t xml:space="preserve"> co-doping </w:t>
      </w:r>
      <w:r w:rsidR="00975FA3" w:rsidRPr="00975FA3">
        <w:rPr>
          <w:rFonts w:ascii="Arial" w:hAnsi="Arial" w:cs="Arial"/>
        </w:rPr>
        <w:t>on the structure and properties of the GUITAR</w:t>
      </w:r>
    </w:p>
    <w:p w:rsidR="003C6C1C" w:rsidRPr="00FC50AD" w:rsidRDefault="003C6C1C">
      <w:pPr>
        <w:rPr>
          <w:rFonts w:ascii="Arial" w:hAnsi="Arial" w:cs="Arial"/>
        </w:rPr>
      </w:pPr>
    </w:p>
    <w:p w:rsidR="003C6C1C" w:rsidRPr="00FC50AD" w:rsidRDefault="003C6C1C">
      <w:pPr>
        <w:rPr>
          <w:rFonts w:ascii="Arial" w:hAnsi="Arial" w:cs="Arial"/>
        </w:rPr>
      </w:pPr>
      <w:r w:rsidRPr="00FC50AD">
        <w:rPr>
          <w:rFonts w:ascii="Arial" w:hAnsi="Arial" w:cs="Arial"/>
        </w:rPr>
        <w:t>The goals of this project are:</w:t>
      </w:r>
    </w:p>
    <w:p w:rsidR="003C6C1C" w:rsidRPr="00FC50AD" w:rsidRDefault="003C6C1C">
      <w:pPr>
        <w:rPr>
          <w:rFonts w:ascii="Arial" w:hAnsi="Arial" w:cs="Arial"/>
        </w:rPr>
      </w:pPr>
    </w:p>
    <w:p w:rsidR="0059275F" w:rsidRPr="00426F19" w:rsidRDefault="00137993" w:rsidP="00426F19">
      <w:pPr>
        <w:pStyle w:val="ListParagraph"/>
        <w:numPr>
          <w:ilvl w:val="0"/>
          <w:numId w:val="1"/>
        </w:numPr>
        <w:rPr>
          <w:rFonts w:ascii="Arial" w:hAnsi="Arial" w:cs="Arial"/>
        </w:rPr>
      </w:pPr>
      <w:r w:rsidRPr="00426F19">
        <w:rPr>
          <w:rFonts w:ascii="Arial" w:hAnsi="Arial" w:cs="Arial"/>
        </w:rPr>
        <w:t xml:space="preserve">Determine the mechanism whereby </w:t>
      </w:r>
      <w:r w:rsidR="00A9226B">
        <w:rPr>
          <w:rFonts w:ascii="Arial" w:hAnsi="Arial" w:cs="Arial"/>
        </w:rPr>
        <w:t xml:space="preserve">the </w:t>
      </w:r>
      <w:r w:rsidRPr="00426F19">
        <w:rPr>
          <w:rFonts w:ascii="Arial" w:hAnsi="Arial" w:cs="Arial"/>
        </w:rPr>
        <w:t>boron dopant is incorporated into the carbon lattice.</w:t>
      </w:r>
    </w:p>
    <w:p w:rsidR="009D70A2" w:rsidRPr="00FC50AD" w:rsidRDefault="00A77FDB" w:rsidP="003C6C1C">
      <w:pPr>
        <w:pStyle w:val="ListParagraph"/>
        <w:numPr>
          <w:ilvl w:val="0"/>
          <w:numId w:val="1"/>
        </w:numPr>
        <w:rPr>
          <w:rFonts w:ascii="Arial" w:hAnsi="Arial" w:cs="Arial"/>
        </w:rPr>
      </w:pPr>
      <w:r w:rsidRPr="00A77FDB">
        <w:rPr>
          <w:rFonts w:ascii="Arial" w:hAnsi="Arial" w:cs="Arial"/>
        </w:rPr>
        <w:t>Determine how the source of the precursor will affect the carbon structures and if the conformation of the B and N precursors imprint them</w:t>
      </w:r>
      <w:r>
        <w:rPr>
          <w:rFonts w:ascii="Arial" w:hAnsi="Arial" w:cs="Arial"/>
        </w:rPr>
        <w:t>selves on the carbon morphology</w:t>
      </w:r>
      <w:r w:rsidR="00426F19" w:rsidRPr="00426F19">
        <w:rPr>
          <w:rFonts w:ascii="Arial" w:hAnsi="Arial" w:cs="Arial"/>
        </w:rPr>
        <w:t>.</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Produce protocols for producing graphitic carbon with new predetermined morphologies.</w:t>
      </w:r>
    </w:p>
    <w:p w:rsidR="003C6C1C" w:rsidRPr="00FC50AD" w:rsidRDefault="00426F19" w:rsidP="003C6C1C">
      <w:pPr>
        <w:pStyle w:val="ListParagraph"/>
        <w:numPr>
          <w:ilvl w:val="0"/>
          <w:numId w:val="1"/>
        </w:numPr>
        <w:rPr>
          <w:rFonts w:ascii="Arial" w:hAnsi="Arial" w:cs="Arial"/>
        </w:rPr>
      </w:pPr>
      <w:r w:rsidRPr="00426F19">
        <w:rPr>
          <w:rFonts w:ascii="Arial" w:hAnsi="Arial" w:cs="Arial"/>
        </w:rPr>
        <w:t>Determine the effects of the doping/morphology of graphite on surface chemistry and electronic properties.</w:t>
      </w:r>
    </w:p>
    <w:p w:rsidR="008C4BB6" w:rsidRPr="00FC50AD" w:rsidRDefault="008C4BB6" w:rsidP="008C4BB6">
      <w:pPr>
        <w:ind w:left="360"/>
        <w:rPr>
          <w:rFonts w:ascii="Arial" w:hAnsi="Arial" w:cs="Arial"/>
        </w:rPr>
      </w:pPr>
    </w:p>
    <w:p w:rsidR="008C4BB6" w:rsidRPr="00FC50AD" w:rsidRDefault="008C4BB6" w:rsidP="005C31F7">
      <w:pPr>
        <w:rPr>
          <w:rFonts w:ascii="Arial" w:hAnsi="Arial" w:cs="Arial"/>
        </w:rPr>
      </w:pPr>
      <w:r w:rsidRPr="00FC50AD">
        <w:rPr>
          <w:rFonts w:ascii="Arial" w:hAnsi="Arial" w:cs="Arial"/>
        </w:rPr>
        <w:t xml:space="preserve">While the methodology for growing carbon is by no means new, the utilization of dopants at the atomic-molecular scale to control nanoscale morphology is a novel approach </w:t>
      </w:r>
      <w:r w:rsidR="00AB1FD2" w:rsidRPr="00FC50AD">
        <w:rPr>
          <w:rFonts w:ascii="Arial" w:hAnsi="Arial" w:cs="Arial"/>
        </w:rPr>
        <w:t>to</w:t>
      </w:r>
      <w:r w:rsidRPr="00FC50AD">
        <w:rPr>
          <w:rFonts w:ascii="Arial" w:hAnsi="Arial" w:cs="Arial"/>
        </w:rPr>
        <w:t xml:space="preserve"> sculpturing carbon to </w:t>
      </w:r>
      <w:r w:rsidR="00AB1FD2" w:rsidRPr="00FC50AD">
        <w:rPr>
          <w:rFonts w:ascii="Arial" w:hAnsi="Arial" w:cs="Arial"/>
        </w:rPr>
        <w:t xml:space="preserve">produce properties that meet a </w:t>
      </w:r>
      <w:r w:rsidRPr="00FC50AD">
        <w:rPr>
          <w:rFonts w:ascii="Arial" w:hAnsi="Arial" w:cs="Arial"/>
        </w:rPr>
        <w:t xml:space="preserve">specific </w:t>
      </w:r>
      <w:r w:rsidR="00AB1FD2" w:rsidRPr="00FC50AD">
        <w:rPr>
          <w:rFonts w:ascii="Arial" w:hAnsi="Arial" w:cs="Arial"/>
        </w:rPr>
        <w:t>technological application</w:t>
      </w:r>
      <w:r w:rsidRPr="00FC50AD">
        <w:rPr>
          <w:rFonts w:ascii="Arial" w:hAnsi="Arial" w:cs="Arial"/>
        </w:rPr>
        <w:t xml:space="preserve">. </w:t>
      </w:r>
      <w:r w:rsidR="002725E9" w:rsidRPr="00FC50AD">
        <w:rPr>
          <w:rFonts w:ascii="Arial" w:hAnsi="Arial" w:cs="Arial"/>
        </w:rPr>
        <w:t>Manipulating materials growth at the atomic-molecular level addresses the primary directive of Solid-State and Materials Chemistry of NSF-DMR.</w:t>
      </w:r>
    </w:p>
    <w:p w:rsidR="00C6239F" w:rsidRPr="00FC50AD" w:rsidRDefault="00C6239F">
      <w:pPr>
        <w:rPr>
          <w:rFonts w:ascii="Arial" w:hAnsi="Arial" w:cs="Arial"/>
        </w:rPr>
      </w:pPr>
    </w:p>
    <w:p w:rsidR="00C6239F" w:rsidRDefault="00170648" w:rsidP="00DB7B93">
      <w:pPr>
        <w:pStyle w:val="Heading1"/>
      </w:pPr>
      <w:r w:rsidRPr="00FC50AD">
        <w:t>Background and Preliminary Data</w:t>
      </w:r>
    </w:p>
    <w:p w:rsidR="005C31F7" w:rsidRPr="005C31F7" w:rsidRDefault="005C31F7" w:rsidP="005C31F7"/>
    <w:p w:rsidR="007B6961" w:rsidRDefault="00422ADF" w:rsidP="006F51AE">
      <w:pPr>
        <w:pStyle w:val="Heading2"/>
        <w:numPr>
          <w:ilvl w:val="1"/>
          <w:numId w:val="13"/>
        </w:numPr>
      </w:pPr>
      <w:r w:rsidRPr="00FC50AD">
        <w:t xml:space="preserve">The </w:t>
      </w:r>
      <w:r w:rsidR="007B6961" w:rsidRPr="00FC50AD">
        <w:t>GUITAR Process</w:t>
      </w:r>
    </w:p>
    <w:p w:rsidR="006F51AE" w:rsidRPr="006F51AE" w:rsidRDefault="006F51AE" w:rsidP="006F51AE"/>
    <w:p w:rsidR="006F51AE" w:rsidRDefault="006F51AE" w:rsidP="006F51AE">
      <w:pPr>
        <w:keepNext/>
        <w:jc w:val="center"/>
      </w:pPr>
      <w:r>
        <w:rPr>
          <w:noProof/>
        </w:rPr>
        <w:drawing>
          <wp:inline distT="0" distB="0" distL="0" distR="0">
            <wp:extent cx="5596255" cy="1799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6255" cy="1799975"/>
                    </a:xfrm>
                    <a:prstGeom prst="rect">
                      <a:avLst/>
                    </a:prstGeom>
                    <a:noFill/>
                  </pic:spPr>
                </pic:pic>
              </a:graphicData>
            </a:graphic>
          </wp:inline>
        </w:drawing>
      </w:r>
    </w:p>
    <w:p w:rsidR="006F51AE" w:rsidRPr="006F51AE" w:rsidRDefault="006F51AE" w:rsidP="006F51AE">
      <w:pPr>
        <w:pStyle w:val="Caption"/>
        <w:jc w:val="center"/>
      </w:pPr>
      <w:r>
        <w:t xml:space="preserve">Figure </w:t>
      </w:r>
      <w:r w:rsidR="004D5FE8">
        <w:fldChar w:fldCharType="begin"/>
      </w:r>
      <w:r w:rsidR="004D5FE8">
        <w:instrText xml:space="preserve"> SEQ Figure \* ARABIC </w:instrText>
      </w:r>
      <w:r w:rsidR="004D5FE8">
        <w:fldChar w:fldCharType="separate"/>
      </w:r>
      <w:r w:rsidR="004C465B">
        <w:rPr>
          <w:noProof/>
        </w:rPr>
        <w:t>1</w:t>
      </w:r>
      <w:r w:rsidR="004D5FE8">
        <w:rPr>
          <w:noProof/>
        </w:rPr>
        <w:fldChar w:fldCharType="end"/>
      </w:r>
      <w:r>
        <w:t>. (a) A picture of a self-supporting GUITAR film and (b) a</w:t>
      </w:r>
      <w:r w:rsidR="0002333C">
        <w:t>n</w:t>
      </w:r>
      <w:r>
        <w:t xml:space="preserve"> SEM image of the edge of the GUITAR film.</w:t>
      </w:r>
    </w:p>
    <w:p w:rsidR="00DF07C4" w:rsidRDefault="00277690" w:rsidP="007B6961">
      <w:pPr>
        <w:rPr>
          <w:rFonts w:ascii="Arial" w:hAnsi="Arial" w:cs="Arial"/>
        </w:rPr>
      </w:pPr>
      <w:r w:rsidRPr="00FC50AD">
        <w:rPr>
          <w:rFonts w:ascii="Arial" w:hAnsi="Arial" w:cs="Arial"/>
        </w:rPr>
        <w:t xml:space="preserve">The </w:t>
      </w:r>
      <w:r w:rsidR="007B6961" w:rsidRPr="00FC50AD">
        <w:rPr>
          <w:rFonts w:ascii="Arial" w:hAnsi="Arial" w:cs="Arial"/>
        </w:rPr>
        <w:t xml:space="preserve">GUITAR carbon process </w:t>
      </w:r>
      <w:r w:rsidR="00495406">
        <w:rPr>
          <w:rFonts w:ascii="Arial" w:hAnsi="Arial" w:cs="Arial"/>
        </w:rPr>
        <w:t xml:space="preserve">is an atmospheric pressure chemical vapor deposition (APCVD) process </w:t>
      </w:r>
      <w:r w:rsidR="007B6961" w:rsidRPr="00FC50AD">
        <w:rPr>
          <w:rFonts w:ascii="Arial" w:hAnsi="Arial" w:cs="Arial"/>
        </w:rPr>
        <w:t xml:space="preserve">developed by Prof. Frank Cheng in the Department of Chemistry at the University of </w:t>
      </w:r>
      <w:r w:rsidR="007B6961" w:rsidRPr="00FC50AD">
        <w:rPr>
          <w:rFonts w:ascii="Arial" w:hAnsi="Arial" w:cs="Arial"/>
        </w:rPr>
        <w:lastRenderedPageBreak/>
        <w:t xml:space="preserve">Idaho </w:t>
      </w:r>
      <w:r w:rsidR="007B6961" w:rsidRPr="00FC50AD">
        <w:rPr>
          <w:rFonts w:ascii="Arial" w:hAnsi="Arial" w:cs="Arial"/>
        </w:rPr>
        <w:fldChar w:fldCharType="begin"/>
      </w:r>
      <w:r w:rsidR="00BF1BE5">
        <w:rPr>
          <w:rFonts w:ascii="Arial" w:hAnsi="Arial" w:cs="Arial"/>
        </w:rPr>
        <w:instrText xml:space="preserve"> ADDIN ZOTERO_ITEM CSL_CITATION {"citationID":"C6tZMvoZ","properties":{"formattedCitation":"[17]\\uc0\\u8211{}[23]","plainCitation":"[17]–[23]","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TWpJuwGM","uris":["http://zotero.org/users/148982/items/ZFH4BZ8F"],"uri":["http://zotero.org/users/148982/items/ZFH4BZ8F"],"itemData":{"id":1289,"type":"article-journal","title":"Highest measured anodic stability in aqueous solutions: graphenic electrodes from the thermolyzed asphalt reaction","container-title":"RSC Advances","page":"2379","volume":"3","issue":"7","source":"CrossRef","DOI":"10.1039/c2ra23103d","ISSN":"2046-2069","shortTitle":"Highest measured anodic stability in aqueous solutions","language":"en","author":[{"family":"Cheng","given":"I. Francis"},{"family":"Xie","given":"Yuqun"},{"family":"Gyan","given":"Isaiah Owusu"},{"family":"Nicholas","given":"Nolan W."}],"issued":{"date-parts":[["2013"]]}}},{"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id":"ZeT0AWRb/S5S4FoTr","uris":["http://zotero.org/users/148982/items/AS9HIGN2"],"uri":["http://zotero.org/users/148982/items/AS9HIGN2"],"itemData":{"id":2835,"type":"article-journal","title":"Application of GUITAR on the Negative Electrode of the Vanadium Redox Flow Battery: Improved V3+/2+ Heterogeneous Electron Transfer with Reduced Hydrogen Gassing","container-title":"C","page":"13","volume":"2","issue":"2","source":"Crossref","DOI":"10.3390/c2020013","ISSN":"2311-5629","shortTitle":"Application of GUITAR on the Negative Electrode of the Vanadium Redox Flow Battery","language":"en","author":[{"family":"Kabir","given":"Humayun"},{"family":"Gyan","given":"Isaiah"},{"family":"Foutch","given":"Jeremy"},{"family":"Zhu","given":"Haoyu"},{"family":"Cheng","given":"I."}],"issued":{"date-parts":[["2016",4,19]]}}},{"id":"ZeT0AWRb/HwgO34Mh","uris":["http://zotero.org/users/148982/items/KRRRF8E6"],"uri":["http://zotero.org/users/148982/items/KRRRF8E6"],"itemData":{"id":2836,"type":"article-journal","title":"Electrochemical study of biologically relevant molecules at electrodes constructed from GUITAR, a new carbon allotrope","container-title":"Microchemical Journal","page":"39-44","volume":"122","source":"Crossref","DOI":"10.1016/j.microc.2015.04.002","ISSN":"0026265X","language":"en","author":[{"family":"Gyan","given":"Isaiah O."},{"family":"Cheng","given":"I. Francis"}],"issued":{"date-parts":[["2015",9]]}}},{"id":"ZeT0AWRb/RN0eH5xH","uris":["http://zotero.org/users/148982/items/UCJSCKZ9"],"uri":["http://zotero.org/users/148982/items/UCJSCKZ9"],"itemData":{"id":2837,"type":"article-journal","title":"Electrochemical modification of a pyrolytic graphite sheet for improved negative electrode performance in the vanadium redox flow battery","container-title":"Journal of Power Sources","page":"31-37","volume":"342","source":"Crossref","DOI":"10.1016/j.jpowsour.2016.12.045","ISSN":"03787753","language":"en","author":[{"family":"Kabir","given":"Humayun"},{"family":"Gyan","given":"Isaiah O."},{"family":"Francis Cheng","given":"I."}],"issued":{"date-parts":[["2017",2]]}}}],"schema":"https://github.com/citation-style-language/schema/raw/master/csl-citation.json"} </w:instrText>
      </w:r>
      <w:r w:rsidR="007B6961" w:rsidRPr="00FC50AD">
        <w:rPr>
          <w:rFonts w:ascii="Arial" w:hAnsi="Arial" w:cs="Arial"/>
        </w:rPr>
        <w:fldChar w:fldCharType="separate"/>
      </w:r>
      <w:r w:rsidR="008F4A22" w:rsidRPr="008F4A22">
        <w:rPr>
          <w:rFonts w:ascii="Arial" w:hAnsi="Arial" w:cs="Arial"/>
          <w:szCs w:val="24"/>
        </w:rPr>
        <w:t>[17]–[23]</w:t>
      </w:r>
      <w:r w:rsidR="007B6961" w:rsidRPr="00FC50AD">
        <w:rPr>
          <w:rFonts w:ascii="Arial" w:hAnsi="Arial" w:cs="Arial"/>
        </w:rPr>
        <w:fldChar w:fldCharType="end"/>
      </w:r>
      <w:r w:rsidR="007B6961" w:rsidRPr="00FC50AD">
        <w:rPr>
          <w:rFonts w:ascii="Arial" w:hAnsi="Arial" w:cs="Arial"/>
        </w:rPr>
        <w:t xml:space="preserve">. The process involves the pyrolysis of virtually any material with a </w:t>
      </w:r>
      <w:r w:rsidRPr="00FC50AD">
        <w:rPr>
          <w:rFonts w:ascii="Arial" w:hAnsi="Arial" w:cs="Arial"/>
        </w:rPr>
        <w:t xml:space="preserve">large molar fraction of carbon in the presence of </w:t>
      </w:r>
      <w:r w:rsidR="007B6961" w:rsidRPr="00FC50AD">
        <w:rPr>
          <w:rFonts w:ascii="Arial" w:hAnsi="Arial" w:cs="Arial"/>
        </w:rPr>
        <w:t xml:space="preserve">sulfur. </w:t>
      </w:r>
      <w:r w:rsidR="00FF1967">
        <w:rPr>
          <w:rFonts w:ascii="Arial" w:hAnsi="Arial" w:cs="Arial"/>
        </w:rPr>
        <w:t>It</w:t>
      </w:r>
      <w:r w:rsidR="00684032" w:rsidRPr="00FC50AD">
        <w:rPr>
          <w:rFonts w:ascii="Arial" w:hAnsi="Arial" w:cs="Arial"/>
        </w:rPr>
        <w:t xml:space="preserve"> can be performed in an open-air crucible or </w:t>
      </w:r>
      <w:r w:rsidRPr="00FC50AD">
        <w:rPr>
          <w:rFonts w:ascii="Arial" w:hAnsi="Arial" w:cs="Arial"/>
        </w:rPr>
        <w:t xml:space="preserve">the more controlled conditions of </w:t>
      </w:r>
      <w:r w:rsidR="00684032" w:rsidRPr="00FC50AD">
        <w:rPr>
          <w:rFonts w:ascii="Arial" w:hAnsi="Arial" w:cs="Arial"/>
        </w:rPr>
        <w:t>a tube furnace. If one begins with a hydrocarbon, such as cyclohexanol, the growth temperature</w:t>
      </w:r>
      <w:r w:rsidR="001A1A6F">
        <w:rPr>
          <w:rFonts w:ascii="Arial" w:hAnsi="Arial" w:cs="Arial"/>
        </w:rPr>
        <w:t xml:space="preserve"> is</w:t>
      </w:r>
      <w:r w:rsidR="00684032" w:rsidRPr="00FC50AD">
        <w:rPr>
          <w:rFonts w:ascii="Arial" w:hAnsi="Arial" w:cs="Arial"/>
        </w:rPr>
        <w:t xml:space="preserve"> </w:t>
      </w:r>
      <w:r w:rsidRPr="00FC50AD">
        <w:rPr>
          <w:rFonts w:ascii="Arial" w:hAnsi="Arial" w:cs="Arial"/>
          <w:u w:val="single"/>
        </w:rPr>
        <w:t>&gt;</w:t>
      </w:r>
      <w:r w:rsidR="00684032" w:rsidRPr="00FC50AD">
        <w:rPr>
          <w:rFonts w:ascii="Arial" w:hAnsi="Arial" w:cs="Arial"/>
        </w:rPr>
        <w:t xml:space="preserve"> 800 </w:t>
      </w:r>
      <w:r w:rsidR="00684032" w:rsidRPr="00FC50AD">
        <w:rPr>
          <w:rFonts w:ascii="Arial" w:hAnsi="Arial" w:cs="Arial"/>
          <w:vertAlign w:val="superscript"/>
        </w:rPr>
        <w:t>o</w:t>
      </w:r>
      <w:r w:rsidR="00684032" w:rsidRPr="00FC50AD">
        <w:rPr>
          <w:rFonts w:ascii="Arial" w:hAnsi="Arial" w:cs="Arial"/>
        </w:rPr>
        <w:t>C. The advantage of using a low melting temperature organic compound is that the s</w:t>
      </w:r>
      <w:r w:rsidR="007438FC" w:rsidRPr="00FC50AD">
        <w:rPr>
          <w:rFonts w:ascii="Arial" w:hAnsi="Arial" w:cs="Arial"/>
        </w:rPr>
        <w:t xml:space="preserve">ulfur </w:t>
      </w:r>
      <w:r w:rsidRPr="00FC50AD">
        <w:rPr>
          <w:rFonts w:ascii="Arial" w:hAnsi="Arial" w:cs="Arial"/>
        </w:rPr>
        <w:t>can be suspended</w:t>
      </w:r>
      <w:r w:rsidR="002C2E9D" w:rsidRPr="00FC50AD">
        <w:rPr>
          <w:rFonts w:ascii="Arial" w:hAnsi="Arial" w:cs="Arial"/>
        </w:rPr>
        <w:t xml:space="preserve"> in the solvent </w:t>
      </w:r>
      <w:r w:rsidR="00684032" w:rsidRPr="00FC50AD">
        <w:rPr>
          <w:rFonts w:ascii="Arial" w:hAnsi="Arial" w:cs="Arial"/>
        </w:rPr>
        <w:t>to create a solution that can be bubbled into a tube furnace</w:t>
      </w:r>
      <w:r w:rsidR="00913ECA" w:rsidRPr="00FC50AD">
        <w:rPr>
          <w:rFonts w:ascii="Arial" w:hAnsi="Arial" w:cs="Arial"/>
        </w:rPr>
        <w:t xml:space="preserve"> using</w:t>
      </w:r>
      <w:r w:rsidR="00684032" w:rsidRPr="00FC50AD">
        <w:rPr>
          <w:rFonts w:ascii="Arial" w:hAnsi="Arial" w:cs="Arial"/>
        </w:rPr>
        <w:t xml:space="preserve"> N</w:t>
      </w:r>
      <w:r w:rsidR="00684032" w:rsidRPr="00FC50AD">
        <w:rPr>
          <w:rFonts w:ascii="Arial" w:hAnsi="Arial" w:cs="Arial"/>
          <w:vertAlign w:val="subscript"/>
        </w:rPr>
        <w:t>2</w:t>
      </w:r>
      <w:r w:rsidR="001A1A6F">
        <w:rPr>
          <w:rFonts w:ascii="Arial" w:hAnsi="Arial" w:cs="Arial"/>
        </w:rPr>
        <w:t xml:space="preserve"> a</w:t>
      </w:r>
      <w:r w:rsidR="00684032" w:rsidRPr="00FC50AD">
        <w:rPr>
          <w:rFonts w:ascii="Arial" w:hAnsi="Arial" w:cs="Arial"/>
        </w:rPr>
        <w:t xml:space="preserve">s </w:t>
      </w:r>
      <w:r w:rsidR="002C2E9D" w:rsidRPr="00FC50AD">
        <w:rPr>
          <w:rFonts w:ascii="Arial" w:hAnsi="Arial" w:cs="Arial"/>
        </w:rPr>
        <w:t xml:space="preserve">the </w:t>
      </w:r>
      <w:r w:rsidR="00684032" w:rsidRPr="00FC50AD">
        <w:rPr>
          <w:rFonts w:ascii="Arial" w:hAnsi="Arial" w:cs="Arial"/>
        </w:rPr>
        <w:t>carrier</w:t>
      </w:r>
      <w:r w:rsidR="002C2E9D" w:rsidRPr="00FC50AD">
        <w:rPr>
          <w:rFonts w:ascii="Arial" w:hAnsi="Arial" w:cs="Arial"/>
        </w:rPr>
        <w:t xml:space="preserve"> gas</w:t>
      </w:r>
      <w:r w:rsidR="00684032" w:rsidRPr="00FC50AD">
        <w:rPr>
          <w:rFonts w:ascii="Arial" w:hAnsi="Arial" w:cs="Arial"/>
        </w:rPr>
        <w:t xml:space="preserve">. </w:t>
      </w:r>
      <w:r w:rsidR="002C2E9D" w:rsidRPr="00FC50AD">
        <w:rPr>
          <w:rFonts w:ascii="Arial" w:hAnsi="Arial" w:cs="Arial"/>
        </w:rPr>
        <w:t xml:space="preserve">The process produces a </w:t>
      </w:r>
      <w:r w:rsidR="000453BA">
        <w:rPr>
          <w:rFonts w:ascii="Arial" w:hAnsi="Arial" w:cs="Arial"/>
        </w:rPr>
        <w:t xml:space="preserve">metallic black </w:t>
      </w:r>
      <w:r w:rsidR="00A83AAE">
        <w:rPr>
          <w:rFonts w:ascii="Arial" w:hAnsi="Arial" w:cs="Arial"/>
        </w:rPr>
        <w:t xml:space="preserve">conformal coating </w:t>
      </w:r>
      <w:r w:rsidR="002C2E9D" w:rsidRPr="00FC50AD">
        <w:rPr>
          <w:rFonts w:ascii="Arial" w:hAnsi="Arial" w:cs="Arial"/>
        </w:rPr>
        <w:t>film</w:t>
      </w:r>
      <w:r w:rsidR="00A83AAE">
        <w:rPr>
          <w:rFonts w:ascii="Arial" w:hAnsi="Arial" w:cs="Arial"/>
        </w:rPr>
        <w:t xml:space="preserve"> (Fig. 1(a)). The film </w:t>
      </w:r>
      <w:r w:rsidR="001579A9" w:rsidRPr="00FC50AD">
        <w:rPr>
          <w:rFonts w:ascii="Arial" w:hAnsi="Arial" w:cs="Arial"/>
        </w:rPr>
        <w:t>coats any surface in the presence of the vapor. The cross</w:t>
      </w:r>
      <w:r w:rsidR="0002333C">
        <w:rPr>
          <w:rFonts w:ascii="Arial" w:hAnsi="Arial" w:cs="Arial"/>
        </w:rPr>
        <w:t>-</w:t>
      </w:r>
      <w:r w:rsidR="001579A9" w:rsidRPr="00FC50AD">
        <w:rPr>
          <w:rFonts w:ascii="Arial" w:hAnsi="Arial" w:cs="Arial"/>
        </w:rPr>
        <w:t>sectional view of GUITAR</w:t>
      </w:r>
      <w:r w:rsidR="00A83AAE">
        <w:rPr>
          <w:rFonts w:ascii="Arial" w:hAnsi="Arial" w:cs="Arial"/>
        </w:rPr>
        <w:t xml:space="preserve"> </w:t>
      </w:r>
      <w:r w:rsidR="00913ECA" w:rsidRPr="00FC50AD">
        <w:rPr>
          <w:rFonts w:ascii="Arial" w:hAnsi="Arial" w:cs="Arial"/>
        </w:rPr>
        <w:t>in Fig. 1(b)</w:t>
      </w:r>
      <w:r w:rsidR="001579A9" w:rsidRPr="00FC50AD">
        <w:rPr>
          <w:rFonts w:ascii="Arial" w:hAnsi="Arial" w:cs="Arial"/>
        </w:rPr>
        <w:t xml:space="preserve"> reveals a flake-like morphology</w:t>
      </w:r>
      <w:r w:rsidR="009F0995" w:rsidRPr="00FC50AD">
        <w:rPr>
          <w:rFonts w:ascii="Arial" w:hAnsi="Arial" w:cs="Arial"/>
        </w:rPr>
        <w:t>.</w:t>
      </w:r>
      <w:r w:rsidR="002C2E9D" w:rsidRPr="00FC50AD">
        <w:rPr>
          <w:rFonts w:ascii="Arial" w:hAnsi="Arial" w:cs="Arial"/>
        </w:rPr>
        <w:t xml:space="preserve"> </w:t>
      </w:r>
      <w:r w:rsidR="009F0995" w:rsidRPr="00FC50AD">
        <w:rPr>
          <w:rFonts w:ascii="Arial" w:hAnsi="Arial" w:cs="Arial"/>
        </w:rPr>
        <w:t>GUITAR exfoliates like graphite, but not into single layers of graphene.</w:t>
      </w:r>
      <w:r w:rsidR="00886232" w:rsidRPr="00FC50AD">
        <w:rPr>
          <w:rFonts w:ascii="Arial" w:hAnsi="Arial" w:cs="Arial"/>
        </w:rPr>
        <w:t xml:space="preserve"> </w:t>
      </w:r>
    </w:p>
    <w:p w:rsidR="0074444C" w:rsidRDefault="0074444C" w:rsidP="007B6961">
      <w:pPr>
        <w:rPr>
          <w:rFonts w:ascii="Arial" w:hAnsi="Arial" w:cs="Arial"/>
        </w:rPr>
      </w:pPr>
    </w:p>
    <w:p w:rsidR="004234F9" w:rsidRDefault="0074444C" w:rsidP="004234F9">
      <w:pPr>
        <w:keepNext/>
        <w:jc w:val="center"/>
      </w:pPr>
      <w:r>
        <w:rPr>
          <w:rFonts w:ascii="Arial" w:hAnsi="Arial" w:cs="Arial"/>
          <w:noProof/>
        </w:rPr>
        <mc:AlternateContent>
          <mc:Choice Requires="wpg">
            <w:drawing>
              <wp:inline distT="0" distB="0" distL="0" distR="0" wp14:anchorId="71C5F8EC" wp14:editId="52EB6E85">
                <wp:extent cx="4580419" cy="2157731"/>
                <wp:effectExtent l="0" t="0" r="0" b="0"/>
                <wp:docPr id="43" name="Group 43"/>
                <wp:cNvGraphicFramePr/>
                <a:graphic xmlns:a="http://schemas.openxmlformats.org/drawingml/2006/main">
                  <a:graphicData uri="http://schemas.microsoft.com/office/word/2010/wordprocessingGroup">
                    <wpg:wgp>
                      <wpg:cNvGrpSpPr/>
                      <wpg:grpSpPr>
                        <a:xfrm>
                          <a:off x="0" y="0"/>
                          <a:ext cx="4580419" cy="2157731"/>
                          <a:chOff x="2238375" y="-1"/>
                          <a:chExt cx="4580419" cy="2157731"/>
                        </a:xfrm>
                      </wpg:grpSpPr>
                      <pic:pic xmlns:pic="http://schemas.openxmlformats.org/drawingml/2006/picture">
                        <pic:nvPicPr>
                          <pic:cNvPr id="40" name="Picture 4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38375" y="0"/>
                            <a:ext cx="2157730" cy="2157730"/>
                          </a:xfrm>
                          <a:prstGeom prst="rect">
                            <a:avLst/>
                          </a:prstGeom>
                        </pic:spPr>
                      </pic:pic>
                      <pic:pic xmlns:pic="http://schemas.openxmlformats.org/drawingml/2006/picture">
                        <pic:nvPicPr>
                          <pic:cNvPr id="41" name="Picture 4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661064" y="-1"/>
                            <a:ext cx="2157730" cy="2157730"/>
                          </a:xfrm>
                          <a:prstGeom prst="rect">
                            <a:avLst/>
                          </a:prstGeom>
                        </pic:spPr>
                      </pic:pic>
                    </wpg:wgp>
                  </a:graphicData>
                </a:graphic>
              </wp:inline>
            </w:drawing>
          </mc:Choice>
          <mc:Fallback>
            <w:pict>
              <v:group w14:anchorId="40AE1E2F" id="Group 43" o:spid="_x0000_s1026" style="width:360.65pt;height:169.9pt;mso-position-horizontal-relative:char;mso-position-vertical-relative:line" coordorigin="22383" coordsize="45804,2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H4QAAAAlwSFlzAAAuIwAALiMB&#10;eKU/dgAAAAd0SU1FB+QIGxM2L8rE2W4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left:22383;width:21578;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">
                  <v:imagedata r:id="rId11" o:title=""/>
                  <v:path arrowok="t"/>
                </v:shape>
                <v:shape id="Picture 41" o:spid="_x0000_s1028" type="#_x0000_t75" style="position:absolute;left:46610;width:21577;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">
                  <v:imagedata r:id="rId12" o:title=""/>
                  <v:path arrowok="t"/>
                </v:shape>
                <w10:anchorlock/>
              </v:group>
            </w:pict>
          </mc:Fallback>
        </mc:AlternateContent>
      </w:r>
    </w:p>
    <w:p w:rsidR="000A3C62" w:rsidRDefault="004234F9" w:rsidP="004234F9">
      <w:pPr>
        <w:pStyle w:val="Caption"/>
        <w:jc w:val="center"/>
        <w:rPr>
          <w:rFonts w:ascii="Arial" w:hAnsi="Arial" w:cs="Arial"/>
        </w:rPr>
      </w:pPr>
      <w:r>
        <w:t xml:space="preserve">Figure </w:t>
      </w:r>
      <w:r w:rsidR="004D5FE8">
        <w:fldChar w:fldCharType="begin"/>
      </w:r>
      <w:r w:rsidR="004D5FE8">
        <w:instrText xml:space="preserve"> SEQ Figure \* ARABIC </w:instrText>
      </w:r>
      <w:r w:rsidR="004D5FE8">
        <w:fldChar w:fldCharType="separate"/>
      </w:r>
      <w:r w:rsidR="004C465B">
        <w:rPr>
          <w:noProof/>
        </w:rPr>
        <w:t>2</w:t>
      </w:r>
      <w:r w:rsidR="004D5FE8">
        <w:rPr>
          <w:noProof/>
        </w:rPr>
        <w:fldChar w:fldCharType="end"/>
      </w:r>
      <w:r>
        <w:t xml:space="preserve">. </w:t>
      </w:r>
      <w:r w:rsidRPr="001A3273">
        <w:t>(a) Raman</w:t>
      </w:r>
      <w:r w:rsidR="00051CD0">
        <w:t xml:space="preserve"> and</w:t>
      </w:r>
      <w:r w:rsidRPr="001A3273">
        <w:t xml:space="preserve"> (b) XPS C 1s spectra of GUITAR.</w:t>
      </w:r>
    </w:p>
    <w:p w:rsidR="00C96A0A" w:rsidRDefault="001579A9" w:rsidP="007B6961">
      <w:pPr>
        <w:rPr>
          <w:rFonts w:ascii="Arial" w:hAnsi="Arial" w:cs="Arial"/>
        </w:rPr>
      </w:pPr>
      <w:r w:rsidRPr="00FC50AD">
        <w:rPr>
          <w:rFonts w:ascii="Arial" w:hAnsi="Arial" w:cs="Arial"/>
        </w:rPr>
        <w:t xml:space="preserve">Spectroscopically, GUITAR is very similar to other forms of graphitic carbon. </w:t>
      </w:r>
      <w:r w:rsidR="00657F4A" w:rsidRPr="00FC50AD">
        <w:rPr>
          <w:rFonts w:ascii="Arial" w:hAnsi="Arial" w:cs="Arial"/>
        </w:rPr>
        <w:t>Displayed in Figure 2(a) is a typical Raman spectrum of GUITAR</w:t>
      </w:r>
      <w:r w:rsidR="00C11364" w:rsidRPr="00FC50AD">
        <w:rPr>
          <w:rFonts w:ascii="Arial" w:hAnsi="Arial" w:cs="Arial"/>
        </w:rPr>
        <w:t xml:space="preserve"> </w:t>
      </w:r>
      <w:r w:rsidR="00C11364" w:rsidRPr="00FC50AD">
        <w:rPr>
          <w:rFonts w:ascii="Arial" w:hAnsi="Arial" w:cs="Arial"/>
        </w:rPr>
        <w:fldChar w:fldCharType="begin"/>
      </w:r>
      <w:r w:rsidR="00BF1BE5">
        <w:rPr>
          <w:rFonts w:ascii="Arial" w:hAnsi="Arial" w:cs="Arial"/>
        </w:rPr>
        <w:instrText xml:space="preserve"> ADDIN ZOTERO_ITEM CSL_CITATION {"citationID":"3RqwyhQl","properties":{"formattedCitation":"[41]","plainCitation":"[41]","noteIndex":0},"citationItems":[{"id":"ZeT0AWRb/i0fudheb","uris":["http://zotero.org/users/148982/items/J2JK54IR"],"uri":["http://zotero.org/users/148982/items/J2JK54IR"],"itemData":{"id":2839,"type":"article-journal","title":"submitted for publication","author":[{"family":"McIlroy","given":"D N"},{"family":"et al.","given":""}]}}],"schema":"https://github.com/citation-style-language/schema/raw/master/csl-citation.json"} </w:instrText>
      </w:r>
      <w:r w:rsidR="00C11364" w:rsidRPr="00FC50AD">
        <w:rPr>
          <w:rFonts w:ascii="Arial" w:hAnsi="Arial" w:cs="Arial"/>
        </w:rPr>
        <w:fldChar w:fldCharType="separate"/>
      </w:r>
      <w:r w:rsidR="00D532C5" w:rsidRPr="00D532C5">
        <w:rPr>
          <w:rFonts w:ascii="Arial" w:hAnsi="Arial" w:cs="Arial"/>
        </w:rPr>
        <w:t>[41]</w:t>
      </w:r>
      <w:r w:rsidR="00C11364" w:rsidRPr="00FC50AD">
        <w:rPr>
          <w:rFonts w:ascii="Arial" w:hAnsi="Arial" w:cs="Arial"/>
        </w:rPr>
        <w:fldChar w:fldCharType="end"/>
      </w:r>
      <w:r w:rsidR="00657F4A" w:rsidRPr="00FC50AD">
        <w:rPr>
          <w:rFonts w:ascii="Arial" w:hAnsi="Arial" w:cs="Arial"/>
        </w:rPr>
        <w:t xml:space="preserve">. The Raman spectrum consists of </w:t>
      </w:r>
      <w:r w:rsidR="00617BB6" w:rsidRPr="00FC50AD">
        <w:rPr>
          <w:rFonts w:ascii="Arial" w:hAnsi="Arial" w:cs="Arial"/>
        </w:rPr>
        <w:t xml:space="preserve">almost equally weighted </w:t>
      </w:r>
      <w:r w:rsidR="00657F4A" w:rsidRPr="00FC50AD">
        <w:rPr>
          <w:rFonts w:ascii="Arial" w:hAnsi="Arial" w:cs="Arial"/>
        </w:rPr>
        <w:t>D and G bands of carbon</w:t>
      </w:r>
      <w:r w:rsidR="00B81A86">
        <w:rPr>
          <w:rFonts w:ascii="Arial" w:hAnsi="Arial" w:cs="Arial"/>
        </w:rPr>
        <w:t xml:space="preserve"> (I</w:t>
      </w:r>
      <w:r w:rsidR="00B81A86" w:rsidRPr="00B81A86">
        <w:rPr>
          <w:rFonts w:ascii="Arial" w:hAnsi="Arial" w:cs="Arial"/>
          <w:vertAlign w:val="subscript"/>
        </w:rPr>
        <w:t>D</w:t>
      </w:r>
      <w:r w:rsidR="00B81A86">
        <w:rPr>
          <w:rFonts w:ascii="Arial" w:hAnsi="Arial" w:cs="Arial"/>
        </w:rPr>
        <w:t>/I</w:t>
      </w:r>
      <w:r w:rsidR="00B81A86" w:rsidRPr="00B81A86">
        <w:rPr>
          <w:rFonts w:ascii="Arial" w:hAnsi="Arial" w:cs="Arial"/>
          <w:vertAlign w:val="subscript"/>
        </w:rPr>
        <w:t>G</w:t>
      </w:r>
      <w:r w:rsidR="00B81A86">
        <w:rPr>
          <w:rFonts w:ascii="Arial" w:hAnsi="Arial" w:cs="Arial"/>
        </w:rPr>
        <w:t xml:space="preserve"> = 0.91)</w:t>
      </w:r>
      <w:r w:rsidR="00657F4A" w:rsidRPr="00FC50AD">
        <w:rPr>
          <w:rFonts w:ascii="Arial" w:hAnsi="Arial" w:cs="Arial"/>
        </w:rPr>
        <w:t>, indicative of sp</w:t>
      </w:r>
      <w:r w:rsidR="00657F4A" w:rsidRPr="00FC50AD">
        <w:rPr>
          <w:rFonts w:ascii="Arial" w:hAnsi="Arial" w:cs="Arial"/>
          <w:vertAlign w:val="superscript"/>
        </w:rPr>
        <w:t>3</w:t>
      </w:r>
      <w:r w:rsidR="00657F4A" w:rsidRPr="00FC50AD">
        <w:rPr>
          <w:rFonts w:ascii="Arial" w:hAnsi="Arial" w:cs="Arial"/>
        </w:rPr>
        <w:t xml:space="preserve"> and sp</w:t>
      </w:r>
      <w:r w:rsidR="00657F4A" w:rsidRPr="00FC50AD">
        <w:rPr>
          <w:rFonts w:ascii="Arial" w:hAnsi="Arial" w:cs="Arial"/>
          <w:vertAlign w:val="superscript"/>
        </w:rPr>
        <w:t>2</w:t>
      </w:r>
      <w:r w:rsidR="00657F4A" w:rsidRPr="00FC50AD">
        <w:rPr>
          <w:rFonts w:ascii="Arial" w:hAnsi="Arial" w:cs="Arial"/>
        </w:rPr>
        <w:t xml:space="preserve"> bonding</w:t>
      </w:r>
      <w:r w:rsidR="00617BB6" w:rsidRPr="00FC50AD">
        <w:rPr>
          <w:rFonts w:ascii="Arial" w:hAnsi="Arial" w:cs="Arial"/>
        </w:rPr>
        <w:t>, respectively</w:t>
      </w:r>
      <w:r w:rsidR="001C5D0F" w:rsidRPr="00FC50AD">
        <w:rPr>
          <w:rFonts w:ascii="Arial" w:hAnsi="Arial" w:cs="Arial"/>
        </w:rPr>
        <w:t>, and</w:t>
      </w:r>
      <w:r w:rsidR="00F73714" w:rsidRPr="00FC50AD">
        <w:rPr>
          <w:rFonts w:ascii="Arial" w:hAnsi="Arial" w:cs="Arial"/>
        </w:rPr>
        <w:t xml:space="preserve"> consistent with graphite </w:t>
      </w:r>
      <w:r w:rsidR="00F73714" w:rsidRPr="00FC50AD">
        <w:rPr>
          <w:rFonts w:ascii="Arial" w:hAnsi="Arial" w:cs="Arial"/>
        </w:rPr>
        <w:fldChar w:fldCharType="begin"/>
      </w:r>
      <w:r w:rsidR="00BF1BE5">
        <w:rPr>
          <w:rFonts w:ascii="Arial" w:hAnsi="Arial" w:cs="Arial"/>
        </w:rPr>
        <w:instrText xml:space="preserve"> ADDIN ZOTERO_ITEM CSL_CITATION {"citationID":"oksCgI2U","properties":{"formattedCitation":"[42]","plainCitation":"[42]","noteIndex":0},"citationItems":[{"id":"ZeT0AWRb/3wiRQcle","uris":["http://zotero.org/users/148982/items/DKTK6PHR"],"uri":["http://zotero.org/users/148982/items/DKTK6PHR"],"itemData":{"id":2838,"type":"article-journal","title":"Raman Spectrum of Graphite","container-title":"The Journal of Chemical Physics","page":"1126-1130","volume":"53","issue":"3","source":"Crossref","DOI":"10.1063/1.1674108","ISSN":"0021-9606, 1089-7690","language":"en","author":[{"family":"Tuinstra","given":"F."},{"family":"Koenig","given":"J. L."}],"issued":{"date-parts":[["1970",8]]}}}],"schema":"https://github.com/citation-style-language/schema/raw/master/csl-citation.json"} </w:instrText>
      </w:r>
      <w:r w:rsidR="00F73714" w:rsidRPr="00FC50AD">
        <w:rPr>
          <w:rFonts w:ascii="Arial" w:hAnsi="Arial" w:cs="Arial"/>
        </w:rPr>
        <w:fldChar w:fldCharType="separate"/>
      </w:r>
      <w:r w:rsidR="00D532C5" w:rsidRPr="00D532C5">
        <w:rPr>
          <w:rFonts w:ascii="Arial" w:hAnsi="Arial" w:cs="Arial"/>
        </w:rPr>
        <w:t>[42]</w:t>
      </w:r>
      <w:r w:rsidR="00F73714" w:rsidRPr="00FC50AD">
        <w:rPr>
          <w:rFonts w:ascii="Arial" w:hAnsi="Arial" w:cs="Arial"/>
        </w:rPr>
        <w:fldChar w:fldCharType="end"/>
      </w:r>
      <w:r w:rsidR="00F73714" w:rsidRPr="00FC50AD">
        <w:rPr>
          <w:rFonts w:ascii="Arial" w:hAnsi="Arial" w:cs="Arial"/>
        </w:rPr>
        <w:t>.</w:t>
      </w:r>
      <w:r w:rsidR="00C11364" w:rsidRPr="00FC50AD">
        <w:rPr>
          <w:rFonts w:ascii="Arial" w:hAnsi="Arial" w:cs="Arial"/>
        </w:rPr>
        <w:t xml:space="preserve"> The corresponding XPS spectrum of the C 1s core level state in Fig. 2(b) is also typical of graphite, where the peak at ~284 eV is assigned to sp</w:t>
      </w:r>
      <w:r w:rsidR="00C11364" w:rsidRPr="00FC50AD">
        <w:rPr>
          <w:rFonts w:ascii="Arial" w:hAnsi="Arial" w:cs="Arial"/>
          <w:vertAlign w:val="superscript"/>
        </w:rPr>
        <w:t>2</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bonding and higher binding energy features are assigned to</w:t>
      </w:r>
      <w:r w:rsidR="00ED2956" w:rsidRPr="00FC50AD">
        <w:rPr>
          <w:rFonts w:ascii="Arial" w:hAnsi="Arial" w:cs="Arial"/>
        </w:rPr>
        <w:t xml:space="preserve"> </w:t>
      </w:r>
      <w:r w:rsidR="00C11364" w:rsidRPr="00FC50AD">
        <w:rPr>
          <w:rFonts w:ascii="Arial" w:hAnsi="Arial" w:cs="Arial"/>
        </w:rPr>
        <w:t>sp</w:t>
      </w:r>
      <w:r w:rsidR="00C11364" w:rsidRPr="00FC50AD">
        <w:rPr>
          <w:rFonts w:ascii="Arial" w:hAnsi="Arial" w:cs="Arial"/>
          <w:vertAlign w:val="superscript"/>
        </w:rPr>
        <w:t>3</w:t>
      </w:r>
      <w:r w:rsidR="00C11364" w:rsidRPr="00FC50AD">
        <w:rPr>
          <w:rFonts w:ascii="Arial" w:hAnsi="Arial" w:cs="Arial"/>
        </w:rPr>
        <w:t xml:space="preserve"> </w:t>
      </w:r>
      <w:r w:rsidR="00ED2956" w:rsidRPr="00FC50AD">
        <w:rPr>
          <w:rFonts w:ascii="Arial" w:hAnsi="Arial" w:cs="Arial"/>
        </w:rPr>
        <w:t>C-</w:t>
      </w:r>
      <w:r w:rsidR="00C11364" w:rsidRPr="00FC50AD">
        <w:rPr>
          <w:rFonts w:ascii="Arial" w:hAnsi="Arial" w:cs="Arial"/>
        </w:rPr>
        <w:t xml:space="preserve">bonding and possible surface </w:t>
      </w:r>
      <w:r w:rsidR="00526130" w:rsidRPr="00FC50AD">
        <w:rPr>
          <w:rFonts w:ascii="Arial" w:hAnsi="Arial" w:cs="Arial"/>
        </w:rPr>
        <w:t>contamination H</w:t>
      </w:r>
      <w:r w:rsidR="00C11364" w:rsidRPr="00FC50AD">
        <w:rPr>
          <w:rFonts w:ascii="Arial" w:hAnsi="Arial" w:cs="Arial"/>
        </w:rPr>
        <w:t xml:space="preserve"> or O</w:t>
      </w:r>
      <w:r w:rsidR="001C5D0F" w:rsidRPr="00FC50AD">
        <w:rPr>
          <w:rFonts w:ascii="Arial" w:hAnsi="Arial" w:cs="Arial"/>
        </w:rPr>
        <w:t>)</w:t>
      </w:r>
      <w:r w:rsidR="00C11364" w:rsidRPr="00FC50AD">
        <w:rPr>
          <w:rFonts w:ascii="Arial" w:hAnsi="Arial" w:cs="Arial"/>
        </w:rPr>
        <w:t>.</w:t>
      </w:r>
      <w:r w:rsidR="002A504A" w:rsidRPr="00FC50AD">
        <w:rPr>
          <w:rFonts w:ascii="Arial" w:hAnsi="Arial" w:cs="Arial"/>
        </w:rPr>
        <w:t xml:space="preserve"> It is i</w:t>
      </w:r>
      <w:r w:rsidR="001C5D0F" w:rsidRPr="00FC50AD">
        <w:rPr>
          <w:rFonts w:ascii="Arial" w:hAnsi="Arial" w:cs="Arial"/>
        </w:rPr>
        <w:t>mportant</w:t>
      </w:r>
      <w:r w:rsidR="002A504A" w:rsidRPr="00FC50AD">
        <w:rPr>
          <w:rFonts w:ascii="Arial" w:hAnsi="Arial" w:cs="Arial"/>
        </w:rPr>
        <w:t xml:space="preserve"> to note that </w:t>
      </w:r>
      <w:r w:rsidR="0077424B" w:rsidRPr="00FC50AD">
        <w:rPr>
          <w:rFonts w:ascii="Arial" w:hAnsi="Arial" w:cs="Arial"/>
          <w:u w:val="single"/>
        </w:rPr>
        <w:t>sulfur</w:t>
      </w:r>
      <w:r w:rsidR="002A504A" w:rsidRPr="00FC50AD">
        <w:rPr>
          <w:rFonts w:ascii="Arial" w:hAnsi="Arial" w:cs="Arial"/>
          <w:u w:val="single"/>
        </w:rPr>
        <w:t xml:space="preserve"> is not present in GUITAR</w:t>
      </w:r>
      <w:r w:rsidR="002A504A" w:rsidRPr="00FC50AD">
        <w:rPr>
          <w:rFonts w:ascii="Arial" w:hAnsi="Arial" w:cs="Arial"/>
        </w:rPr>
        <w:t>, which sugg</w:t>
      </w:r>
      <w:r w:rsidR="00871827">
        <w:rPr>
          <w:rFonts w:ascii="Arial" w:hAnsi="Arial" w:cs="Arial"/>
        </w:rPr>
        <w:t xml:space="preserve">ests that it acts as a promoter of carbon nucleation </w:t>
      </w:r>
      <w:r w:rsidR="002A504A" w:rsidRPr="00FC50AD">
        <w:rPr>
          <w:rFonts w:ascii="Arial" w:hAnsi="Arial" w:cs="Arial"/>
        </w:rPr>
        <w:t xml:space="preserve">or surfactant (see surfactant mediated epitaxial growth </w:t>
      </w:r>
      <w:r w:rsidR="002A504A" w:rsidRPr="00FC50AD">
        <w:rPr>
          <w:rFonts w:ascii="Arial" w:hAnsi="Arial" w:cs="Arial"/>
        </w:rPr>
        <w:fldChar w:fldCharType="begin"/>
      </w:r>
      <w:r w:rsidR="00BF1BE5">
        <w:rPr>
          <w:rFonts w:ascii="Arial" w:hAnsi="Arial" w:cs="Arial"/>
        </w:rPr>
        <w:instrText xml:space="preserve"> ADDIN ZOTERO_ITEM CSL_CITATION {"citationID":"UfGwl91X","properties":{"formattedCitation":"[43]","plainCitation":"[43]","noteIndex":0},"citationItems":[{"id":"ZeT0AWRb/UqrvnDW3","uris":["http://zotero.org/users/148982/items/MYQUBIKC"],"uri":["http://zotero.org/users/148982/items/MYQUBIKC"],"itemData":{"id":2840,"type":"article-journal","title":"Defect self-annihilation in surfactant-mediated epitaxial growth","container-title":"Physical Review Letters","page":"1130-1133","volume":"67","issue":"9","source":"Crossref","DOI":"10.1103/PhysRevLett.67.1130","ISSN":"0031-9007","language":"en","author":[{"family":"Horn-von Hoegen","given":"M."},{"family":"LeGoues","given":"F. K."},{"family":"Copel","given":"M."},{"family":"Reuter","given":"M. C."},{"family":"Tromp","given":"R. M."}],"issued":{"date-parts":[["1991",8,26]]}}}],"schema":"https://github.com/citation-style-language/schema/raw/master/csl-citation.json"} </w:instrText>
      </w:r>
      <w:r w:rsidR="002A504A" w:rsidRPr="00FC50AD">
        <w:rPr>
          <w:rFonts w:ascii="Arial" w:hAnsi="Arial" w:cs="Arial"/>
        </w:rPr>
        <w:fldChar w:fldCharType="separate"/>
      </w:r>
      <w:r w:rsidR="00D532C5" w:rsidRPr="00D532C5">
        <w:rPr>
          <w:rFonts w:ascii="Arial" w:hAnsi="Arial" w:cs="Arial"/>
        </w:rPr>
        <w:t>[43]</w:t>
      </w:r>
      <w:r w:rsidR="002A504A" w:rsidRPr="00FC50AD">
        <w:rPr>
          <w:rFonts w:ascii="Arial" w:hAnsi="Arial" w:cs="Arial"/>
        </w:rPr>
        <w:fldChar w:fldCharType="end"/>
      </w:r>
      <w:r w:rsidR="002A504A" w:rsidRPr="00FC50AD">
        <w:rPr>
          <w:rFonts w:ascii="Arial" w:hAnsi="Arial" w:cs="Arial"/>
        </w:rPr>
        <w:t>).</w:t>
      </w:r>
      <w:r w:rsidR="00047514">
        <w:rPr>
          <w:rFonts w:ascii="Arial" w:hAnsi="Arial" w:cs="Arial"/>
        </w:rPr>
        <w:t xml:space="preserve"> </w:t>
      </w:r>
      <w:r w:rsidR="00621AAD" w:rsidRPr="00FC50AD">
        <w:rPr>
          <w:rFonts w:ascii="Arial" w:hAnsi="Arial" w:cs="Arial"/>
        </w:rPr>
        <w:t xml:space="preserve">The former is the more likely scenario given </w:t>
      </w:r>
      <w:r w:rsidR="0002333C">
        <w:rPr>
          <w:rFonts w:ascii="Arial" w:hAnsi="Arial" w:cs="Arial"/>
        </w:rPr>
        <w:t xml:space="preserve">the </w:t>
      </w:r>
      <w:r w:rsidR="00621AAD" w:rsidRPr="00FC50AD">
        <w:rPr>
          <w:rFonts w:ascii="Arial" w:hAnsi="Arial" w:cs="Arial"/>
        </w:rPr>
        <w:t xml:space="preserve">stability of benzo-thiophene complexes </w:t>
      </w:r>
      <w:r w:rsidR="00621AAD" w:rsidRPr="00FC50AD">
        <w:rPr>
          <w:rFonts w:ascii="Arial" w:hAnsi="Arial" w:cs="Arial"/>
        </w:rPr>
        <w:fldChar w:fldCharType="begin"/>
      </w:r>
      <w:r w:rsidR="00BF1BE5">
        <w:rPr>
          <w:rFonts w:ascii="Arial" w:hAnsi="Arial" w:cs="Arial"/>
        </w:rPr>
        <w:instrText xml:space="preserve"> ADDIN ZOTERO_ITEM CSL_CITATION {"citationID":"R09WDAGX","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00621AAD" w:rsidRPr="00FC50AD">
        <w:rPr>
          <w:rFonts w:ascii="Arial" w:hAnsi="Arial" w:cs="Arial"/>
        </w:rPr>
        <w:fldChar w:fldCharType="separate"/>
      </w:r>
      <w:r w:rsidR="00D532C5" w:rsidRPr="00D532C5">
        <w:rPr>
          <w:rFonts w:ascii="Arial" w:hAnsi="Arial" w:cs="Arial"/>
        </w:rPr>
        <w:t>[44]</w:t>
      </w:r>
      <w:r w:rsidR="00621AAD" w:rsidRPr="00FC50AD">
        <w:rPr>
          <w:rFonts w:ascii="Arial" w:hAnsi="Arial" w:cs="Arial"/>
        </w:rPr>
        <w:fldChar w:fldCharType="end"/>
      </w:r>
      <w:r w:rsidR="00621AAD" w:rsidRPr="00FC50AD">
        <w:rPr>
          <w:rFonts w:ascii="Arial" w:hAnsi="Arial" w:cs="Arial"/>
        </w:rPr>
        <w:t>.</w:t>
      </w:r>
      <w:r w:rsidR="001F4646" w:rsidRPr="00FC50AD">
        <w:rPr>
          <w:rFonts w:ascii="Arial" w:hAnsi="Arial" w:cs="Arial"/>
        </w:rPr>
        <w:t xml:space="preserve"> </w:t>
      </w:r>
      <w:r w:rsidR="009A6DCA">
        <w:rPr>
          <w:rFonts w:ascii="Arial" w:hAnsi="Arial" w:cs="Arial"/>
        </w:rPr>
        <w:t xml:space="preserve">Note </w:t>
      </w:r>
      <w:r w:rsidR="00EA1839">
        <w:rPr>
          <w:rFonts w:ascii="Arial" w:hAnsi="Arial" w:cs="Arial"/>
        </w:rPr>
        <w:t xml:space="preserve">also </w:t>
      </w:r>
      <w:r w:rsidR="009A6DCA">
        <w:rPr>
          <w:rFonts w:ascii="Arial" w:hAnsi="Arial" w:cs="Arial"/>
        </w:rPr>
        <w:t>that sulfur is used in the vulcanization of rubber</w:t>
      </w:r>
      <w:r w:rsidR="00022F2B">
        <w:rPr>
          <w:rFonts w:ascii="Arial" w:hAnsi="Arial" w:cs="Arial"/>
        </w:rPr>
        <w:t xml:space="preserve"> </w:t>
      </w:r>
      <w:r w:rsidR="00022F2B">
        <w:rPr>
          <w:rFonts w:ascii="Arial" w:hAnsi="Arial" w:cs="Arial"/>
        </w:rPr>
        <w:fldChar w:fldCharType="begin"/>
      </w:r>
      <w:r w:rsidR="00022F2B">
        <w:rPr>
          <w:rFonts w:ascii="Arial" w:hAnsi="Arial" w:cs="Arial"/>
        </w:rPr>
        <w:instrText xml:space="preserve"> ADDIN ZOTERO_ITEM CSL_CITATION {"citationID":"ySTfRY8B","properties":{"formattedCitation":"[45], [46]","plainCitation":"[45], [46]","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022F2B">
        <w:rPr>
          <w:rFonts w:ascii="Arial" w:hAnsi="Arial" w:cs="Arial"/>
        </w:rPr>
        <w:fldChar w:fldCharType="separate"/>
      </w:r>
      <w:r w:rsidR="00022F2B" w:rsidRPr="00022F2B">
        <w:rPr>
          <w:rFonts w:ascii="Arial" w:hAnsi="Arial" w:cs="Arial"/>
        </w:rPr>
        <w:t>[45], [46]</w:t>
      </w:r>
      <w:r w:rsidR="00022F2B">
        <w:rPr>
          <w:rFonts w:ascii="Arial" w:hAnsi="Arial" w:cs="Arial"/>
        </w:rPr>
        <w:fldChar w:fldCharType="end"/>
      </w:r>
      <w:r w:rsidR="009A6DCA">
        <w:rPr>
          <w:rFonts w:ascii="Arial" w:hAnsi="Arial" w:cs="Arial"/>
        </w:rPr>
        <w:t xml:space="preserve">. </w:t>
      </w:r>
      <w:r w:rsidR="001F4646" w:rsidRPr="00FC50AD">
        <w:rPr>
          <w:rFonts w:ascii="Arial" w:hAnsi="Arial" w:cs="Arial"/>
        </w:rPr>
        <w:t>While the goal of this work is not to study GUITAR, the mechanism by which GUITAR forms will be paramount to the project.</w:t>
      </w:r>
    </w:p>
    <w:p w:rsidR="007A4023" w:rsidRPr="00FC50AD" w:rsidRDefault="007A4023" w:rsidP="007B6961">
      <w:pPr>
        <w:rPr>
          <w:rFonts w:ascii="Arial" w:hAnsi="Arial" w:cs="Arial"/>
        </w:rPr>
      </w:pPr>
    </w:p>
    <w:p w:rsidR="001C5D0F" w:rsidRDefault="00C96A0A" w:rsidP="008F27B0">
      <w:pPr>
        <w:pStyle w:val="Heading2"/>
        <w:numPr>
          <w:ilvl w:val="1"/>
          <w:numId w:val="13"/>
        </w:numPr>
      </w:pPr>
      <w:r w:rsidRPr="00FC50AD">
        <w:t xml:space="preserve">Preliminary Data on </w:t>
      </w:r>
      <w:r w:rsidR="00627C53">
        <w:t>boron doping of GUITAR</w:t>
      </w:r>
    </w:p>
    <w:p w:rsidR="008F27B0" w:rsidRPr="008F27B0" w:rsidRDefault="008F27B0" w:rsidP="008F27B0"/>
    <w:p w:rsidR="0075002E" w:rsidRDefault="000F70DB" w:rsidP="001C5D0F">
      <w:pPr>
        <w:jc w:val="left"/>
        <w:rPr>
          <w:rFonts w:ascii="Arial" w:hAnsi="Arial" w:cs="Arial"/>
        </w:rPr>
      </w:pPr>
      <w:r>
        <w:rPr>
          <w:noProof/>
        </w:rPr>
        <mc:AlternateContent>
          <mc:Choice Requires="wpg">
            <w:drawing>
              <wp:anchor distT="0" distB="0" distL="114300" distR="114300" simplePos="0" relativeHeight="251694080" behindDoc="0" locked="0" layoutInCell="1" allowOverlap="1" wp14:anchorId="776D71D2" wp14:editId="3CB48917">
                <wp:simplePos x="0" y="0"/>
                <wp:positionH relativeFrom="column">
                  <wp:posOffset>53340</wp:posOffset>
                </wp:positionH>
                <wp:positionV relativeFrom="paragraph">
                  <wp:posOffset>110713</wp:posOffset>
                </wp:positionV>
                <wp:extent cx="3361055" cy="1091936"/>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361055" cy="1091936"/>
                          <a:chOff x="0" y="0"/>
                          <a:chExt cx="3361055" cy="1091936"/>
                        </a:xfrm>
                      </wpg:grpSpPr>
                      <pic:pic xmlns:pic="http://schemas.openxmlformats.org/drawingml/2006/picture">
                        <pic:nvPicPr>
                          <pic:cNvPr id="113" name="Picture 1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61055" cy="715010"/>
                          </a:xfrm>
                          <a:prstGeom prst="rect">
                            <a:avLst/>
                          </a:prstGeom>
                          <a:noFill/>
                        </pic:spPr>
                      </pic:pic>
                      <wps:wsp>
                        <wps:cNvPr id="34" name="Text Box 34"/>
                        <wps:cNvSpPr txBox="1"/>
                        <wps:spPr>
                          <a:xfrm>
                            <a:off x="0" y="771896"/>
                            <a:ext cx="3361055" cy="320040"/>
                          </a:xfrm>
                          <a:prstGeom prst="rect">
                            <a:avLst/>
                          </a:prstGeom>
                          <a:solidFill>
                            <a:prstClr val="white"/>
                          </a:solidFill>
                          <a:ln>
                            <a:noFill/>
                          </a:ln>
                        </wps:spPr>
                        <wps:txbx>
                          <w:txbxContent>
                            <w:p w:rsidR="008D4EF0" w:rsidRPr="0073530C" w:rsidRDefault="008D4EF0" w:rsidP="000F70DB">
                              <w:pPr>
                                <w:pStyle w:val="Caption"/>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2576F9">
                                <w:t>A schematic representation of the GUITAR coating composed of carbon oni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6D71D2" id="Group 35" o:spid="_x0000_s1026" style="position:absolute;margin-left:4.2pt;margin-top:8.7pt;width:264.65pt;height:86pt;z-index:251694080" coordsize="33610,10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33610;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">
                  <v:imagedata r:id="rId14" o:title=""/>
                  <v:path arrowok="t"/>
                </v:shape>
                <v:shapetype id="_x0000_t202" coordsize="21600,21600" o:spt="202" path="m,l,21600r21600,l21600,xe">
                  <v:stroke joinstyle="miter"/>
                  <v:path gradientshapeok="t" o:connecttype="rect"/>
                </v:shapetype>
                <v:shape id="Text Box 34" o:spid="_x0000_s1028" type="#_x0000_t202" style="position:absolute;top:7718;width:3361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8D4EF0" w:rsidRPr="0073530C" w:rsidRDefault="008D4EF0" w:rsidP="000F70DB">
                        <w:pPr>
                          <w:pStyle w:val="Caption"/>
                          <w:rPr>
                            <w:noProof/>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2576F9">
                          <w:t>A schematic representation of the GUITAR coating composed of carbon onion structures.</w:t>
                        </w:r>
                      </w:p>
                    </w:txbxContent>
                  </v:textbox>
                </v:shape>
                <w10:wrap type="square"/>
              </v:group>
            </w:pict>
          </mc:Fallback>
        </mc:AlternateContent>
      </w:r>
      <w:r w:rsidR="00C76DDB" w:rsidRPr="00FC50AD">
        <w:rPr>
          <w:rFonts w:ascii="Arial" w:hAnsi="Arial" w:cs="Arial"/>
        </w:rPr>
        <w:t>Displayed in Fig. 3 is a</w:t>
      </w:r>
      <w:r w:rsidR="009C0532" w:rsidRPr="00FC50AD">
        <w:rPr>
          <w:rFonts w:ascii="Arial" w:hAnsi="Arial" w:cs="Arial"/>
        </w:rPr>
        <w:t xml:space="preserve"> schematic representation of the morphology of the GUITAR coating </w:t>
      </w:r>
      <w:r w:rsidR="00C76DDB" w:rsidRPr="00FC50AD">
        <w:rPr>
          <w:rFonts w:ascii="Arial" w:hAnsi="Arial" w:cs="Arial"/>
        </w:rPr>
        <w:t>that consists of</w:t>
      </w:r>
      <w:r w:rsidR="009C0532" w:rsidRPr="00FC50AD">
        <w:rPr>
          <w:rFonts w:ascii="Arial" w:hAnsi="Arial" w:cs="Arial"/>
        </w:rPr>
        <w:t xml:space="preserve"> </w:t>
      </w:r>
      <w:r w:rsidR="00C76DDB" w:rsidRPr="00FC50AD">
        <w:rPr>
          <w:rFonts w:ascii="Arial" w:hAnsi="Arial" w:cs="Arial"/>
        </w:rPr>
        <w:t xml:space="preserve">overlapping </w:t>
      </w:r>
      <w:r w:rsidR="009C0532" w:rsidRPr="00FC50AD">
        <w:rPr>
          <w:rFonts w:ascii="Arial" w:hAnsi="Arial" w:cs="Arial"/>
        </w:rPr>
        <w:t xml:space="preserve">carbon onions. </w:t>
      </w:r>
      <w:r w:rsidR="007137AF" w:rsidRPr="00FC50AD">
        <w:rPr>
          <w:rFonts w:ascii="Arial" w:hAnsi="Arial" w:cs="Arial"/>
        </w:rPr>
        <w:t>As the process progresses, the surface of the carbon onions seeds new carbon onions, thereby, building the GUITAR layer one layer of carbon onions upon another. Cerm</w:t>
      </w:r>
      <w:r w:rsidR="00554F1C">
        <w:rPr>
          <w:rFonts w:ascii="Arial" w:hAnsi="Arial" w:cs="Arial"/>
        </w:rPr>
        <w:t>i</w:t>
      </w:r>
      <w:r w:rsidR="007137AF" w:rsidRPr="00FC50AD">
        <w:rPr>
          <w:rFonts w:ascii="Arial" w:hAnsi="Arial" w:cs="Arial"/>
        </w:rPr>
        <w:t xml:space="preserve">gnani et al. </w:t>
      </w:r>
      <w:r w:rsidR="007137AF" w:rsidRPr="00FC50AD">
        <w:rPr>
          <w:rFonts w:ascii="Arial" w:hAnsi="Arial" w:cs="Arial"/>
        </w:rPr>
        <w:fldChar w:fldCharType="begin"/>
      </w:r>
      <w:r w:rsidR="00BF1BE5">
        <w:rPr>
          <w:rFonts w:ascii="Arial" w:hAnsi="Arial" w:cs="Arial"/>
        </w:rPr>
        <w:instrText xml:space="preserve"> ADDIN ZOTERO_ITEM CSL_CITATION {"citationID":"Ha5nmKUc","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7137AF" w:rsidRPr="00FC50AD">
        <w:rPr>
          <w:rFonts w:ascii="Arial" w:hAnsi="Arial" w:cs="Arial"/>
        </w:rPr>
        <w:fldChar w:fldCharType="separate"/>
      </w:r>
      <w:r w:rsidR="00022F2B" w:rsidRPr="00022F2B">
        <w:rPr>
          <w:rFonts w:ascii="Arial" w:hAnsi="Arial" w:cs="Arial"/>
        </w:rPr>
        <w:t>[47]</w:t>
      </w:r>
      <w:r w:rsidR="007137AF" w:rsidRPr="00FC50AD">
        <w:rPr>
          <w:rFonts w:ascii="Arial" w:hAnsi="Arial" w:cs="Arial"/>
        </w:rPr>
        <w:fldChar w:fldCharType="end"/>
      </w:r>
      <w:r w:rsidR="00C76DDB" w:rsidRPr="00FC50AD">
        <w:rPr>
          <w:rFonts w:ascii="Arial" w:hAnsi="Arial" w:cs="Arial"/>
        </w:rPr>
        <w:t xml:space="preserve"> reported on </w:t>
      </w:r>
      <w:r w:rsidR="007137AF" w:rsidRPr="00FC50AD">
        <w:rPr>
          <w:rFonts w:ascii="Arial" w:hAnsi="Arial" w:cs="Arial"/>
        </w:rPr>
        <w:t xml:space="preserve">carbon onion </w:t>
      </w:r>
      <w:r w:rsidR="00C76DDB" w:rsidRPr="00FC50AD">
        <w:rPr>
          <w:rFonts w:ascii="Arial" w:hAnsi="Arial" w:cs="Arial"/>
        </w:rPr>
        <w:t>growth, but only</w:t>
      </w:r>
      <w:r w:rsidR="007137AF" w:rsidRPr="00FC50AD">
        <w:rPr>
          <w:rFonts w:ascii="Arial" w:hAnsi="Arial" w:cs="Arial"/>
        </w:rPr>
        <w:t xml:space="preserve"> with B-doping</w:t>
      </w:r>
      <w:r w:rsidR="00C76DDB" w:rsidRPr="00FC50AD">
        <w:rPr>
          <w:rFonts w:ascii="Arial" w:hAnsi="Arial" w:cs="Arial"/>
        </w:rPr>
        <w:t>, With just benzene as the carbon source, where smooth films were produced when B was absent</w:t>
      </w:r>
      <w:r w:rsidR="007137AF" w:rsidRPr="00FC50AD">
        <w:rPr>
          <w:rFonts w:ascii="Arial" w:hAnsi="Arial" w:cs="Arial"/>
        </w:rPr>
        <w:t xml:space="preserve">. </w:t>
      </w:r>
      <w:r w:rsidR="007137AF" w:rsidRPr="00FC50AD">
        <w:rPr>
          <w:rFonts w:ascii="Arial" w:hAnsi="Arial" w:cs="Arial"/>
        </w:rPr>
        <w:lastRenderedPageBreak/>
        <w:t xml:space="preserve">This suggests that in their process, boron doping </w:t>
      </w:r>
      <w:r w:rsidR="00CB2B92">
        <w:rPr>
          <w:rFonts w:ascii="Arial" w:hAnsi="Arial" w:cs="Arial"/>
        </w:rPr>
        <w:t>introduced a new</w:t>
      </w:r>
      <w:r w:rsidR="007137AF" w:rsidRPr="00FC50AD">
        <w:rPr>
          <w:rFonts w:ascii="Arial" w:hAnsi="Arial" w:cs="Arial"/>
        </w:rPr>
        <w:t xml:space="preserve"> carbon morphology. </w:t>
      </w:r>
      <w:r w:rsidR="00803F6B" w:rsidRPr="00FC50AD">
        <w:rPr>
          <w:rFonts w:ascii="Arial" w:hAnsi="Arial" w:cs="Arial"/>
        </w:rPr>
        <w:t>It would appear that sulfur produces the same effect in the GUITAR process. We further speculate that the flakey nature of the edge of GUITAR in Fig. 1(b) are mesoscopic fla</w:t>
      </w:r>
      <w:r w:rsidR="008635B5" w:rsidRPr="00FC50AD">
        <w:rPr>
          <w:rFonts w:ascii="Arial" w:hAnsi="Arial" w:cs="Arial"/>
        </w:rPr>
        <w:t>kes comprised of carbon onions, although this still needs to be verified.</w:t>
      </w:r>
      <w:r w:rsidR="00FE5FE3" w:rsidRPr="00FC50AD">
        <w:rPr>
          <w:rFonts w:ascii="Arial" w:hAnsi="Arial" w:cs="Arial"/>
        </w:rPr>
        <w:t xml:space="preserve"> The curved nature of the carbon onions </w:t>
      </w:r>
      <w:r w:rsidR="00C76DDB" w:rsidRPr="00FC50AD">
        <w:rPr>
          <w:rFonts w:ascii="Arial" w:hAnsi="Arial" w:cs="Arial"/>
        </w:rPr>
        <w:t>is indicative</w:t>
      </w:r>
      <w:r w:rsidR="00FE5FE3" w:rsidRPr="00FC50AD">
        <w:rPr>
          <w:rFonts w:ascii="Arial" w:hAnsi="Arial" w:cs="Arial"/>
        </w:rPr>
        <w:t xml:space="preserve"> of internal strain </w:t>
      </w:r>
      <w:r w:rsidR="00C76DDB" w:rsidRPr="00FC50AD">
        <w:rPr>
          <w:rFonts w:ascii="Arial" w:hAnsi="Arial" w:cs="Arial"/>
        </w:rPr>
        <w:t>and i</w:t>
      </w:r>
      <w:r w:rsidR="009F5156">
        <w:rPr>
          <w:rFonts w:ascii="Arial" w:hAnsi="Arial" w:cs="Arial"/>
        </w:rPr>
        <w:t>t</w:t>
      </w:r>
      <w:r w:rsidR="00C76DDB" w:rsidRPr="00FC50AD">
        <w:rPr>
          <w:rFonts w:ascii="Arial" w:hAnsi="Arial" w:cs="Arial"/>
        </w:rPr>
        <w:t xml:space="preserve"> drives this</w:t>
      </w:r>
      <w:r w:rsidR="00FE5FE3" w:rsidRPr="00FC50AD">
        <w:rPr>
          <w:rFonts w:ascii="Arial" w:hAnsi="Arial" w:cs="Arial"/>
        </w:rPr>
        <w:t xml:space="preserve"> morphology. </w:t>
      </w:r>
      <w:r w:rsidR="004110A4">
        <w:rPr>
          <w:rFonts w:ascii="Arial" w:hAnsi="Arial" w:cs="Arial"/>
        </w:rPr>
        <w:t>T</w:t>
      </w:r>
      <w:r w:rsidR="00C76DDB" w:rsidRPr="00FC50AD">
        <w:rPr>
          <w:rFonts w:ascii="Arial" w:hAnsi="Arial" w:cs="Arial"/>
        </w:rPr>
        <w:t>he</w:t>
      </w:r>
      <w:r w:rsidR="001C5D0F" w:rsidRPr="00FC50AD">
        <w:rPr>
          <w:rFonts w:ascii="Arial" w:hAnsi="Arial" w:cs="Arial"/>
        </w:rPr>
        <w:t xml:space="preserve"> morphology of carbon</w:t>
      </w:r>
      <w:r w:rsidR="00C76DDB" w:rsidRPr="00FC50AD">
        <w:rPr>
          <w:rFonts w:ascii="Arial" w:hAnsi="Arial" w:cs="Arial"/>
        </w:rPr>
        <w:t>-</w:t>
      </w:r>
      <w:r w:rsidR="001C5D0F" w:rsidRPr="00FC50AD">
        <w:rPr>
          <w:rFonts w:ascii="Arial" w:hAnsi="Arial" w:cs="Arial"/>
        </w:rPr>
        <w:t xml:space="preserve">based materials is susceptible to the inclusion of non-carbon atoms. The GUITAR process </w:t>
      </w:r>
      <w:r w:rsidR="00C76DDB" w:rsidRPr="00FC50AD">
        <w:rPr>
          <w:rFonts w:ascii="Arial" w:hAnsi="Arial" w:cs="Arial"/>
        </w:rPr>
        <w:t>and the</w:t>
      </w:r>
      <w:r w:rsidR="001C5D0F" w:rsidRPr="00FC50AD">
        <w:rPr>
          <w:rFonts w:ascii="Arial" w:hAnsi="Arial" w:cs="Arial"/>
        </w:rPr>
        <w:t xml:space="preserve"> process developed by Cermignani et al. </w:t>
      </w:r>
      <w:r w:rsidR="001C5D0F" w:rsidRPr="00FC50AD">
        <w:rPr>
          <w:rFonts w:ascii="Arial" w:hAnsi="Arial" w:cs="Arial"/>
        </w:rPr>
        <w:fldChar w:fldCharType="begin"/>
      </w:r>
      <w:r w:rsidR="00BF1BE5">
        <w:rPr>
          <w:rFonts w:ascii="Arial" w:hAnsi="Arial" w:cs="Arial"/>
        </w:rPr>
        <w:instrText xml:space="preserve"> ADDIN ZOTERO_ITEM CSL_CITATION {"citationID":"0sXy63aA","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7]</w:t>
      </w:r>
      <w:r w:rsidR="001C5D0F" w:rsidRPr="00FC50AD">
        <w:rPr>
          <w:rFonts w:ascii="Arial" w:hAnsi="Arial" w:cs="Arial"/>
        </w:rPr>
        <w:fldChar w:fldCharType="end"/>
      </w:r>
      <w:r w:rsidR="00C76DDB" w:rsidRPr="00FC50AD">
        <w:rPr>
          <w:rFonts w:ascii="Arial" w:hAnsi="Arial" w:cs="Arial"/>
        </w:rPr>
        <w:t xml:space="preserve"> are remarkably similar</w:t>
      </w:r>
      <w:r w:rsidR="001C5D0F" w:rsidRPr="00FC50AD">
        <w:rPr>
          <w:rFonts w:ascii="Arial" w:hAnsi="Arial" w:cs="Arial"/>
        </w:rPr>
        <w:t xml:space="preserve">, where they used benzene as the carbon source, sans sulfur, and He as the carrier gas.  </w:t>
      </w:r>
      <w:r w:rsidR="00C76DDB" w:rsidRPr="00FC50AD">
        <w:rPr>
          <w:rFonts w:ascii="Arial" w:hAnsi="Arial" w:cs="Arial"/>
        </w:rPr>
        <w:t>They used</w:t>
      </w:r>
      <w:r w:rsidR="001C5D0F" w:rsidRPr="00FC50AD">
        <w:rPr>
          <w:rFonts w:ascii="Arial" w:hAnsi="Arial" w:cs="Arial"/>
        </w:rPr>
        <w:t xml:space="preserve"> boron trichloride </w:t>
      </w:r>
      <w:r w:rsidR="00C76DDB" w:rsidRPr="00FC50AD">
        <w:rPr>
          <w:rFonts w:ascii="Arial" w:hAnsi="Arial" w:cs="Arial"/>
        </w:rPr>
        <w:t>to produce the</w:t>
      </w:r>
      <w:r w:rsidR="00CB2B92">
        <w:rPr>
          <w:rFonts w:ascii="Arial" w:hAnsi="Arial" w:cs="Arial"/>
        </w:rPr>
        <w:t xml:space="preserve"> </w:t>
      </w:r>
      <w:r w:rsidR="00C76DDB" w:rsidRPr="00FC50AD">
        <w:rPr>
          <w:rFonts w:ascii="Arial" w:hAnsi="Arial" w:cs="Arial"/>
        </w:rPr>
        <w:t xml:space="preserve">cone-like growth </w:t>
      </w:r>
      <w:r w:rsidR="001C5D0F" w:rsidRPr="00FC50AD">
        <w:rPr>
          <w:rFonts w:ascii="Arial" w:hAnsi="Arial" w:cs="Arial"/>
        </w:rPr>
        <w:t>displayed in Fig.</w:t>
      </w:r>
      <w:r w:rsidR="00C76DDB" w:rsidRPr="00FC50AD">
        <w:rPr>
          <w:rFonts w:ascii="Arial" w:hAnsi="Arial" w:cs="Arial"/>
        </w:rPr>
        <w:t>4(a)</w:t>
      </w:r>
      <w:r w:rsidR="001C5D0F" w:rsidRPr="00FC50AD">
        <w:rPr>
          <w:rFonts w:ascii="Arial" w:hAnsi="Arial" w:cs="Arial"/>
        </w:rPr>
        <w:t xml:space="preserve">. </w:t>
      </w:r>
      <w:r w:rsidR="00661E9F" w:rsidRPr="00FC50AD">
        <w:rPr>
          <w:rFonts w:ascii="Arial" w:hAnsi="Arial" w:cs="Arial"/>
        </w:rPr>
        <w:t xml:space="preserve">An </w:t>
      </w:r>
      <w:r w:rsidR="001C5D0F" w:rsidRPr="00FC50AD">
        <w:rPr>
          <w:rFonts w:ascii="Arial" w:hAnsi="Arial" w:cs="Arial"/>
        </w:rPr>
        <w:t>AFM map of the surface of undoped GUITAR</w:t>
      </w:r>
      <w:r w:rsidR="00661E9F" w:rsidRPr="00FC50AD">
        <w:rPr>
          <w:rFonts w:ascii="Arial" w:hAnsi="Arial" w:cs="Arial"/>
        </w:rPr>
        <w:t xml:space="preserve"> is displayed in Fig. 4(b) </w:t>
      </w:r>
      <w:r w:rsidR="004110A4">
        <w:rPr>
          <w:rFonts w:ascii="Arial" w:hAnsi="Arial" w:cs="Arial"/>
        </w:rPr>
        <w:t>to compare</w:t>
      </w:r>
      <w:r w:rsidR="00661E9F" w:rsidRPr="00FC50AD">
        <w:rPr>
          <w:rFonts w:ascii="Arial" w:hAnsi="Arial" w:cs="Arial"/>
        </w:rPr>
        <w:t xml:space="preserve"> to the work by Cermignani et al. </w:t>
      </w:r>
      <w:r w:rsidR="00661E9F" w:rsidRPr="00FC50AD">
        <w:rPr>
          <w:rFonts w:ascii="Arial" w:hAnsi="Arial" w:cs="Arial"/>
        </w:rPr>
        <w:fldChar w:fldCharType="begin"/>
      </w:r>
      <w:r w:rsidR="00BF1BE5">
        <w:rPr>
          <w:rFonts w:ascii="Arial" w:hAnsi="Arial" w:cs="Arial"/>
        </w:rPr>
        <w:instrText xml:space="preserve"> ADDIN ZOTERO_ITEM CSL_CITATION {"citationID":"lMp047OJ","properties":{"formattedCitation":"[47]","plainCitation":"[47]","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661E9F" w:rsidRPr="00FC50AD">
        <w:rPr>
          <w:rFonts w:ascii="Arial" w:hAnsi="Arial" w:cs="Arial"/>
        </w:rPr>
        <w:fldChar w:fldCharType="separate"/>
      </w:r>
      <w:r w:rsidR="00022F2B" w:rsidRPr="00022F2B">
        <w:rPr>
          <w:rFonts w:ascii="Arial" w:hAnsi="Arial" w:cs="Arial"/>
        </w:rPr>
        <w:t>[47]</w:t>
      </w:r>
      <w:r w:rsidR="00661E9F" w:rsidRPr="00FC50AD">
        <w:rPr>
          <w:rFonts w:ascii="Arial" w:hAnsi="Arial" w:cs="Arial"/>
        </w:rPr>
        <w:fldChar w:fldCharType="end"/>
      </w:r>
      <w:r w:rsidR="001C5D0F" w:rsidRPr="00FC50AD">
        <w:rPr>
          <w:rFonts w:ascii="Arial" w:hAnsi="Arial" w:cs="Arial"/>
        </w:rPr>
        <w:t>. The morphologies are identical</w:t>
      </w:r>
      <w:r w:rsidR="005F551B" w:rsidRPr="00FC50AD">
        <w:rPr>
          <w:rFonts w:ascii="Arial" w:hAnsi="Arial" w:cs="Arial"/>
        </w:rPr>
        <w:t>,</w:t>
      </w:r>
      <w:r w:rsidR="001C5D0F" w:rsidRPr="00FC50AD">
        <w:rPr>
          <w:rFonts w:ascii="Arial" w:hAnsi="Arial" w:cs="Arial"/>
        </w:rPr>
        <w:t xml:space="preserve"> </w:t>
      </w:r>
      <w:r w:rsidR="004110A4">
        <w:rPr>
          <w:rFonts w:ascii="Arial" w:hAnsi="Arial" w:cs="Arial"/>
        </w:rPr>
        <w:t>except for</w:t>
      </w:r>
      <w:r w:rsidR="005F551B" w:rsidRPr="00FC50AD">
        <w:rPr>
          <w:rFonts w:ascii="Arial" w:hAnsi="Arial" w:cs="Arial"/>
        </w:rPr>
        <w:t xml:space="preserve"> the feature sizes, which are approximately 750 nm for the</w:t>
      </w:r>
      <w:r w:rsidR="0075002E">
        <w:rPr>
          <w:rFonts w:ascii="Arial" w:hAnsi="Arial" w:cs="Arial"/>
        </w:rPr>
        <w:t xml:space="preserve"> B-doped films</w:t>
      </w:r>
      <w:r w:rsidR="005F551B" w:rsidRPr="00FC50AD">
        <w:rPr>
          <w:rFonts w:ascii="Arial" w:hAnsi="Arial" w:cs="Arial"/>
        </w:rPr>
        <w:t xml:space="preserve">, as </w:t>
      </w:r>
      <w:r w:rsidR="001C5D0F" w:rsidRPr="00FC50AD">
        <w:rPr>
          <w:rFonts w:ascii="Arial" w:hAnsi="Arial" w:cs="Arial"/>
        </w:rPr>
        <w:t>compared to 200 nm</w:t>
      </w:r>
      <w:r w:rsidR="005F551B" w:rsidRPr="00FC50AD">
        <w:rPr>
          <w:rFonts w:ascii="Arial" w:hAnsi="Arial" w:cs="Arial"/>
        </w:rPr>
        <w:t xml:space="preserve"> for GUITAR</w:t>
      </w:r>
      <w:r w:rsidR="001C5D0F" w:rsidRPr="00FC50AD">
        <w:rPr>
          <w:rFonts w:ascii="Arial" w:hAnsi="Arial" w:cs="Arial"/>
        </w:rPr>
        <w:t xml:space="preserve">. </w:t>
      </w:r>
    </w:p>
    <w:p w:rsidR="001C5D0F" w:rsidRPr="00FC50AD" w:rsidRDefault="0075002E" w:rsidP="001C5D0F">
      <w:pPr>
        <w:jc w:val="left"/>
        <w:rPr>
          <w:rFonts w:ascii="Arial" w:hAnsi="Arial" w:cs="Arial"/>
        </w:rPr>
      </w:pPr>
      <w:r>
        <w:rPr>
          <w:noProof/>
        </w:rPr>
        <mc:AlternateContent>
          <mc:Choice Requires="wpg">
            <w:drawing>
              <wp:inline distT="0" distB="0" distL="0" distR="0" wp14:anchorId="193C9D8E" wp14:editId="45751957">
                <wp:extent cx="5896610" cy="2511425"/>
                <wp:effectExtent l="0" t="0" r="8890" b="3175"/>
                <wp:docPr id="36" name="Group 36"/>
                <wp:cNvGraphicFramePr/>
                <a:graphic xmlns:a="http://schemas.openxmlformats.org/drawingml/2006/main">
                  <a:graphicData uri="http://schemas.microsoft.com/office/word/2010/wordprocessingGroup">
                    <wpg:wgp>
                      <wpg:cNvGrpSpPr/>
                      <wpg:grpSpPr>
                        <a:xfrm>
                          <a:off x="0" y="0"/>
                          <a:ext cx="5896610" cy="2511425"/>
                          <a:chOff x="0" y="0"/>
                          <a:chExt cx="5896610" cy="2512194"/>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6610" cy="2154555"/>
                          </a:xfrm>
                          <a:prstGeom prst="rect">
                            <a:avLst/>
                          </a:prstGeom>
                          <a:noFill/>
                        </pic:spPr>
                      </pic:pic>
                      <wps:wsp>
                        <wps:cNvPr id="5" name="Text Box 5"/>
                        <wps:cNvSpPr txBox="1"/>
                        <wps:spPr>
                          <a:xfrm>
                            <a:off x="0" y="2214245"/>
                            <a:ext cx="5896610" cy="297949"/>
                          </a:xfrm>
                          <a:prstGeom prst="rect">
                            <a:avLst/>
                          </a:prstGeom>
                          <a:solidFill>
                            <a:prstClr val="white"/>
                          </a:solidFill>
                          <a:ln>
                            <a:noFill/>
                          </a:ln>
                        </wps:spPr>
                        <wps:txbx>
                          <w:txbxContent>
                            <w:p w:rsidR="008D4EF0" w:rsidRPr="00A34E57" w:rsidRDefault="008D4EF0" w:rsidP="007500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AB1FD6">
                                <w:t>(a) A SEM of the surface morphology of B-doped carbon films (Cermagnani et al.) and (b) an AFM map of the surface of undoped GUIT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3C9D8E" id="Group 36" o:spid="_x0000_s1029" style="width:464.3pt;height:197.75pt;mso-position-horizontal-relative:char;mso-position-vertical-relative:line" coordsize="58966,25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">
                <v:shape id="Picture 7" o:spid="_x0000_s1030" type="#_x0000_t75" style="position:absolute;width:58966;height:21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">
                  <v:imagedata r:id="rId16" o:title=""/>
                  <v:path arrowok="t"/>
                </v:shape>
                <v:shape id="Text Box 5" o:spid="_x0000_s1031" type="#_x0000_t202" style="position:absolute;top:22142;width:58966;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8D4EF0" w:rsidRPr="00A34E57" w:rsidRDefault="008D4EF0" w:rsidP="007500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AB1FD6">
                          <w:t>(a) A SEM of the surface morphology of B-doped carbon films (Cermagnani et al.) and (b) an AFM map of the surface of undoped GUITAR.</w:t>
                        </w:r>
                      </w:p>
                    </w:txbxContent>
                  </v:textbox>
                </v:shape>
                <w10:anchorlock/>
              </v:group>
            </w:pict>
          </mc:Fallback>
        </mc:AlternateContent>
      </w:r>
      <w:r w:rsidR="001C5D0F" w:rsidRPr="00FC50AD">
        <w:rPr>
          <w:rFonts w:ascii="Arial" w:hAnsi="Arial" w:cs="Arial"/>
        </w:rPr>
        <w:t>The transformation of the smooth morphology of the</w:t>
      </w:r>
      <w:r w:rsidR="005F551B" w:rsidRPr="00FC50AD">
        <w:rPr>
          <w:rFonts w:ascii="Arial" w:hAnsi="Arial" w:cs="Arial"/>
        </w:rPr>
        <w:t>ir</w:t>
      </w:r>
      <w:r w:rsidR="001C5D0F" w:rsidRPr="00FC50AD">
        <w:rPr>
          <w:rFonts w:ascii="Arial" w:hAnsi="Arial" w:cs="Arial"/>
        </w:rPr>
        <w:t xml:space="preserve"> undoped carbon films to a cone-like morphology with </w:t>
      </w:r>
      <w:r w:rsidR="005F551B" w:rsidRPr="00FC50AD">
        <w:rPr>
          <w:rFonts w:ascii="Arial" w:hAnsi="Arial" w:cs="Arial"/>
        </w:rPr>
        <w:t xml:space="preserve">B-doping, in conjunction with </w:t>
      </w:r>
      <w:r w:rsidR="001C5D0F" w:rsidRPr="00FC50AD">
        <w:rPr>
          <w:rFonts w:ascii="Arial" w:hAnsi="Arial" w:cs="Arial"/>
        </w:rPr>
        <w:t xml:space="preserve">the morphology of GUITAR films that </w:t>
      </w:r>
      <w:r w:rsidR="005F551B" w:rsidRPr="00FC50AD">
        <w:rPr>
          <w:rFonts w:ascii="Arial" w:hAnsi="Arial" w:cs="Arial"/>
        </w:rPr>
        <w:t xml:space="preserve">uses sulfur, </w:t>
      </w:r>
      <w:r w:rsidR="001C5D0F" w:rsidRPr="00FC50AD">
        <w:rPr>
          <w:rFonts w:ascii="Arial" w:hAnsi="Arial" w:cs="Arial"/>
        </w:rPr>
        <w:t xml:space="preserve">indicates that additives to the </w:t>
      </w:r>
      <w:r w:rsidR="00D309C5">
        <w:rPr>
          <w:rFonts w:ascii="Arial" w:hAnsi="Arial" w:cs="Arial"/>
        </w:rPr>
        <w:t>AP</w:t>
      </w:r>
      <w:r w:rsidR="001C5D0F" w:rsidRPr="00FC50AD">
        <w:rPr>
          <w:rFonts w:ascii="Arial" w:hAnsi="Arial" w:cs="Arial"/>
        </w:rPr>
        <w:t xml:space="preserve">CVD process, regardless of whether they are incorporated into the carbon, influences the carbon morphology. Scanning electron microscopy (SEM) and transmission electron microscopy (TEM) images of a nanostructure coated with GUITAR are displayed in Fig. </w:t>
      </w:r>
      <w:r w:rsidR="005F551B" w:rsidRPr="00FC50AD">
        <w:rPr>
          <w:rFonts w:ascii="Arial" w:hAnsi="Arial" w:cs="Arial"/>
        </w:rPr>
        <w:t>5</w:t>
      </w:r>
      <w:r w:rsidR="001C5D0F" w:rsidRPr="00FC50AD">
        <w:rPr>
          <w:rFonts w:ascii="Arial" w:hAnsi="Arial" w:cs="Arial"/>
        </w:rPr>
        <w:t xml:space="preserve"> </w:t>
      </w:r>
      <w:r w:rsidR="001C5D0F" w:rsidRPr="00FC50AD">
        <w:rPr>
          <w:rFonts w:ascii="Arial" w:hAnsi="Arial" w:cs="Arial"/>
        </w:rPr>
        <w:fldChar w:fldCharType="begin"/>
      </w:r>
      <w:r w:rsidR="00E1062E">
        <w:rPr>
          <w:rFonts w:ascii="Arial" w:hAnsi="Arial" w:cs="Arial"/>
        </w:rPr>
        <w:instrText xml:space="preserve"> ADDIN ZOTERO_ITEM CSL_CITATION {"citationID":"qK6MNEVJ","properties":{"formattedCitation":"[34]","plainCitation":"[34]","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1C5D0F" w:rsidRPr="00FC50AD">
        <w:rPr>
          <w:rFonts w:ascii="Arial" w:hAnsi="Arial" w:cs="Arial"/>
        </w:rPr>
        <w:fldChar w:fldCharType="separate"/>
      </w:r>
      <w:r w:rsidR="00E1062E" w:rsidRPr="00E1062E">
        <w:rPr>
          <w:rFonts w:ascii="Arial" w:hAnsi="Arial" w:cs="Arial"/>
        </w:rPr>
        <w:t>[34]</w:t>
      </w:r>
      <w:r w:rsidR="001C5D0F" w:rsidRPr="00FC50AD">
        <w:rPr>
          <w:rFonts w:ascii="Arial" w:hAnsi="Arial" w:cs="Arial"/>
        </w:rPr>
        <w:fldChar w:fldCharType="end"/>
      </w:r>
      <w:r w:rsidR="005F551B" w:rsidRPr="00FC50AD">
        <w:rPr>
          <w:rFonts w:ascii="Arial" w:hAnsi="Arial" w:cs="Arial"/>
        </w:rPr>
        <w:t>, where the same lumpy</w:t>
      </w:r>
      <w:r w:rsidR="001C5D0F" w:rsidRPr="00FC50AD">
        <w:rPr>
          <w:rFonts w:ascii="Arial" w:hAnsi="Arial" w:cs="Arial"/>
        </w:rPr>
        <w:t xml:space="preserve"> morphology </w:t>
      </w:r>
      <w:r w:rsidR="005F551B" w:rsidRPr="00FC50AD">
        <w:rPr>
          <w:rFonts w:ascii="Arial" w:hAnsi="Arial" w:cs="Arial"/>
        </w:rPr>
        <w:t xml:space="preserve">is </w:t>
      </w:r>
      <w:r w:rsidR="001C5D0F" w:rsidRPr="00FC50AD">
        <w:rPr>
          <w:rFonts w:ascii="Arial" w:hAnsi="Arial" w:cs="Arial"/>
        </w:rPr>
        <w:t xml:space="preserve">observed </w:t>
      </w:r>
      <w:r w:rsidR="005F551B" w:rsidRPr="00FC50AD">
        <w:rPr>
          <w:rFonts w:ascii="Arial" w:hAnsi="Arial" w:cs="Arial"/>
        </w:rPr>
        <w:t>as in the</w:t>
      </w:r>
      <w:r w:rsidR="001C5D0F" w:rsidRPr="00FC50AD">
        <w:rPr>
          <w:rFonts w:ascii="Arial" w:hAnsi="Arial" w:cs="Arial"/>
        </w:rPr>
        <w:t xml:space="preserve"> AFM </w:t>
      </w:r>
      <w:r w:rsidR="005F551B" w:rsidRPr="00FC50AD">
        <w:rPr>
          <w:rFonts w:ascii="Arial" w:hAnsi="Arial" w:cs="Arial"/>
        </w:rPr>
        <w:t xml:space="preserve">image </w:t>
      </w:r>
      <w:r w:rsidR="001C5D0F" w:rsidRPr="00FC50AD">
        <w:rPr>
          <w:rFonts w:ascii="Arial" w:hAnsi="Arial" w:cs="Arial"/>
        </w:rPr>
        <w:t xml:space="preserve">(Fig. </w:t>
      </w:r>
      <w:r w:rsidR="007A7FC8">
        <w:rPr>
          <w:rFonts w:ascii="Arial" w:hAnsi="Arial" w:cs="Arial"/>
        </w:rPr>
        <w:t>4</w:t>
      </w:r>
      <w:r w:rsidR="001C5D0F" w:rsidRPr="00FC50AD">
        <w:rPr>
          <w:rFonts w:ascii="Arial" w:hAnsi="Arial" w:cs="Arial"/>
        </w:rPr>
        <w:t>(b)).</w:t>
      </w:r>
      <w:r w:rsidR="005F551B" w:rsidRPr="00FC50AD">
        <w:rPr>
          <w:rFonts w:ascii="Arial" w:hAnsi="Arial" w:cs="Arial"/>
        </w:rPr>
        <w:t xml:space="preserve"> The </w:t>
      </w:r>
      <w:r w:rsidR="001C5D0F" w:rsidRPr="00FC50AD">
        <w:rPr>
          <w:rFonts w:ascii="Arial" w:hAnsi="Arial" w:cs="Arial"/>
        </w:rPr>
        <w:t xml:space="preserve"> </w:t>
      </w:r>
      <w:r w:rsidR="005F551B" w:rsidRPr="00FC50AD">
        <w:rPr>
          <w:rFonts w:ascii="Arial" w:hAnsi="Arial" w:cs="Arial"/>
        </w:rPr>
        <w:t xml:space="preserve">TEM micrographs in Fig. 5(c,d) definitively show that GUITAR is formed by layers of </w:t>
      </w:r>
      <w:r w:rsidR="001C5D0F" w:rsidRPr="00FC50AD">
        <w:rPr>
          <w:rFonts w:ascii="Arial" w:hAnsi="Arial" w:cs="Arial"/>
        </w:rPr>
        <w:t xml:space="preserve">carbon onions </w:t>
      </w:r>
      <w:r w:rsidR="001C5D0F" w:rsidRPr="00FC50AD">
        <w:rPr>
          <w:rFonts w:ascii="Arial" w:hAnsi="Arial" w:cs="Arial"/>
        </w:rPr>
        <w:fldChar w:fldCharType="begin"/>
      </w:r>
      <w:r w:rsidR="00BF1BE5">
        <w:rPr>
          <w:rFonts w:ascii="Arial" w:hAnsi="Arial" w:cs="Arial"/>
        </w:rPr>
        <w:instrText xml:space="preserve"> ADDIN ZOTERO_ITEM CSL_CITATION {"citationID":"mi2CHmsQ","properties":{"formattedCitation":"[48]","plainCitation":"[48]","noteIndex":0},"citationItems":[{"id":"ZeT0AWRb/XE51lOxn","uris":["http://zotero.org/users/148982/items/2UGBMD9F"],"uri":["http://zotero.org/users/148982/items/2UGBMD9F"],"itemData":{"id":2847,"type":"article-journal","title":"Review: carbon onions for electrochemical energy storage","container-title":"Journal of Materials Chemistry A","page":"3172-3196","volume":"4","issue":"9","source":"Crossref","DOI":"10.1039/C5TA08295A","ISSN":"2050-7488, 2050-7496","shortTitle":"Review","language":"en","author":[{"family":"Zeiger","given":"Marco"},{"family":"Jäckel","given":"Nicolas"},{"family":"Mochalin","given":"Vadym N."},{"family":"Presser","given":"Volker"}],"issued":{"date-parts":[["2016"]]}}}],"schema":"https://github.com/citation-style-language/schema/raw/master/csl-citation.json"} </w:instrText>
      </w:r>
      <w:r w:rsidR="001C5D0F" w:rsidRPr="00FC50AD">
        <w:rPr>
          <w:rFonts w:ascii="Arial" w:hAnsi="Arial" w:cs="Arial"/>
        </w:rPr>
        <w:fldChar w:fldCharType="separate"/>
      </w:r>
      <w:r w:rsidR="00022F2B" w:rsidRPr="00022F2B">
        <w:rPr>
          <w:rFonts w:ascii="Arial" w:hAnsi="Arial" w:cs="Arial"/>
        </w:rPr>
        <w:t>[48]</w:t>
      </w:r>
      <w:r w:rsidR="001C5D0F" w:rsidRPr="00FC50AD">
        <w:rPr>
          <w:rFonts w:ascii="Arial" w:hAnsi="Arial" w:cs="Arial"/>
        </w:rPr>
        <w:fldChar w:fldCharType="end"/>
      </w:r>
      <w:r w:rsidR="001C5D0F" w:rsidRPr="00FC50AD">
        <w:rPr>
          <w:rFonts w:ascii="Arial" w:hAnsi="Arial" w:cs="Arial"/>
        </w:rPr>
        <w:t xml:space="preserve">. </w:t>
      </w:r>
    </w:p>
    <w:p w:rsidR="00C96A0A" w:rsidRDefault="00C7478B" w:rsidP="007B6961">
      <w:pPr>
        <w:rPr>
          <w:rFonts w:ascii="Arial" w:hAnsi="Arial" w:cs="Arial"/>
        </w:rPr>
      </w:pPr>
      <w:r>
        <w:rPr>
          <w:rFonts w:ascii="Arial" w:hAnsi="Arial" w:cs="Arial"/>
          <w:noProof/>
        </w:rPr>
        <w:lastRenderedPageBreak/>
        <mc:AlternateContent>
          <mc:Choice Requires="wpg">
            <w:drawing>
              <wp:anchor distT="0" distB="0" distL="114300" distR="114300" simplePos="0" relativeHeight="251707392" behindDoc="0" locked="0" layoutInCell="1" allowOverlap="1">
                <wp:simplePos x="0" y="0"/>
                <wp:positionH relativeFrom="column">
                  <wp:posOffset>103505</wp:posOffset>
                </wp:positionH>
                <wp:positionV relativeFrom="paragraph">
                  <wp:posOffset>0</wp:posOffset>
                </wp:positionV>
                <wp:extent cx="2406650" cy="26568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406650" cy="2656840"/>
                          <a:chOff x="0" y="0"/>
                          <a:chExt cx="2406650" cy="2734633"/>
                        </a:xfrm>
                      </wpg:grpSpPr>
                      <pic:pic xmlns:pic="http://schemas.openxmlformats.org/drawingml/2006/picture">
                        <pic:nvPicPr>
                          <pic:cNvPr id="10"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04110" cy="2122805"/>
                          </a:xfrm>
                          <a:prstGeom prst="rect">
                            <a:avLst/>
                          </a:prstGeom>
                        </pic:spPr>
                      </pic:pic>
                      <wps:wsp>
                        <wps:cNvPr id="54" name="Text Box 54"/>
                        <wps:cNvSpPr txBox="1"/>
                        <wps:spPr>
                          <a:xfrm>
                            <a:off x="0" y="2181860"/>
                            <a:ext cx="2406650" cy="552773"/>
                          </a:xfrm>
                          <a:prstGeom prst="rect">
                            <a:avLst/>
                          </a:prstGeom>
                          <a:solidFill>
                            <a:prstClr val="white"/>
                          </a:solidFill>
                          <a:ln>
                            <a:noFill/>
                          </a:ln>
                        </wps:spPr>
                        <wps:txbx>
                          <w:txbxContent>
                            <w:p w:rsidR="008D4EF0" w:rsidRPr="0000256A" w:rsidRDefault="008D4EF0" w:rsidP="00475015">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3B3452">
                                <w:t>(a) SEM image of a nanostructure coated with GUITAR, (b) and TEM of the structure in (a) and (c,d) high resolution TEM images of showing the carbon morph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2" style="position:absolute;left:0;text-align:left;margin-left:8.15pt;margin-top:0;width:189.5pt;height:209.2pt;z-index:251707392;mso-position-horizontal-relative:text;mso-position-vertical-relative:text;mso-height-relative:margin" coordsize="24066,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">
                <v:shape id="Picture 3" o:spid="_x0000_s1033" type="#_x0000_t75" style="position:absolute;width:24041;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">
                  <v:imagedata r:id="rId18" o:title=""/>
                  <v:path arrowok="t"/>
                </v:shape>
                <v:shape id="Text Box 54" o:spid="_x0000_s1034" type="#_x0000_t202" style="position:absolute;top:21818;width:24066;height:5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8D4EF0" w:rsidRPr="0000256A" w:rsidRDefault="008D4EF0" w:rsidP="00475015">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3B3452">
                          <w:t>(a) SEM image of a nanostructure coated with GUITAR, (b) and TEM of the structure in (a) and (c,d) high resolution TEM images of showing the carbon morphology.</w:t>
                        </w:r>
                      </w:p>
                    </w:txbxContent>
                  </v:textbox>
                </v:shape>
                <w10:wrap type="square"/>
              </v:group>
            </w:pict>
          </mc:Fallback>
        </mc:AlternateContent>
      </w:r>
      <w:r w:rsidR="00804CDD" w:rsidRPr="00FC50AD">
        <w:rPr>
          <w:rFonts w:ascii="Arial" w:hAnsi="Arial" w:cs="Arial"/>
        </w:rPr>
        <w:t>The initial results presented herein were the unexpected outcome</w:t>
      </w:r>
      <w:r w:rsidR="001E241A" w:rsidRPr="00FC50AD">
        <w:rPr>
          <w:rFonts w:ascii="Arial" w:hAnsi="Arial" w:cs="Arial"/>
        </w:rPr>
        <w:t>s</w:t>
      </w:r>
      <w:r w:rsidR="00804CDD" w:rsidRPr="00FC50AD">
        <w:rPr>
          <w:rFonts w:ascii="Arial" w:hAnsi="Arial" w:cs="Arial"/>
        </w:rPr>
        <w:t xml:space="preserve"> of our attempts to modify the GUITAR process </w:t>
      </w:r>
      <w:r w:rsidR="001E241A" w:rsidRPr="00FC50AD">
        <w:rPr>
          <w:rFonts w:ascii="Arial" w:hAnsi="Arial" w:cs="Arial"/>
        </w:rPr>
        <w:t>to produce boron carbide</w:t>
      </w:r>
      <w:r w:rsidR="00804CDD" w:rsidRPr="00FC50AD">
        <w:rPr>
          <w:rFonts w:ascii="Arial" w:hAnsi="Arial" w:cs="Arial"/>
        </w:rPr>
        <w:t xml:space="preserve">. Displayed in Fig. 6 are images of the first samples </w:t>
      </w:r>
      <w:r w:rsidR="00710D98" w:rsidRPr="00FC50AD">
        <w:rPr>
          <w:rFonts w:ascii="Arial" w:hAnsi="Arial" w:cs="Arial"/>
        </w:rPr>
        <w:t xml:space="preserve">we </w:t>
      </w:r>
      <w:r w:rsidR="00804CDD" w:rsidRPr="00FC50AD">
        <w:rPr>
          <w:rFonts w:ascii="Arial" w:hAnsi="Arial" w:cs="Arial"/>
        </w:rPr>
        <w:t xml:space="preserve">produced </w:t>
      </w:r>
      <w:r w:rsidR="00D11D49" w:rsidRPr="00FC50AD">
        <w:rPr>
          <w:rFonts w:ascii="Arial" w:hAnsi="Arial" w:cs="Arial"/>
        </w:rPr>
        <w:t>when the</w:t>
      </w:r>
      <w:r w:rsidR="00804CDD" w:rsidRPr="00FC50AD">
        <w:rPr>
          <w:rFonts w:ascii="Arial" w:hAnsi="Arial" w:cs="Arial"/>
        </w:rPr>
        <w:t xml:space="preserve"> boron precursor was co-introduced </w:t>
      </w:r>
      <w:r w:rsidR="00D11D49" w:rsidRPr="00FC50AD">
        <w:rPr>
          <w:rFonts w:ascii="Arial" w:hAnsi="Arial" w:cs="Arial"/>
        </w:rPr>
        <w:t>during</w:t>
      </w:r>
      <w:r w:rsidR="00804CDD" w:rsidRPr="00FC50AD">
        <w:rPr>
          <w:rFonts w:ascii="Arial" w:hAnsi="Arial" w:cs="Arial"/>
        </w:rPr>
        <w:t xml:space="preserve"> GUITAR </w:t>
      </w:r>
      <w:r w:rsidR="00D11D49" w:rsidRPr="00FC50AD">
        <w:rPr>
          <w:rFonts w:ascii="Arial" w:hAnsi="Arial" w:cs="Arial"/>
        </w:rPr>
        <w:t>deposition</w:t>
      </w:r>
      <w:r w:rsidR="00804CDD" w:rsidRPr="00FC50AD">
        <w:rPr>
          <w:rFonts w:ascii="Arial" w:hAnsi="Arial" w:cs="Arial"/>
        </w:rPr>
        <w:t xml:space="preserve">. </w:t>
      </w:r>
      <w:r w:rsidR="00E30494" w:rsidRPr="00FC50AD">
        <w:rPr>
          <w:rFonts w:ascii="Arial" w:hAnsi="Arial" w:cs="Arial"/>
        </w:rPr>
        <w:t xml:space="preserve">Instead of growing a film comprised of carbon onions, filamentary structures </w:t>
      </w:r>
      <w:r w:rsidR="007A7FC8">
        <w:rPr>
          <w:rFonts w:ascii="Arial" w:hAnsi="Arial" w:cs="Arial"/>
        </w:rPr>
        <w:t xml:space="preserve">were </w:t>
      </w:r>
      <w:r w:rsidR="00E30494" w:rsidRPr="00FC50AD">
        <w:rPr>
          <w:rFonts w:ascii="Arial" w:hAnsi="Arial" w:cs="Arial"/>
        </w:rPr>
        <w:t>form</w:t>
      </w:r>
      <w:r w:rsidR="001E241A" w:rsidRPr="00FC50AD">
        <w:rPr>
          <w:rFonts w:ascii="Arial" w:hAnsi="Arial" w:cs="Arial"/>
        </w:rPr>
        <w:t>ed</w:t>
      </w:r>
      <w:r w:rsidR="007A7FC8">
        <w:rPr>
          <w:rFonts w:ascii="Arial" w:hAnsi="Arial" w:cs="Arial"/>
        </w:rPr>
        <w:t xml:space="preserve">. The dimensions of these new hollow carbon filaments (HCF) far exceed those reported for large diameter carbon nanotubes (CNT) </w:t>
      </w:r>
      <w:r w:rsidR="00CB6B98">
        <w:rPr>
          <w:rFonts w:ascii="Arial" w:hAnsi="Arial" w:cs="Arial"/>
        </w:rPr>
        <w:fldChar w:fldCharType="begin"/>
      </w:r>
      <w:r w:rsidR="00CB6B98">
        <w:rPr>
          <w:rFonts w:ascii="Arial" w:hAnsi="Arial" w:cs="Arial"/>
        </w:rPr>
        <w:instrText xml:space="preserve"> ADDIN ZOTERO_ITEM CSL_CITATION {"citationID":"MkIcOU4T","properties":{"formattedCitation":"[49]\\uc0\\u8211{}[52]","plainCitation":"[49]–[5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CB6B98">
        <w:rPr>
          <w:rFonts w:ascii="Arial" w:hAnsi="Arial" w:cs="Arial"/>
        </w:rPr>
        <w:fldChar w:fldCharType="separate"/>
      </w:r>
      <w:r w:rsidR="00CB6B98" w:rsidRPr="00CB6B98">
        <w:rPr>
          <w:rFonts w:ascii="Arial" w:hAnsi="Arial" w:cs="Arial"/>
          <w:szCs w:val="24"/>
        </w:rPr>
        <w:t>[49]–[52]</w:t>
      </w:r>
      <w:r w:rsidR="00CB6B98">
        <w:rPr>
          <w:rFonts w:ascii="Arial" w:hAnsi="Arial" w:cs="Arial"/>
        </w:rPr>
        <w:fldChar w:fldCharType="end"/>
      </w:r>
      <w:r w:rsidR="00CB6B98">
        <w:rPr>
          <w:rFonts w:ascii="Arial" w:hAnsi="Arial" w:cs="Arial"/>
        </w:rPr>
        <w:t xml:space="preserve"> or </w:t>
      </w:r>
      <w:r w:rsidR="00943986">
        <w:rPr>
          <w:rFonts w:ascii="Arial" w:hAnsi="Arial" w:cs="Arial"/>
        </w:rPr>
        <w:t xml:space="preserve">multiwalled CNT </w:t>
      </w:r>
      <w:r w:rsidR="00A74B9A">
        <w:rPr>
          <w:rFonts w:ascii="Arial" w:hAnsi="Arial" w:cs="Arial"/>
        </w:rPr>
        <w:t xml:space="preserve">(MWCNT) </w:t>
      </w:r>
      <w:r w:rsidR="00117F1B">
        <w:rPr>
          <w:rFonts w:ascii="Arial" w:hAnsi="Arial" w:cs="Arial"/>
        </w:rPr>
        <w:fldChar w:fldCharType="begin"/>
      </w:r>
      <w:r w:rsidR="00117F1B">
        <w:rPr>
          <w:rFonts w:ascii="Arial" w:hAnsi="Arial" w:cs="Arial"/>
        </w:rPr>
        <w:instrText xml:space="preserve"> ADDIN ZOTERO_ITEM CSL_CITATION {"citationID":"fFz1exH7","properties":{"formattedCitation":"[53]\\uc0\\u8211{}[56]","plainCitation":"[53]–[5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117F1B">
        <w:rPr>
          <w:rFonts w:ascii="Arial" w:hAnsi="Arial" w:cs="Arial"/>
        </w:rPr>
        <w:fldChar w:fldCharType="separate"/>
      </w:r>
      <w:r w:rsidR="00117F1B" w:rsidRPr="00117F1B">
        <w:rPr>
          <w:rFonts w:ascii="Arial" w:hAnsi="Arial" w:cs="Arial"/>
          <w:szCs w:val="24"/>
        </w:rPr>
        <w:t>[53]–[56]</w:t>
      </w:r>
      <w:r w:rsidR="00117F1B">
        <w:rPr>
          <w:rFonts w:ascii="Arial" w:hAnsi="Arial" w:cs="Arial"/>
        </w:rPr>
        <w:fldChar w:fldCharType="end"/>
      </w:r>
      <w:r w:rsidR="00117F1B">
        <w:rPr>
          <w:rFonts w:ascii="Arial" w:hAnsi="Arial" w:cs="Arial"/>
        </w:rPr>
        <w:t xml:space="preserve">, </w:t>
      </w:r>
      <w:r w:rsidR="00A74B9A">
        <w:rPr>
          <w:rFonts w:ascii="Arial" w:hAnsi="Arial" w:cs="Arial"/>
        </w:rPr>
        <w:t>and they do not exhibit the bamboo-like structure characteristic of MWCNT. The</w:t>
      </w:r>
      <w:r w:rsidR="00117F1B">
        <w:rPr>
          <w:rFonts w:ascii="Arial" w:hAnsi="Arial" w:cs="Arial"/>
        </w:rPr>
        <w:t>refore</w:t>
      </w:r>
      <w:r w:rsidR="00A74B9A">
        <w:rPr>
          <w:rFonts w:ascii="Arial" w:hAnsi="Arial" w:cs="Arial"/>
        </w:rPr>
        <w:t>,</w:t>
      </w:r>
      <w:r w:rsidR="00E30494" w:rsidRPr="00FC50AD">
        <w:rPr>
          <w:rFonts w:ascii="Arial" w:hAnsi="Arial" w:cs="Arial"/>
        </w:rPr>
        <w:t xml:space="preserve"> </w:t>
      </w:r>
      <w:r w:rsidR="001E241A" w:rsidRPr="00FC50AD">
        <w:rPr>
          <w:rFonts w:ascii="Arial" w:hAnsi="Arial" w:cs="Arial"/>
          <w:b/>
          <w:i/>
          <w:u w:val="single"/>
        </w:rPr>
        <w:t>th</w:t>
      </w:r>
      <w:r w:rsidR="00117F1B">
        <w:rPr>
          <w:rFonts w:ascii="Arial" w:hAnsi="Arial" w:cs="Arial"/>
          <w:b/>
          <w:i/>
          <w:u w:val="single"/>
        </w:rPr>
        <w:t>ese</w:t>
      </w:r>
      <w:r w:rsidR="00E30494" w:rsidRPr="00FC50AD">
        <w:rPr>
          <w:rFonts w:ascii="Arial" w:hAnsi="Arial" w:cs="Arial"/>
          <w:b/>
          <w:i/>
          <w:u w:val="single"/>
        </w:rPr>
        <w:t xml:space="preserve"> </w:t>
      </w:r>
      <w:r w:rsidR="00A74B9A">
        <w:rPr>
          <w:rFonts w:ascii="Arial" w:hAnsi="Arial" w:cs="Arial"/>
          <w:b/>
          <w:i/>
          <w:u w:val="single"/>
        </w:rPr>
        <w:t xml:space="preserve">new structures </w:t>
      </w:r>
      <w:r w:rsidR="00117F1B">
        <w:rPr>
          <w:rFonts w:ascii="Arial" w:hAnsi="Arial" w:cs="Arial"/>
          <w:b/>
          <w:i/>
          <w:u w:val="single"/>
        </w:rPr>
        <w:t xml:space="preserve">cannot be categorized as </w:t>
      </w:r>
      <w:r w:rsidR="00E30494" w:rsidRPr="00FC50AD">
        <w:rPr>
          <w:rFonts w:ascii="Arial" w:hAnsi="Arial" w:cs="Arial"/>
          <w:b/>
          <w:i/>
          <w:u w:val="single"/>
        </w:rPr>
        <w:t>carbon nanotubes</w:t>
      </w:r>
      <w:r w:rsidR="00BC12DC" w:rsidRPr="00FC50AD">
        <w:rPr>
          <w:rFonts w:ascii="Arial" w:hAnsi="Arial" w:cs="Arial"/>
          <w:b/>
          <w:i/>
          <w:u w:val="single"/>
        </w:rPr>
        <w:t xml:space="preserve">! </w:t>
      </w:r>
      <w:r w:rsidR="00852659">
        <w:rPr>
          <w:rFonts w:ascii="Arial" w:hAnsi="Arial" w:cs="Arial"/>
          <w:b/>
          <w:i/>
          <w:u w:val="single"/>
        </w:rPr>
        <w:t>Additionally, a</w:t>
      </w:r>
      <w:r w:rsidR="00795C18" w:rsidRPr="00FC50AD">
        <w:rPr>
          <w:rFonts w:ascii="Arial" w:hAnsi="Arial" w:cs="Arial"/>
          <w:b/>
          <w:i/>
          <w:u w:val="single"/>
        </w:rPr>
        <w:t xml:space="preserve"> catalyst </w:t>
      </w:r>
      <w:r w:rsidR="001E241A" w:rsidRPr="00FC50AD">
        <w:rPr>
          <w:rFonts w:ascii="Arial" w:hAnsi="Arial" w:cs="Arial"/>
          <w:b/>
          <w:i/>
          <w:u w:val="single"/>
        </w:rPr>
        <w:t>was</w:t>
      </w:r>
      <w:r w:rsidR="00852659">
        <w:rPr>
          <w:rFonts w:ascii="Arial" w:hAnsi="Arial" w:cs="Arial"/>
          <w:b/>
          <w:i/>
          <w:u w:val="single"/>
        </w:rPr>
        <w:t xml:space="preserve"> </w:t>
      </w:r>
      <w:r w:rsidR="001E241A" w:rsidRPr="00FC50AD">
        <w:rPr>
          <w:rFonts w:ascii="Arial" w:hAnsi="Arial" w:cs="Arial"/>
          <w:b/>
          <w:i/>
          <w:u w:val="single"/>
        </w:rPr>
        <w:t>n</w:t>
      </w:r>
      <w:r w:rsidR="00852659">
        <w:rPr>
          <w:rFonts w:ascii="Arial" w:hAnsi="Arial" w:cs="Arial"/>
          <w:b/>
          <w:i/>
          <w:u w:val="single"/>
        </w:rPr>
        <w:t>o</w:t>
      </w:r>
      <w:r w:rsidR="001E241A" w:rsidRPr="00FC50AD">
        <w:rPr>
          <w:rFonts w:ascii="Arial" w:hAnsi="Arial" w:cs="Arial"/>
          <w:b/>
          <w:i/>
          <w:u w:val="single"/>
        </w:rPr>
        <w:t>t</w:t>
      </w:r>
      <w:r w:rsidR="00795C18" w:rsidRPr="00FC50AD">
        <w:rPr>
          <w:rFonts w:ascii="Arial" w:hAnsi="Arial" w:cs="Arial"/>
          <w:b/>
          <w:i/>
          <w:u w:val="single"/>
        </w:rPr>
        <w:t xml:space="preserve"> used, either.</w:t>
      </w:r>
      <w:r w:rsidR="00795C18" w:rsidRPr="00A74B9A">
        <w:rPr>
          <w:rFonts w:ascii="Arial" w:hAnsi="Arial" w:cs="Arial"/>
        </w:rPr>
        <w:t xml:space="preserve"> </w:t>
      </w:r>
      <w:r w:rsidR="00BC12DC" w:rsidRPr="00FC50AD">
        <w:rPr>
          <w:rFonts w:ascii="Arial" w:hAnsi="Arial" w:cs="Arial"/>
        </w:rPr>
        <w:t>Figure 6(a) shows a cluster</w:t>
      </w:r>
      <w:r w:rsidR="00CA5F65">
        <w:rPr>
          <w:rFonts w:ascii="Arial" w:hAnsi="Arial" w:cs="Arial"/>
        </w:rPr>
        <w:t xml:space="preserve"> of the </w:t>
      </w:r>
      <w:r w:rsidR="00BC12DC" w:rsidRPr="00FC50AD">
        <w:rPr>
          <w:rFonts w:ascii="Arial" w:hAnsi="Arial" w:cs="Arial"/>
        </w:rPr>
        <w:t>HCF that project</w:t>
      </w:r>
      <w:r w:rsidR="004110A4">
        <w:rPr>
          <w:rFonts w:ascii="Arial" w:hAnsi="Arial" w:cs="Arial"/>
        </w:rPr>
        <w:t>s</w:t>
      </w:r>
      <w:r w:rsidR="00BC12DC" w:rsidRPr="00FC50AD">
        <w:rPr>
          <w:rFonts w:ascii="Arial" w:hAnsi="Arial" w:cs="Arial"/>
        </w:rPr>
        <w:t xml:space="preserve"> from the substrate surface. </w:t>
      </w:r>
      <w:r w:rsidR="00A1497A" w:rsidRPr="00FC50AD">
        <w:rPr>
          <w:rFonts w:ascii="Arial" w:hAnsi="Arial" w:cs="Arial"/>
        </w:rPr>
        <w:t>The wall thicknesses are in the range of 50-100 nm</w:t>
      </w:r>
      <w:r w:rsidR="00BC12DC" w:rsidRPr="00FC50AD">
        <w:rPr>
          <w:rFonts w:ascii="Arial" w:hAnsi="Arial" w:cs="Arial"/>
        </w:rPr>
        <w:t>, where the thickness of the wall of the HCF</w:t>
      </w:r>
      <w:r w:rsidR="007454B2">
        <w:rPr>
          <w:rFonts w:ascii="Arial" w:hAnsi="Arial" w:cs="Arial"/>
        </w:rPr>
        <w:t xml:space="preserve"> in Fig. 6(b</w:t>
      </w:r>
      <w:r w:rsidR="00BC12DC" w:rsidRPr="00FC50AD">
        <w:rPr>
          <w:rFonts w:ascii="Arial" w:hAnsi="Arial" w:cs="Arial"/>
        </w:rPr>
        <w:t xml:space="preserve">) is </w:t>
      </w:r>
      <w:r w:rsidR="00A1497A" w:rsidRPr="00FC50AD">
        <w:rPr>
          <w:rFonts w:ascii="Arial" w:hAnsi="Arial" w:cs="Arial"/>
        </w:rPr>
        <w:t>99</w:t>
      </w:r>
      <w:r w:rsidR="00BC12DC" w:rsidRPr="00FC50AD">
        <w:rPr>
          <w:rFonts w:ascii="Arial" w:hAnsi="Arial" w:cs="Arial"/>
        </w:rPr>
        <w:t xml:space="preserve"> nm. Notice that the end of the HCF in the center</w:t>
      </w:r>
      <w:r w:rsidR="001E241A" w:rsidRPr="00FC50AD">
        <w:rPr>
          <w:rFonts w:ascii="Arial" w:hAnsi="Arial" w:cs="Arial"/>
        </w:rPr>
        <w:t xml:space="preserve"> of</w:t>
      </w:r>
      <w:r w:rsidR="00BC12DC" w:rsidRPr="00FC50AD">
        <w:rPr>
          <w:rFonts w:ascii="Arial" w:hAnsi="Arial" w:cs="Arial"/>
        </w:rPr>
        <w:t xml:space="preserve"> Fig. 6(a) has nearly closed. We believe that the </w:t>
      </w:r>
      <w:r w:rsidR="008F38FA" w:rsidRPr="00FC50AD">
        <w:rPr>
          <w:rFonts w:ascii="Arial" w:hAnsi="Arial" w:cs="Arial"/>
        </w:rPr>
        <w:t xml:space="preserve">tendency of the HCF to close is due to the presence of </w:t>
      </w:r>
      <w:r w:rsidR="001E241A" w:rsidRPr="00FC50AD">
        <w:rPr>
          <w:rFonts w:ascii="Arial" w:hAnsi="Arial" w:cs="Arial"/>
        </w:rPr>
        <w:t>internalized stress</w:t>
      </w:r>
      <w:r w:rsidR="008F38FA" w:rsidRPr="00FC50AD">
        <w:rPr>
          <w:rFonts w:ascii="Arial" w:hAnsi="Arial" w:cs="Arial"/>
        </w:rPr>
        <w:t xml:space="preserve">. Furthermore, we believe the </w:t>
      </w:r>
      <w:r w:rsidR="00BC12DC" w:rsidRPr="00FC50AD">
        <w:rPr>
          <w:rFonts w:ascii="Arial" w:hAnsi="Arial" w:cs="Arial"/>
        </w:rPr>
        <w:t xml:space="preserve">hexagonal geometry </w:t>
      </w:r>
      <w:r w:rsidR="008F38FA" w:rsidRPr="00FC50AD">
        <w:rPr>
          <w:rFonts w:ascii="Arial" w:hAnsi="Arial" w:cs="Arial"/>
        </w:rPr>
        <w:t>at</w:t>
      </w:r>
      <w:r w:rsidR="00BC12DC" w:rsidRPr="00FC50AD">
        <w:rPr>
          <w:rFonts w:ascii="Arial" w:hAnsi="Arial" w:cs="Arial"/>
        </w:rPr>
        <w:t xml:space="preserve"> the end of HCF in Fig. 6(c) is </w:t>
      </w:r>
      <w:r w:rsidR="001E241A" w:rsidRPr="00FC50AD">
        <w:rPr>
          <w:rFonts w:ascii="Arial" w:hAnsi="Arial" w:cs="Arial"/>
        </w:rPr>
        <w:t xml:space="preserve">also </w:t>
      </w:r>
      <w:r w:rsidR="00BC12DC" w:rsidRPr="00FC50AD">
        <w:rPr>
          <w:rFonts w:ascii="Arial" w:hAnsi="Arial" w:cs="Arial"/>
        </w:rPr>
        <w:t xml:space="preserve">due to </w:t>
      </w:r>
      <w:r w:rsidR="008F38FA" w:rsidRPr="00FC50AD">
        <w:rPr>
          <w:rFonts w:ascii="Arial" w:hAnsi="Arial" w:cs="Arial"/>
        </w:rPr>
        <w:t>these internal stresses</w:t>
      </w:r>
      <w:r w:rsidR="00633D11" w:rsidRPr="00FC50AD">
        <w:rPr>
          <w:rFonts w:ascii="Arial" w:hAnsi="Arial" w:cs="Arial"/>
        </w:rPr>
        <w:t>, which cause</w:t>
      </w:r>
      <w:r w:rsidR="001E241A" w:rsidRPr="00FC50AD">
        <w:rPr>
          <w:rFonts w:ascii="Arial" w:hAnsi="Arial" w:cs="Arial"/>
        </w:rPr>
        <w:t xml:space="preserve">s buckling of the wall. </w:t>
      </w:r>
      <w:r w:rsidR="004110A4">
        <w:rPr>
          <w:rFonts w:ascii="Arial" w:hAnsi="Arial" w:cs="Arial"/>
        </w:rPr>
        <w:t>Besides</w:t>
      </w:r>
      <w:r w:rsidR="001E241A" w:rsidRPr="00FC50AD">
        <w:rPr>
          <w:rFonts w:ascii="Arial" w:hAnsi="Arial" w:cs="Arial"/>
        </w:rPr>
        <w:t>, we beli</w:t>
      </w:r>
      <w:r w:rsidR="00CE3714">
        <w:rPr>
          <w:rFonts w:ascii="Arial" w:hAnsi="Arial" w:cs="Arial"/>
        </w:rPr>
        <w:t>e</w:t>
      </w:r>
      <w:r w:rsidR="001E241A" w:rsidRPr="00FC50AD">
        <w:rPr>
          <w:rFonts w:ascii="Arial" w:hAnsi="Arial" w:cs="Arial"/>
        </w:rPr>
        <w:t xml:space="preserve">ve that the buckling signifies the </w:t>
      </w:r>
      <w:r w:rsidR="008F38FA" w:rsidRPr="00FC50AD">
        <w:rPr>
          <w:rFonts w:ascii="Arial" w:hAnsi="Arial" w:cs="Arial"/>
        </w:rPr>
        <w:t>beginning of the transition to a closed</w:t>
      </w:r>
      <w:r w:rsidR="004110A4">
        <w:rPr>
          <w:rFonts w:ascii="Arial" w:hAnsi="Arial" w:cs="Arial"/>
        </w:rPr>
        <w:t>-</w:t>
      </w:r>
      <w:r w:rsidR="008F38FA" w:rsidRPr="00FC50AD">
        <w:rPr>
          <w:rFonts w:ascii="Arial" w:hAnsi="Arial" w:cs="Arial"/>
        </w:rPr>
        <w:t>end.</w:t>
      </w:r>
    </w:p>
    <w:p w:rsidR="00352BEC" w:rsidRPr="00FC50AD" w:rsidRDefault="00352BEC" w:rsidP="007B6961">
      <w:pPr>
        <w:rPr>
          <w:rFonts w:ascii="Arial" w:hAnsi="Arial" w:cs="Arial"/>
        </w:rPr>
      </w:pPr>
    </w:p>
    <w:p w:rsidR="00D51E28" w:rsidRDefault="00D52DED" w:rsidP="007B6961">
      <w:pPr>
        <w:rPr>
          <w:rFonts w:ascii="Arial" w:hAnsi="Arial" w:cs="Arial"/>
        </w:rPr>
      </w:pPr>
      <w:r>
        <w:rPr>
          <w:rFonts w:ascii="Arial" w:hAnsi="Arial" w:cs="Arial"/>
          <w:noProof/>
        </w:rPr>
        <mc:AlternateContent>
          <mc:Choice Requires="wpg">
            <w:drawing>
              <wp:inline distT="0" distB="0" distL="0" distR="0">
                <wp:extent cx="5956300" cy="2422525"/>
                <wp:effectExtent l="0" t="0" r="6350" b="0"/>
                <wp:docPr id="51" name="Group 51"/>
                <wp:cNvGraphicFramePr/>
                <a:graphic xmlns:a="http://schemas.openxmlformats.org/drawingml/2006/main">
                  <a:graphicData uri="http://schemas.microsoft.com/office/word/2010/wordprocessingGroup">
                    <wpg:wgp>
                      <wpg:cNvGrpSpPr/>
                      <wpg:grpSpPr>
                        <a:xfrm>
                          <a:off x="0" y="0"/>
                          <a:ext cx="5956300" cy="2422525"/>
                          <a:chOff x="0" y="0"/>
                          <a:chExt cx="5956523" cy="2423145"/>
                        </a:xfrm>
                      </wpg:grpSpPr>
                      <pic:pic xmlns:pic="http://schemas.openxmlformats.org/drawingml/2006/picture">
                        <pic:nvPicPr>
                          <pic:cNvPr id="117" name="Picture 11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0585" cy="1826260"/>
                          </a:xfrm>
                          <a:prstGeom prst="rect">
                            <a:avLst/>
                          </a:prstGeom>
                          <a:noFill/>
                        </pic:spPr>
                      </pic:pic>
                      <wps:wsp>
                        <wps:cNvPr id="50" name="Text Box 50"/>
                        <wps:cNvSpPr txBox="1"/>
                        <wps:spPr>
                          <a:xfrm>
                            <a:off x="5938" y="1941154"/>
                            <a:ext cx="5950585" cy="481991"/>
                          </a:xfrm>
                          <a:prstGeom prst="rect">
                            <a:avLst/>
                          </a:prstGeom>
                          <a:solidFill>
                            <a:prstClr val="white"/>
                          </a:solidFill>
                          <a:ln>
                            <a:noFill/>
                          </a:ln>
                        </wps:spPr>
                        <wps:txbx>
                          <w:txbxContent>
                            <w:p w:rsidR="008D4EF0" w:rsidRPr="00B913E9" w:rsidRDefault="008D4EF0" w:rsidP="00D51E28">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51" o:spid="_x0000_s1035" style="width:469pt;height:190.75pt;mso-position-horizontal-relative:char;mso-position-vertical-relative:line" coordsize="59565,2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">
                <v:shape id="Picture 117" o:spid="_x0000_s1036" type="#_x0000_t75" style="position:absolute;width:59505;height:18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">
                  <v:imagedata r:id="rId20" o:title=""/>
                  <v:path arrowok="t"/>
                </v:shape>
                <v:shape id="Text Box 50" o:spid="_x0000_s1037" type="#_x0000_t202" style="position:absolute;left:59;top:19411;width:59506;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rsidR="008D4EF0" w:rsidRPr="00B913E9" w:rsidRDefault="008D4EF0" w:rsidP="00D51E28">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967801">
                          <w:t xml:space="preserve">SEM images of hollow carbon filaments formed when a boron precursor is introduced into the GUITAR </w:t>
                        </w:r>
                        <w:r>
                          <w:t>AP</w:t>
                        </w:r>
                        <w:r w:rsidRPr="00967801">
                          <w:t>CVD process. Panel (a) shows a cluster of the structures, (b) is a close up of the end of a filament, where the wall thickness is ~100 nm and (c) shows th</w:t>
                        </w:r>
                        <w:r>
                          <w:t>e distortion of the end of the structure as is begins to close.</w:t>
                        </w:r>
                      </w:p>
                    </w:txbxContent>
                  </v:textbox>
                </v:shape>
                <w10:anchorlock/>
              </v:group>
            </w:pict>
          </mc:Fallback>
        </mc:AlternateContent>
      </w:r>
    </w:p>
    <w:p w:rsidR="00352BEC" w:rsidRPr="00FC50AD" w:rsidRDefault="00352BEC" w:rsidP="007B6961">
      <w:pPr>
        <w:rPr>
          <w:rFonts w:ascii="Arial" w:hAnsi="Arial" w:cs="Arial"/>
        </w:rPr>
      </w:pPr>
    </w:p>
    <w:p w:rsidR="00610FD6" w:rsidRPr="00FC50AD" w:rsidRDefault="00795C18" w:rsidP="007B6961">
      <w:pPr>
        <w:rPr>
          <w:rFonts w:ascii="Arial" w:hAnsi="Arial" w:cs="Arial"/>
          <w:u w:val="single"/>
        </w:rPr>
      </w:pPr>
      <w:r w:rsidRPr="00FC50AD">
        <w:rPr>
          <w:rFonts w:ascii="Arial" w:hAnsi="Arial" w:cs="Arial"/>
        </w:rPr>
        <w:t xml:space="preserve">TEM </w:t>
      </w:r>
      <w:r w:rsidR="001E241A" w:rsidRPr="00FC50AD">
        <w:rPr>
          <w:rFonts w:ascii="Arial" w:hAnsi="Arial" w:cs="Arial"/>
        </w:rPr>
        <w:t xml:space="preserve">micrographs </w:t>
      </w:r>
      <w:r w:rsidRPr="00FC50AD">
        <w:rPr>
          <w:rFonts w:ascii="Arial" w:hAnsi="Arial" w:cs="Arial"/>
        </w:rPr>
        <w:t xml:space="preserve">of the HCF in Fig. 7 reveal a </w:t>
      </w:r>
      <w:r w:rsidR="00864F61" w:rsidRPr="00FC50AD">
        <w:rPr>
          <w:rFonts w:ascii="Arial" w:hAnsi="Arial" w:cs="Arial"/>
        </w:rPr>
        <w:t xml:space="preserve">layered but </w:t>
      </w:r>
      <w:r w:rsidRPr="00FC50AD">
        <w:rPr>
          <w:rFonts w:ascii="Arial" w:hAnsi="Arial" w:cs="Arial"/>
        </w:rPr>
        <w:t>disordered graphitic structure</w:t>
      </w:r>
      <w:r w:rsidR="00864F61" w:rsidRPr="00FC50AD">
        <w:rPr>
          <w:rFonts w:ascii="Arial" w:hAnsi="Arial" w:cs="Arial"/>
        </w:rPr>
        <w:t xml:space="preserve">, verifying that they are not carbon nanotubes. </w:t>
      </w:r>
      <w:r w:rsidR="00FD6F88" w:rsidRPr="00FC50AD">
        <w:rPr>
          <w:rFonts w:ascii="Arial" w:hAnsi="Arial" w:cs="Arial"/>
        </w:rPr>
        <w:t xml:space="preserve">Based on the similarities of these TEM images to that of the carbon onions in Fig. </w:t>
      </w:r>
      <w:r w:rsidR="004230BD">
        <w:rPr>
          <w:rFonts w:ascii="Arial" w:hAnsi="Arial" w:cs="Arial"/>
        </w:rPr>
        <w:t>5</w:t>
      </w:r>
      <w:r w:rsidR="00FD6F88" w:rsidRPr="00FC50AD">
        <w:rPr>
          <w:rFonts w:ascii="Arial" w:hAnsi="Arial" w:cs="Arial"/>
        </w:rPr>
        <w:t xml:space="preserve">(d), we have </w:t>
      </w:r>
      <w:r w:rsidR="001E241A" w:rsidRPr="00FC50AD">
        <w:rPr>
          <w:rFonts w:ascii="Arial" w:hAnsi="Arial" w:cs="Arial"/>
        </w:rPr>
        <w:t>developed the hypothesis</w:t>
      </w:r>
      <w:r w:rsidR="00FD6F88" w:rsidRPr="00FC50AD">
        <w:rPr>
          <w:rFonts w:ascii="Arial" w:hAnsi="Arial" w:cs="Arial"/>
        </w:rPr>
        <w:t xml:space="preserve"> that B doping introduces stresses that cause the curvature of the onions to be concave rather than convex</w:t>
      </w:r>
      <w:r w:rsidR="005C7493" w:rsidRPr="00FC50AD">
        <w:rPr>
          <w:rFonts w:ascii="Arial" w:hAnsi="Arial" w:cs="Arial"/>
        </w:rPr>
        <w:t xml:space="preserve"> relative to the substrate </w:t>
      </w:r>
      <w:r w:rsidR="007454B2">
        <w:rPr>
          <w:rFonts w:ascii="Arial" w:hAnsi="Arial" w:cs="Arial"/>
          <w:noProof/>
        </w:rPr>
        <w:lastRenderedPageBreak/>
        <mc:AlternateContent>
          <mc:Choice Requires="wpg">
            <w:drawing>
              <wp:anchor distT="0" distB="0" distL="114300" distR="114300" simplePos="0" relativeHeight="251710464" behindDoc="0" locked="0" layoutInCell="1" allowOverlap="1" wp14:anchorId="73634E46" wp14:editId="43BEBB0E">
                <wp:simplePos x="0" y="0"/>
                <wp:positionH relativeFrom="column">
                  <wp:posOffset>0</wp:posOffset>
                </wp:positionH>
                <wp:positionV relativeFrom="paragraph">
                  <wp:posOffset>75977</wp:posOffset>
                </wp:positionV>
                <wp:extent cx="1939290" cy="4383542"/>
                <wp:effectExtent l="0" t="0" r="3810" b="0"/>
                <wp:wrapTight wrapText="bothSides">
                  <wp:wrapPolygon edited="0">
                    <wp:start x="0" y="0"/>
                    <wp:lineTo x="0" y="19525"/>
                    <wp:lineTo x="10821" y="19525"/>
                    <wp:lineTo x="0" y="19901"/>
                    <wp:lineTo x="0" y="21497"/>
                    <wp:lineTo x="21430" y="21497"/>
                    <wp:lineTo x="21430" y="19901"/>
                    <wp:lineTo x="10821" y="19525"/>
                    <wp:lineTo x="21430" y="19525"/>
                    <wp:lineTo x="2143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1939290" cy="4383542"/>
                          <a:chOff x="0" y="158606"/>
                          <a:chExt cx="1939290" cy="4383703"/>
                        </a:xfrm>
                      </wpg:grpSpPr>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606"/>
                            <a:ext cx="1939290" cy="3962053"/>
                          </a:xfrm>
                          <a:prstGeom prst="rect">
                            <a:avLst/>
                          </a:prstGeom>
                          <a:noFill/>
                        </pic:spPr>
                      </pic:pic>
                      <wps:wsp>
                        <wps:cNvPr id="3" name="Text Box 3"/>
                        <wps:cNvSpPr txBox="1"/>
                        <wps:spPr>
                          <a:xfrm>
                            <a:off x="0" y="4215119"/>
                            <a:ext cx="1939290" cy="327190"/>
                          </a:xfrm>
                          <a:prstGeom prst="rect">
                            <a:avLst/>
                          </a:prstGeom>
                          <a:solidFill>
                            <a:prstClr val="white"/>
                          </a:solidFill>
                          <a:ln>
                            <a:noFill/>
                          </a:ln>
                        </wps:spPr>
                        <wps:txbx>
                          <w:txbxContent>
                            <w:p w:rsidR="008D4EF0" w:rsidRPr="002D6FF2" w:rsidRDefault="008D4EF0" w:rsidP="007454B2">
                              <w:pPr>
                                <w:pStyle w:val="Caption"/>
                                <w:rPr>
                                  <w:rFonts w:ascii="Arial" w:hAnsi="Arial" w:cs="Arial"/>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830CD8">
                                <w:t>TEM images of (a) the end of a HCF and (b) of the wall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634E46" id="Group 4" o:spid="_x0000_s1038" style="position:absolute;left:0;text-align:left;margin-left:0;margin-top:6pt;width:152.7pt;height:345.15pt;z-index:251710464;mso-position-horizontal-relative:text;mso-position-vertical-relative:text;mso-height-relative:margin" coordorigin=",1586" coordsize="19392,43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">
                <v:shape id="Picture 13" o:spid="_x0000_s1039" type="#_x0000_t75" style="position:absolute;top:1586;width:19392;height:3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">
                  <v:imagedata r:id="rId22" o:title=""/>
                  <v:path arrowok="t"/>
                </v:shape>
                <v:shape id="Text Box 3" o:spid="_x0000_s1040" type="#_x0000_t202" style="position:absolute;top:42151;width:19392;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8D4EF0" w:rsidRPr="002D6FF2" w:rsidRDefault="008D4EF0" w:rsidP="007454B2">
                        <w:pPr>
                          <w:pStyle w:val="Caption"/>
                          <w:rPr>
                            <w:rFonts w:ascii="Arial" w:hAnsi="Arial" w:cs="Arial"/>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830CD8">
                          <w:t>TEM images of (a) the end of a HCF and (b) of the wall structure.</w:t>
                        </w:r>
                      </w:p>
                    </w:txbxContent>
                  </v:textbox>
                </v:shape>
                <w10:wrap type="tight"/>
              </v:group>
            </w:pict>
          </mc:Fallback>
        </mc:AlternateContent>
      </w:r>
      <w:r w:rsidR="005C7493" w:rsidRPr="00FC50AD">
        <w:rPr>
          <w:rFonts w:ascii="Arial" w:hAnsi="Arial" w:cs="Arial"/>
        </w:rPr>
        <w:t>upon which they grow</w:t>
      </w:r>
      <w:r w:rsidR="00FD6F88" w:rsidRPr="00FC50AD">
        <w:rPr>
          <w:rFonts w:ascii="Arial" w:hAnsi="Arial" w:cs="Arial"/>
        </w:rPr>
        <w:t xml:space="preserve">. </w:t>
      </w:r>
      <w:r w:rsidR="005C7493" w:rsidRPr="00FC50AD">
        <w:rPr>
          <w:rFonts w:ascii="Arial" w:hAnsi="Arial" w:cs="Arial"/>
          <w:noProof/>
        </w:rPr>
        <w:t>We further hypothesize</w:t>
      </w:r>
      <w:r w:rsidR="00FD6F88" w:rsidRPr="00FC50AD">
        <w:rPr>
          <w:rFonts w:ascii="Arial" w:hAnsi="Arial" w:cs="Arial"/>
        </w:rPr>
        <w:t xml:space="preserve"> that the stress is due to the </w:t>
      </w:r>
      <w:r w:rsidR="00C555A1">
        <w:rPr>
          <w:rFonts w:ascii="Arial" w:hAnsi="Arial" w:cs="Arial"/>
        </w:rPr>
        <w:t xml:space="preserve">increase of </w:t>
      </w:r>
      <w:r w:rsidR="00C555A1" w:rsidRPr="00C555A1">
        <w:rPr>
          <w:rFonts w:ascii="Arial" w:hAnsi="Arial" w:cs="Arial"/>
        </w:rPr>
        <w:t>crosslinking between layers facilitated by the increase of sp</w:t>
      </w:r>
      <w:r w:rsidR="00C555A1" w:rsidRPr="00C555A1">
        <w:rPr>
          <w:rFonts w:ascii="Arial" w:hAnsi="Arial" w:cs="Arial"/>
          <w:vertAlign w:val="superscript"/>
        </w:rPr>
        <w:t>3</w:t>
      </w:r>
      <w:r w:rsidR="00C555A1" w:rsidRPr="00C555A1">
        <w:rPr>
          <w:rFonts w:ascii="Arial" w:hAnsi="Arial" w:cs="Arial"/>
        </w:rPr>
        <w:t xml:space="preserve"> carbon bonds</w:t>
      </w:r>
      <w:r w:rsidR="00C555A1">
        <w:rPr>
          <w:rFonts w:ascii="Arial" w:hAnsi="Arial" w:cs="Arial"/>
        </w:rPr>
        <w:fldChar w:fldCharType="begin"/>
      </w:r>
      <w:r w:rsidR="00C555A1">
        <w:rPr>
          <w:rFonts w:ascii="Arial" w:hAnsi="Arial" w:cs="Arial"/>
        </w:rPr>
        <w:instrText xml:space="preserve"> ADDIN ZOTERO_ITEM CSL_CITATION {"citationID":"pte0DIZh","properties":{"formattedCitation":"[14], [57]","plainCitation":"[14], [57]","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C555A1">
        <w:rPr>
          <w:rFonts w:ascii="Arial" w:hAnsi="Arial" w:cs="Arial"/>
        </w:rPr>
        <w:fldChar w:fldCharType="separate"/>
      </w:r>
      <w:r w:rsidR="00C555A1" w:rsidRPr="00C555A1">
        <w:rPr>
          <w:rFonts w:ascii="Arial" w:hAnsi="Arial" w:cs="Arial"/>
        </w:rPr>
        <w:t>[14], [57]</w:t>
      </w:r>
      <w:r w:rsidR="00C555A1">
        <w:rPr>
          <w:rFonts w:ascii="Arial" w:hAnsi="Arial" w:cs="Arial"/>
        </w:rPr>
        <w:fldChar w:fldCharType="end"/>
      </w:r>
      <w:r w:rsidR="00C555A1">
        <w:rPr>
          <w:rFonts w:ascii="Arial" w:hAnsi="Arial" w:cs="Arial"/>
        </w:rPr>
        <w:t xml:space="preserve">. </w:t>
      </w:r>
      <w:r w:rsidR="00C555A1" w:rsidRPr="00FC50AD">
        <w:rPr>
          <w:rFonts w:ascii="Arial" w:hAnsi="Arial" w:cs="Arial"/>
        </w:rPr>
        <w:t xml:space="preserve"> </w:t>
      </w:r>
      <w:r w:rsidR="006E4D6F">
        <w:rPr>
          <w:rFonts w:ascii="Arial" w:hAnsi="Arial" w:cs="Arial"/>
        </w:rPr>
        <w:t xml:space="preserve">This out of plane stress will consequently invert </w:t>
      </w:r>
      <w:r w:rsidR="004C3191">
        <w:rPr>
          <w:rFonts w:ascii="Arial" w:hAnsi="Arial" w:cs="Arial"/>
        </w:rPr>
        <w:t xml:space="preserve">the </w:t>
      </w:r>
      <w:r w:rsidR="006E4D6F">
        <w:rPr>
          <w:rFonts w:ascii="Arial" w:hAnsi="Arial" w:cs="Arial"/>
        </w:rPr>
        <w:t xml:space="preserve">curvature of the </w:t>
      </w:r>
      <w:r w:rsidR="001C599E">
        <w:rPr>
          <w:rFonts w:ascii="Arial" w:hAnsi="Arial" w:cs="Arial"/>
        </w:rPr>
        <w:t>onions</w:t>
      </w:r>
      <w:r w:rsidR="0000754A" w:rsidRPr="00FC50AD">
        <w:rPr>
          <w:rFonts w:ascii="Arial" w:hAnsi="Arial" w:cs="Arial"/>
        </w:rPr>
        <w:t xml:space="preserve"> </w:t>
      </w:r>
      <w:r w:rsidR="0000754A">
        <w:rPr>
          <w:rFonts w:ascii="Arial" w:hAnsi="Arial" w:cs="Arial"/>
        </w:rPr>
        <w:t>making the</w:t>
      </w:r>
      <w:r w:rsidR="0000754A" w:rsidRPr="00FC50AD">
        <w:rPr>
          <w:rFonts w:ascii="Arial" w:hAnsi="Arial" w:cs="Arial"/>
        </w:rPr>
        <w:t xml:space="preserve"> growth directed away from the surface</w:t>
      </w:r>
      <w:r w:rsidR="006C340C" w:rsidRPr="00FC50AD">
        <w:rPr>
          <w:rFonts w:ascii="Arial" w:hAnsi="Arial" w:cs="Arial"/>
        </w:rPr>
        <w:t xml:space="preserve">. </w:t>
      </w:r>
      <w:r w:rsidR="006C340C" w:rsidRPr="00FC50AD">
        <w:rPr>
          <w:rFonts w:ascii="Arial" w:hAnsi="Arial" w:cs="Arial"/>
          <w:u w:val="single"/>
        </w:rPr>
        <w:t>Th</w:t>
      </w:r>
      <w:r w:rsidR="00133006" w:rsidRPr="00FC50AD">
        <w:rPr>
          <w:rFonts w:ascii="Arial" w:hAnsi="Arial" w:cs="Arial"/>
          <w:u w:val="single"/>
        </w:rPr>
        <w:t>e effect of boron-induced stress in the graph</w:t>
      </w:r>
      <w:r w:rsidR="006062BC" w:rsidRPr="00FC50AD">
        <w:rPr>
          <w:rFonts w:ascii="Arial" w:hAnsi="Arial" w:cs="Arial"/>
          <w:u w:val="single"/>
        </w:rPr>
        <w:t>ite</w:t>
      </w:r>
      <w:r w:rsidR="00133006" w:rsidRPr="00FC50AD">
        <w:rPr>
          <w:rFonts w:ascii="Arial" w:hAnsi="Arial" w:cs="Arial"/>
          <w:u w:val="single"/>
        </w:rPr>
        <w:t xml:space="preserve"> sheets</w:t>
      </w:r>
      <w:r w:rsidR="006C340C" w:rsidRPr="00FC50AD">
        <w:rPr>
          <w:rFonts w:ascii="Arial" w:hAnsi="Arial" w:cs="Arial"/>
          <w:u w:val="single"/>
        </w:rPr>
        <w:t xml:space="preserve"> </w:t>
      </w:r>
      <w:r w:rsidR="00B13269">
        <w:rPr>
          <w:rFonts w:ascii="Arial" w:hAnsi="Arial" w:cs="Arial"/>
          <w:u w:val="single"/>
        </w:rPr>
        <w:t xml:space="preserve">and between them </w:t>
      </w:r>
      <w:r w:rsidR="006C340C" w:rsidRPr="00FC50AD">
        <w:rPr>
          <w:rFonts w:ascii="Arial" w:hAnsi="Arial" w:cs="Arial"/>
          <w:u w:val="single"/>
        </w:rPr>
        <w:t xml:space="preserve">is one of the fundamental questions </w:t>
      </w:r>
      <w:r w:rsidR="006062BC" w:rsidRPr="00FC50AD">
        <w:rPr>
          <w:rFonts w:ascii="Arial" w:hAnsi="Arial" w:cs="Arial"/>
          <w:u w:val="single"/>
        </w:rPr>
        <w:t>we will explore in</w:t>
      </w:r>
      <w:r w:rsidR="008323C2" w:rsidRPr="00FC50AD">
        <w:rPr>
          <w:rFonts w:ascii="Arial" w:hAnsi="Arial" w:cs="Arial"/>
          <w:u w:val="single"/>
        </w:rPr>
        <w:t xml:space="preserve"> th</w:t>
      </w:r>
      <w:r w:rsidR="006062BC" w:rsidRPr="00FC50AD">
        <w:rPr>
          <w:rFonts w:ascii="Arial" w:hAnsi="Arial" w:cs="Arial"/>
          <w:u w:val="single"/>
        </w:rPr>
        <w:t>is</w:t>
      </w:r>
      <w:r w:rsidR="008323C2" w:rsidRPr="00FC50AD">
        <w:rPr>
          <w:rFonts w:ascii="Arial" w:hAnsi="Arial" w:cs="Arial"/>
          <w:u w:val="single"/>
        </w:rPr>
        <w:t xml:space="preserve"> project</w:t>
      </w:r>
      <w:r w:rsidR="006C340C" w:rsidRPr="00FC50AD">
        <w:rPr>
          <w:rFonts w:ascii="Arial" w:hAnsi="Arial" w:cs="Arial"/>
          <w:u w:val="single"/>
        </w:rPr>
        <w:t>.</w:t>
      </w:r>
      <w:r w:rsidR="00610FD6" w:rsidRPr="00FC50AD">
        <w:rPr>
          <w:rFonts w:ascii="Arial" w:hAnsi="Arial" w:cs="Arial"/>
          <w:u w:val="single"/>
        </w:rPr>
        <w:t xml:space="preserve"> </w:t>
      </w:r>
    </w:p>
    <w:p w:rsidR="00610FD6" w:rsidRPr="00FC50AD" w:rsidRDefault="00610FD6" w:rsidP="007B6961">
      <w:pPr>
        <w:rPr>
          <w:rFonts w:ascii="Arial" w:hAnsi="Arial" w:cs="Arial"/>
          <w:u w:val="single"/>
        </w:rPr>
      </w:pPr>
    </w:p>
    <w:p w:rsidR="007B6961" w:rsidRPr="00FC50AD" w:rsidRDefault="00610FD6" w:rsidP="009C0532">
      <w:pPr>
        <w:rPr>
          <w:rFonts w:ascii="Arial" w:hAnsi="Arial" w:cs="Arial"/>
        </w:rPr>
      </w:pPr>
      <w:r w:rsidRPr="00FC50AD">
        <w:rPr>
          <w:rFonts w:ascii="Arial" w:hAnsi="Arial" w:cs="Arial"/>
        </w:rPr>
        <w:t xml:space="preserve">We have spectroscopically analyzed the chemical composition of the HCF by FTIR and X-ray photoelectron spectroscopy (XPS). We identified both B-C modes and B-O modes in the FTIR spectra, where oxygen </w:t>
      </w:r>
      <w:r w:rsidR="000A55AC" w:rsidRPr="00FC50AD">
        <w:rPr>
          <w:rFonts w:ascii="Arial" w:hAnsi="Arial" w:cs="Arial"/>
        </w:rPr>
        <w:t>may</w:t>
      </w:r>
      <w:r w:rsidRPr="00FC50AD">
        <w:rPr>
          <w:rFonts w:ascii="Arial" w:hAnsi="Arial" w:cs="Arial"/>
        </w:rPr>
        <w:t xml:space="preserve"> be </w:t>
      </w:r>
      <w:r w:rsidR="000A55AC" w:rsidRPr="00FC50AD">
        <w:rPr>
          <w:rFonts w:ascii="Arial" w:hAnsi="Arial" w:cs="Arial"/>
        </w:rPr>
        <w:t xml:space="preserve">bonded to boron (O-B-O) </w:t>
      </w:r>
      <w:r w:rsidRPr="00FC50AD">
        <w:rPr>
          <w:rFonts w:ascii="Arial" w:hAnsi="Arial" w:cs="Arial"/>
        </w:rPr>
        <w:t xml:space="preserve">incorporated into the graphite or boron at the surface of the HCF. </w:t>
      </w:r>
      <w:r w:rsidR="000A55AC" w:rsidRPr="00FC50AD">
        <w:rPr>
          <w:rFonts w:ascii="Arial" w:hAnsi="Arial" w:cs="Arial"/>
        </w:rPr>
        <w:t>At this time, the</w:t>
      </w:r>
      <w:r w:rsidRPr="00FC50AD">
        <w:rPr>
          <w:rFonts w:ascii="Arial" w:hAnsi="Arial" w:cs="Arial"/>
        </w:rPr>
        <w:t xml:space="preserve"> FTIR analysis is incomplete and needs to be examined in </w:t>
      </w:r>
      <w:r w:rsidR="000A55AC" w:rsidRPr="00FC50AD">
        <w:rPr>
          <w:rFonts w:ascii="Arial" w:hAnsi="Arial" w:cs="Arial"/>
        </w:rPr>
        <w:t>greater</w:t>
      </w:r>
      <w:r w:rsidRPr="00FC50AD">
        <w:rPr>
          <w:rFonts w:ascii="Arial" w:hAnsi="Arial" w:cs="Arial"/>
        </w:rPr>
        <w:t xml:space="preserve"> detail as part of the proposed </w:t>
      </w:r>
      <w:r w:rsidR="000A55AC" w:rsidRPr="00FC50AD">
        <w:rPr>
          <w:rFonts w:ascii="Arial" w:hAnsi="Arial" w:cs="Arial"/>
        </w:rPr>
        <w:t xml:space="preserve">research </w:t>
      </w:r>
      <w:r w:rsidRPr="00FC50AD">
        <w:rPr>
          <w:rFonts w:ascii="Arial" w:hAnsi="Arial" w:cs="Arial"/>
        </w:rPr>
        <w:t xml:space="preserve">project. We conclusively identify boron in the HCF with XPS. Displayed in Figure </w:t>
      </w:r>
      <w:r w:rsidR="00162B28" w:rsidRPr="00FC50AD">
        <w:rPr>
          <w:rFonts w:ascii="Arial" w:hAnsi="Arial" w:cs="Arial"/>
        </w:rPr>
        <w:t>8 are spectra of the B 1s core level state for boron</w:t>
      </w:r>
      <w:r w:rsidR="004110A4">
        <w:rPr>
          <w:rFonts w:ascii="Arial" w:hAnsi="Arial" w:cs="Arial"/>
        </w:rPr>
        <w:t>-</w:t>
      </w:r>
      <w:r w:rsidR="00162B28" w:rsidRPr="00FC50AD">
        <w:rPr>
          <w:rFonts w:ascii="Arial" w:hAnsi="Arial" w:cs="Arial"/>
        </w:rPr>
        <w:t xml:space="preserve">doped carbons </w:t>
      </w:r>
      <w:r w:rsidR="00AA164F" w:rsidRPr="00FC50AD">
        <w:rPr>
          <w:rFonts w:ascii="Arial" w:hAnsi="Arial" w:cs="Arial"/>
        </w:rPr>
        <w:fldChar w:fldCharType="begin"/>
      </w:r>
      <w:r w:rsidR="00BF1BE5">
        <w:rPr>
          <w:rFonts w:ascii="Arial" w:hAnsi="Arial" w:cs="Arial"/>
        </w:rPr>
        <w:instrText xml:space="preserve"> ADDIN ZOTERO_ITEM CSL_CITATION {"citationID":"mitQ07Ay","properties":{"formattedCitation":"[47], [58]","plainCitation":"[47], [58]","noteIndex":0},"citationItems":[{"id":"ZeT0AWRb/0cwM5kQZ","uris":["http://zotero.org/users/148982/items/GX8873WS"],"uri":["http://zotero.org/users/148982/items/GX8873WS"],"itemData":{"id":2845,"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id":"ZeT0AWRb/BjCKWlxb","uris":["http://zotero.org/users/148982/items/3MJWQR4G"],"uri":["http://zotero.org/users/148982/items/3MJWQR4G"],"itemData":{"id":2852,"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AA164F" w:rsidRPr="00FC50AD">
        <w:rPr>
          <w:rFonts w:ascii="Arial" w:hAnsi="Arial" w:cs="Arial"/>
        </w:rPr>
        <w:fldChar w:fldCharType="separate"/>
      </w:r>
      <w:r w:rsidR="005E58FF" w:rsidRPr="005E58FF">
        <w:rPr>
          <w:rFonts w:ascii="Arial" w:hAnsi="Arial" w:cs="Arial"/>
        </w:rPr>
        <w:t>[47], [58]</w:t>
      </w:r>
      <w:r w:rsidR="00AA164F" w:rsidRPr="00FC50AD">
        <w:rPr>
          <w:rFonts w:ascii="Arial" w:hAnsi="Arial" w:cs="Arial"/>
        </w:rPr>
        <w:fldChar w:fldCharType="end"/>
      </w:r>
      <w:r w:rsidR="00F11A3A">
        <w:rPr>
          <w:rFonts w:ascii="Arial" w:hAnsi="Arial" w:cs="Arial"/>
        </w:rPr>
        <w:t xml:space="preserve"> (Figure 8 a-b)</w:t>
      </w:r>
      <w:r w:rsidR="004110A4">
        <w:rPr>
          <w:rFonts w:ascii="Arial" w:hAnsi="Arial" w:cs="Arial"/>
        </w:rPr>
        <w:t>,</w:t>
      </w:r>
      <w:r w:rsidR="00AA164F" w:rsidRPr="00FC50AD">
        <w:rPr>
          <w:rFonts w:ascii="Arial" w:hAnsi="Arial" w:cs="Arial"/>
        </w:rPr>
        <w:t xml:space="preserve"> </w:t>
      </w:r>
      <w:r w:rsidR="00162B28" w:rsidRPr="00FC50AD">
        <w:rPr>
          <w:rFonts w:ascii="Arial" w:hAnsi="Arial" w:cs="Arial"/>
        </w:rPr>
        <w:t xml:space="preserve">and </w:t>
      </w:r>
      <w:r w:rsidR="000A55AC" w:rsidRPr="00FC50AD">
        <w:rPr>
          <w:rFonts w:ascii="Arial" w:hAnsi="Arial" w:cs="Arial"/>
        </w:rPr>
        <w:t>our</w:t>
      </w:r>
      <w:r w:rsidR="00162B28" w:rsidRPr="00FC50AD">
        <w:rPr>
          <w:rFonts w:ascii="Arial" w:hAnsi="Arial" w:cs="Arial"/>
        </w:rPr>
        <w:t xml:space="preserve"> HCF</w:t>
      </w:r>
      <w:r w:rsidR="005224F7">
        <w:rPr>
          <w:rFonts w:ascii="Arial" w:hAnsi="Arial" w:cs="Arial"/>
        </w:rPr>
        <w:t xml:space="preserve"> (Figure 8c)</w:t>
      </w:r>
      <w:r w:rsidR="00162B28" w:rsidRPr="00FC50AD">
        <w:rPr>
          <w:rFonts w:ascii="Arial" w:hAnsi="Arial" w:cs="Arial"/>
        </w:rPr>
        <w:t>.</w:t>
      </w:r>
      <w:r w:rsidR="00073322" w:rsidRPr="00FC50AD">
        <w:rPr>
          <w:rFonts w:ascii="Arial" w:hAnsi="Arial" w:cs="Arial"/>
        </w:rPr>
        <w:t xml:space="preserve"> Cermignani et al. </w:t>
      </w:r>
      <w:r w:rsidR="005E58FF">
        <w:rPr>
          <w:rFonts w:ascii="Arial" w:hAnsi="Arial" w:cs="Arial"/>
        </w:rPr>
        <w:fldChar w:fldCharType="begin"/>
      </w:r>
      <w:r w:rsidR="00BF1BE5">
        <w:rPr>
          <w:rFonts w:ascii="Arial" w:hAnsi="Arial" w:cs="Arial"/>
        </w:rPr>
        <w:instrText xml:space="preserve"> ADDIN ZOTERO_ITEM CSL_CITATION {"citationID":"CyBez7Ew","properties":{"formattedCitation":"[47]","plainCitation":"[47]","noteIndex":0},"citationItems":[{"id":"ZeT0AWRb/0cwM5kQZ","uris":["http://zotero.org/users/148982/items/GX8873WS"],"uri":["http://zotero.org/users/148982/items/GX8873WS"],"itemData":{"id":"OVO6HTm5/QrAtCBlC","type":"article-journal","title":"Synthesis and characterization of boron-doped carbons","container-title":"Carbon","page":"367-374","volume":"33","issue":"4","source":"Crossref","DOI":"10.1016/0008-6223(94)00160-2","ISSN":"00086223","language":"en","author":[{"family":"Cermignani","given":"William"},{"family":"Paulson","given":"Thomas E."},{"family":"Onneby","given":"Carina"},{"family":"Pantano","given":"Carlo G."}],"issued":{"date-parts":[["1995"]]}}}],"schema":"https://github.com/citation-style-language/schema/raw/master/csl-citation.json"} </w:instrText>
      </w:r>
      <w:r w:rsidR="005E58FF">
        <w:rPr>
          <w:rFonts w:ascii="Arial" w:hAnsi="Arial" w:cs="Arial"/>
        </w:rPr>
        <w:fldChar w:fldCharType="separate"/>
      </w:r>
      <w:r w:rsidR="005E58FF" w:rsidRPr="005E58FF">
        <w:rPr>
          <w:rFonts w:ascii="Arial" w:hAnsi="Arial" w:cs="Arial"/>
        </w:rPr>
        <w:t>[47]</w:t>
      </w:r>
      <w:r w:rsidR="005E58FF">
        <w:rPr>
          <w:rFonts w:ascii="Arial" w:hAnsi="Arial" w:cs="Arial"/>
        </w:rPr>
        <w:fldChar w:fldCharType="end"/>
      </w:r>
      <w:r w:rsidR="00073322" w:rsidRPr="00FC50AD">
        <w:rPr>
          <w:rFonts w:ascii="Arial" w:hAnsi="Arial" w:cs="Arial"/>
        </w:rPr>
        <w:t xml:space="preserve"> </w:t>
      </w:r>
      <w:r w:rsidR="000A55AC" w:rsidRPr="00FC50AD">
        <w:rPr>
          <w:rFonts w:ascii="Arial" w:hAnsi="Arial" w:cs="Arial"/>
        </w:rPr>
        <w:t>assigned</w:t>
      </w:r>
      <w:r w:rsidR="00073322" w:rsidRPr="00FC50AD">
        <w:rPr>
          <w:rFonts w:ascii="Arial" w:hAnsi="Arial" w:cs="Arial"/>
        </w:rPr>
        <w:t xml:space="preserve"> a B 1s binding energy of ~192.5 eV </w:t>
      </w:r>
      <w:r w:rsidR="00934CD4" w:rsidRPr="00FC50AD">
        <w:rPr>
          <w:rFonts w:ascii="Arial" w:hAnsi="Arial" w:cs="Arial"/>
        </w:rPr>
        <w:t>to</w:t>
      </w:r>
      <w:r w:rsidR="00931B34" w:rsidRPr="00FC50AD">
        <w:rPr>
          <w:rFonts w:ascii="Arial" w:hAnsi="Arial" w:cs="Arial"/>
        </w:rPr>
        <w:t xml:space="preserve"> B-C bonding</w:t>
      </w:r>
      <w:r w:rsidR="000A55AC" w:rsidRPr="00FC50AD">
        <w:rPr>
          <w:rFonts w:ascii="Arial" w:hAnsi="Arial" w:cs="Arial"/>
        </w:rPr>
        <w:t xml:space="preserve"> (Fig. 8(a))</w:t>
      </w:r>
      <w:r w:rsidR="00073322" w:rsidRPr="00FC50AD">
        <w:rPr>
          <w:rFonts w:ascii="Arial" w:hAnsi="Arial" w:cs="Arial"/>
        </w:rPr>
        <w:t xml:space="preserve">, while Sheng et al. </w:t>
      </w:r>
      <w:r w:rsidR="005E58FF">
        <w:rPr>
          <w:rFonts w:ascii="Arial" w:hAnsi="Arial" w:cs="Arial"/>
        </w:rPr>
        <w:fldChar w:fldCharType="begin"/>
      </w:r>
      <w:r w:rsidR="00BF1BE5">
        <w:rPr>
          <w:rFonts w:ascii="Arial" w:hAnsi="Arial" w:cs="Arial"/>
        </w:rPr>
        <w:instrText xml:space="preserve"> ADDIN ZOTERO_ITEM CSL_CITATION {"citationID":"0OsxNUr7","properties":{"formattedCitation":"[58]","plainCitation":"[58]","noteIndex":0},"citationItems":[{"id":"ZeT0AWRb/BjCKWlxb","uris":["http://zotero.org/users/148982/items/3MJWQR4G"],"uri":["http://zotero.org/users/148982/items/3MJWQR4G"],"itemData":{"id":"OVO6HTm5/Gv4yAoRZ","type":"article-journal","title":"Synthesis of boron doped graphene for oxygen reduction reaction in fuel cells","container-title":"J. Mater. Chem.","page":"390-395","volume":"22","issue":"2","source":"Crossref","DOI":"10.1039/C1JM14694G","ISSN":"0959-9428, 1364-5501","language":"en","author":[{"family":"Sheng","given":"Zhen-Huan"},{"family":"Gao","given":"Hong-Li"},{"family":"Bao","given":"Wen-Jing"},{"family":"Wang","given":"Feng-Bin"},{"family":"Xia","given":"Xing-Hua"}],"issued":{"date-parts":[["2012"]]}}}],"schema":"https://github.com/citation-style-language/schema/raw/master/csl-citation.json"} </w:instrText>
      </w:r>
      <w:r w:rsidR="005E58FF">
        <w:rPr>
          <w:rFonts w:ascii="Arial" w:hAnsi="Arial" w:cs="Arial"/>
        </w:rPr>
        <w:fldChar w:fldCharType="separate"/>
      </w:r>
      <w:r w:rsidR="005E58FF" w:rsidRPr="005E58FF">
        <w:rPr>
          <w:rFonts w:ascii="Arial" w:hAnsi="Arial" w:cs="Arial"/>
        </w:rPr>
        <w:t>[58]</w:t>
      </w:r>
      <w:r w:rsidR="005E58FF">
        <w:rPr>
          <w:rFonts w:ascii="Arial" w:hAnsi="Arial" w:cs="Arial"/>
        </w:rPr>
        <w:fldChar w:fldCharType="end"/>
      </w:r>
      <w:r w:rsidR="00073322" w:rsidRPr="00FC50AD">
        <w:rPr>
          <w:rFonts w:ascii="Arial" w:hAnsi="Arial" w:cs="Arial"/>
        </w:rPr>
        <w:t xml:space="preserve"> </w:t>
      </w:r>
      <w:r w:rsidR="00E87E1D" w:rsidRPr="00FC50AD">
        <w:rPr>
          <w:rFonts w:ascii="Arial" w:hAnsi="Arial" w:cs="Arial"/>
        </w:rPr>
        <w:t>assigned it to</w:t>
      </w:r>
      <w:r w:rsidR="00073322" w:rsidRPr="00FC50AD">
        <w:rPr>
          <w:rFonts w:ascii="Arial" w:hAnsi="Arial" w:cs="Arial"/>
        </w:rPr>
        <w:t xml:space="preserve"> </w:t>
      </w:r>
      <w:r w:rsidR="00931B34" w:rsidRPr="00FC50AD">
        <w:rPr>
          <w:rFonts w:ascii="Arial" w:hAnsi="Arial" w:cs="Arial"/>
        </w:rPr>
        <w:t>B-O</w:t>
      </w:r>
      <w:r w:rsidR="00073322" w:rsidRPr="00FC50AD">
        <w:rPr>
          <w:rFonts w:ascii="Arial" w:hAnsi="Arial" w:cs="Arial"/>
        </w:rPr>
        <w:t xml:space="preserve"> </w:t>
      </w:r>
      <w:r w:rsidR="00931B34" w:rsidRPr="00FC50AD">
        <w:rPr>
          <w:rFonts w:ascii="Arial" w:hAnsi="Arial" w:cs="Arial"/>
        </w:rPr>
        <w:t>bonding</w:t>
      </w:r>
      <w:r w:rsidR="000A55AC" w:rsidRPr="00FC50AD">
        <w:rPr>
          <w:rFonts w:ascii="Arial" w:hAnsi="Arial" w:cs="Arial"/>
        </w:rPr>
        <w:t xml:space="preserve"> (Fig. 8(</w:t>
      </w:r>
      <w:r w:rsidR="00D61C55">
        <w:rPr>
          <w:rFonts w:ascii="Arial" w:hAnsi="Arial" w:cs="Arial"/>
        </w:rPr>
        <w:t>b</w:t>
      </w:r>
      <w:r w:rsidR="000A55AC" w:rsidRPr="00FC50AD">
        <w:rPr>
          <w:rFonts w:ascii="Arial" w:hAnsi="Arial" w:cs="Arial"/>
        </w:rPr>
        <w:t>))</w:t>
      </w:r>
      <w:r w:rsidR="00073322" w:rsidRPr="00FC50AD">
        <w:rPr>
          <w:rFonts w:ascii="Arial" w:hAnsi="Arial" w:cs="Arial"/>
        </w:rPr>
        <w:t xml:space="preserve">. </w:t>
      </w:r>
      <w:r w:rsidR="00162B28" w:rsidRPr="00FC50AD">
        <w:rPr>
          <w:rFonts w:ascii="Arial" w:hAnsi="Arial" w:cs="Arial"/>
        </w:rPr>
        <w:t xml:space="preserve"> </w:t>
      </w:r>
      <w:r w:rsidR="00934CD4" w:rsidRPr="00FC50AD">
        <w:rPr>
          <w:rFonts w:ascii="Arial" w:hAnsi="Arial" w:cs="Arial"/>
        </w:rPr>
        <w:t xml:space="preserve">The binding energy of the </w:t>
      </w:r>
      <w:r w:rsidR="00E2218F" w:rsidRPr="00FC50AD">
        <w:rPr>
          <w:rFonts w:ascii="Arial" w:hAnsi="Arial" w:cs="Arial"/>
        </w:rPr>
        <w:t xml:space="preserve">HCF </w:t>
      </w:r>
      <w:r w:rsidR="00934CD4" w:rsidRPr="00FC50AD">
        <w:rPr>
          <w:rFonts w:ascii="Arial" w:hAnsi="Arial" w:cs="Arial"/>
        </w:rPr>
        <w:t>B 1</w:t>
      </w:r>
      <w:r w:rsidR="00F718EE" w:rsidRPr="00FC50AD">
        <w:rPr>
          <w:rFonts w:ascii="Arial" w:hAnsi="Arial" w:cs="Arial"/>
        </w:rPr>
        <w:t>s core level state is</w:t>
      </w:r>
      <w:r w:rsidR="00934CD4" w:rsidRPr="00FC50AD">
        <w:rPr>
          <w:rFonts w:ascii="Arial" w:hAnsi="Arial" w:cs="Arial"/>
        </w:rPr>
        <w:t xml:space="preserve"> 192 eV (Fig. 8(</w:t>
      </w:r>
      <w:r w:rsidR="00D61C55">
        <w:rPr>
          <w:rFonts w:ascii="Arial" w:hAnsi="Arial" w:cs="Arial"/>
        </w:rPr>
        <w:t>c</w:t>
      </w:r>
      <w:r w:rsidR="00934CD4" w:rsidRPr="00FC50AD">
        <w:rPr>
          <w:rFonts w:ascii="Arial" w:hAnsi="Arial" w:cs="Arial"/>
        </w:rPr>
        <w:t xml:space="preserve">)). </w:t>
      </w:r>
      <w:r w:rsidR="002038C2" w:rsidRPr="00FC50AD">
        <w:rPr>
          <w:rFonts w:ascii="Arial" w:hAnsi="Arial" w:cs="Arial"/>
        </w:rPr>
        <w:t xml:space="preserve">The conflicting assignments make it impossible to identify </w:t>
      </w:r>
      <w:r w:rsidR="00984C1B" w:rsidRPr="00FC50AD">
        <w:rPr>
          <w:rFonts w:ascii="Arial" w:hAnsi="Arial" w:cs="Arial"/>
        </w:rPr>
        <w:t xml:space="preserve">with confidence </w:t>
      </w:r>
      <w:r w:rsidR="002038C2" w:rsidRPr="00FC50AD">
        <w:rPr>
          <w:rFonts w:ascii="Arial" w:hAnsi="Arial" w:cs="Arial"/>
        </w:rPr>
        <w:t>the origin of the bonding of boron in HCF. Furthermore, our preliminary XPS analysis only provides information to a depth of 10 nm into the HCF</w:t>
      </w:r>
      <w:r w:rsidR="00F035D9" w:rsidRPr="00FC50AD">
        <w:rPr>
          <w:rFonts w:ascii="Arial" w:hAnsi="Arial" w:cs="Arial"/>
        </w:rPr>
        <w:t xml:space="preserve"> and additional mapping of boron and oxygen in the interior would be beneficial to our understanding</w:t>
      </w:r>
      <w:r w:rsidR="002038C2" w:rsidRPr="00FC50AD">
        <w:rPr>
          <w:rFonts w:ascii="Arial" w:hAnsi="Arial" w:cs="Arial"/>
        </w:rPr>
        <w:t xml:space="preserve">. </w:t>
      </w:r>
      <w:r w:rsidR="00F035D9" w:rsidRPr="00FC50AD">
        <w:rPr>
          <w:rFonts w:ascii="Arial" w:hAnsi="Arial" w:cs="Arial"/>
          <w:u w:val="single"/>
        </w:rPr>
        <w:t>F</w:t>
      </w:r>
      <w:r w:rsidR="002038C2" w:rsidRPr="00FC50AD">
        <w:rPr>
          <w:rFonts w:ascii="Arial" w:hAnsi="Arial" w:cs="Arial"/>
          <w:u w:val="single"/>
        </w:rPr>
        <w:t xml:space="preserve">urther XPS analysis is needed to determine the bonding of B in HCF and </w:t>
      </w:r>
      <w:r w:rsidR="005E58FF">
        <w:rPr>
          <w:rFonts w:ascii="Arial" w:hAnsi="Arial" w:cs="Arial"/>
          <w:u w:val="single"/>
        </w:rPr>
        <w:t xml:space="preserve">it </w:t>
      </w:r>
      <w:r w:rsidR="002038C2" w:rsidRPr="00FC50AD">
        <w:rPr>
          <w:rFonts w:ascii="Arial" w:hAnsi="Arial" w:cs="Arial"/>
          <w:u w:val="single"/>
        </w:rPr>
        <w:t xml:space="preserve">is another topic of investigation of the project. </w:t>
      </w:r>
    </w:p>
    <w:p w:rsidR="009C0532" w:rsidRPr="00FC50AD" w:rsidRDefault="00583F2E" w:rsidP="00170648">
      <w:pPr>
        <w:rPr>
          <w:rFonts w:ascii="Arial" w:hAnsi="Arial" w:cs="Arial"/>
        </w:rPr>
      </w:pPr>
      <w:r>
        <w:rPr>
          <w:rFonts w:ascii="Arial" w:hAnsi="Arial" w:cs="Arial"/>
          <w:noProof/>
        </w:rPr>
        <mc:AlternateContent>
          <mc:Choice Requires="wpg">
            <w:drawing>
              <wp:anchor distT="0" distB="0" distL="114300" distR="114300" simplePos="0" relativeHeight="251713536" behindDoc="0" locked="0" layoutInCell="1" allowOverlap="1" wp14:anchorId="73117C78" wp14:editId="00E0FB4A">
                <wp:simplePos x="0" y="0"/>
                <wp:positionH relativeFrom="margin">
                  <wp:align>left</wp:align>
                </wp:positionH>
                <wp:positionV relativeFrom="paragraph">
                  <wp:posOffset>300162</wp:posOffset>
                </wp:positionV>
                <wp:extent cx="6044184" cy="2508785"/>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6044184" cy="2508785"/>
                          <a:chOff x="0" y="174090"/>
                          <a:chExt cx="6044184" cy="2508785"/>
                        </a:xfrm>
                      </wpg:grpSpPr>
                      <pic:pic xmlns:pic="http://schemas.openxmlformats.org/drawingml/2006/picture">
                        <pic:nvPicPr>
                          <pic:cNvPr id="28" name="Picture 28"/>
                          <pic:cNvPicPr preferRelativeResize="0">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174090"/>
                            <a:ext cx="6044184" cy="2029898"/>
                          </a:xfrm>
                          <a:prstGeom prst="rect">
                            <a:avLst/>
                          </a:prstGeom>
                          <a:noFill/>
                        </pic:spPr>
                      </pic:pic>
                      <wps:wsp>
                        <wps:cNvPr id="2" name="Text Box 2"/>
                        <wps:cNvSpPr txBox="1"/>
                        <wps:spPr>
                          <a:xfrm>
                            <a:off x="8626" y="2277110"/>
                            <a:ext cx="5734685" cy="405765"/>
                          </a:xfrm>
                          <a:prstGeom prst="rect">
                            <a:avLst/>
                          </a:prstGeom>
                          <a:solidFill>
                            <a:prstClr val="white"/>
                          </a:solidFill>
                          <a:ln>
                            <a:noFill/>
                          </a:ln>
                        </wps:spPr>
                        <wps:txbx>
                          <w:txbxContent>
                            <w:p w:rsidR="008D4EF0" w:rsidRPr="003757DE" w:rsidRDefault="008D4EF0" w:rsidP="00583F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6965D8">
                                <w:t>Figure 8. XPS spectra of the B 1s core level state of boron-doped (a) carbon (Cermignani et al.), (b) graphene (Sheng et al.) and (c) H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117C78" id="Group 9" o:spid="_x0000_s1041" style="position:absolute;left:0;text-align:left;margin-left:0;margin-top:23.65pt;width:475.9pt;height:197.55pt;z-index:251713536;mso-position-horizontal:left;mso-position-horizontal-relative:margin;mso-position-vertical-relative:text;mso-width-relative:margin;mso-height-relative:margin" coordorigin=",1740" coordsize="60441,25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">
                <v:shape id="Picture 28" o:spid="_x0000_s1042" type="#_x0000_t75" style="position:absolute;top:1740;width:60441;height:202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">
                  <v:imagedata r:id="rId24" o:title=""/>
                  <v:path arrowok="t"/>
                </v:shape>
                <v:shape id="_x0000_s1043" type="#_x0000_t202" style="position:absolute;left:86;top:22771;width:573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8D4EF0" w:rsidRPr="003757DE" w:rsidRDefault="008D4EF0" w:rsidP="00583F2E">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6965D8">
                          <w:t>Figure 8. XPS spectra of the B 1s core level state of boron-doped (a) carbon (Cermignani et al.), (b) graphene (Sheng et al.) and (c) HCF.</w:t>
                        </w:r>
                      </w:p>
                    </w:txbxContent>
                  </v:textbox>
                </v:shape>
                <w10:wrap type="topAndBottom" anchorx="margin"/>
              </v:group>
            </w:pict>
          </mc:Fallback>
        </mc:AlternateContent>
      </w:r>
    </w:p>
    <w:p w:rsidR="00E13536" w:rsidRDefault="00E13536" w:rsidP="00170648">
      <w:pPr>
        <w:rPr>
          <w:rFonts w:ascii="Arial" w:hAnsi="Arial" w:cs="Arial"/>
        </w:rPr>
      </w:pPr>
    </w:p>
    <w:p w:rsidR="00E13536" w:rsidRDefault="00E13536" w:rsidP="00170648">
      <w:pPr>
        <w:rPr>
          <w:rFonts w:ascii="Arial" w:hAnsi="Arial" w:cs="Arial"/>
        </w:rPr>
      </w:pPr>
    </w:p>
    <w:p w:rsidR="00E13536" w:rsidRDefault="00E13536" w:rsidP="00E13536">
      <w:pPr>
        <w:keepNext/>
      </w:pPr>
      <w:r>
        <w:rPr>
          <w:rFonts w:ascii="Arial" w:hAnsi="Arial" w:cs="Arial"/>
          <w:noProof/>
        </w:rPr>
        <w:lastRenderedPageBreak/>
        <w:drawing>
          <wp:inline distT="0" distB="0" distL="0" distR="0" wp14:anchorId="5214E461" wp14:editId="068A344F">
            <wp:extent cx="5841365" cy="194881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41365" cy="1948815"/>
                    </a:xfrm>
                    <a:prstGeom prst="rect">
                      <a:avLst/>
                    </a:prstGeom>
                    <a:noFill/>
                  </pic:spPr>
                </pic:pic>
              </a:graphicData>
            </a:graphic>
          </wp:inline>
        </w:drawing>
      </w:r>
    </w:p>
    <w:p w:rsidR="00E13536" w:rsidRDefault="00E13536" w:rsidP="00E13536">
      <w:pPr>
        <w:pStyle w:val="Caption"/>
      </w:pPr>
      <w:r>
        <w:t xml:space="preserve">Figure </w:t>
      </w:r>
      <w:r w:rsidR="004D5FE8">
        <w:fldChar w:fldCharType="begin"/>
      </w:r>
      <w:r w:rsidR="004D5FE8">
        <w:instrText xml:space="preserve"> SEQ Figure \* ARABIC </w:instrText>
      </w:r>
      <w:r w:rsidR="004D5FE8">
        <w:fldChar w:fldCharType="separate"/>
      </w:r>
      <w:r w:rsidR="004C465B">
        <w:rPr>
          <w:noProof/>
        </w:rPr>
        <w:t>9</w:t>
      </w:r>
      <w:r w:rsidR="004D5FE8">
        <w:rPr>
          <w:noProof/>
        </w:rPr>
        <w:fldChar w:fldCharType="end"/>
      </w:r>
      <w:r w:rsidRPr="00F0527C">
        <w:t>. SEM images of (a) the base of a HCF and (b) a top</w:t>
      </w:r>
      <w:r w:rsidR="004E5905">
        <w:t>-</w:t>
      </w:r>
      <w:r w:rsidRPr="00F0527C">
        <w:t>down view inside an HCF at the early stage of formation. Panel (c) is a schematic representation of the proposed growth of HCF.</w:t>
      </w:r>
    </w:p>
    <w:p w:rsidR="000D7143" w:rsidRPr="00FC50AD" w:rsidRDefault="00F55AFE" w:rsidP="00170648">
      <w:pPr>
        <w:rPr>
          <w:rFonts w:ascii="Arial" w:hAnsi="Arial" w:cs="Arial"/>
        </w:rPr>
      </w:pPr>
      <w:r w:rsidRPr="00FC50AD">
        <w:rPr>
          <w:rFonts w:ascii="Arial" w:hAnsi="Arial" w:cs="Arial"/>
        </w:rPr>
        <w:t>The tubular morphology of the HCF</w:t>
      </w:r>
      <w:r w:rsidR="00CD47FA" w:rsidRPr="00FC50AD">
        <w:rPr>
          <w:rFonts w:ascii="Arial" w:hAnsi="Arial" w:cs="Arial"/>
        </w:rPr>
        <w:t xml:space="preserve"> by itself is interesting,</w:t>
      </w:r>
      <w:r w:rsidRPr="00FC50AD">
        <w:rPr>
          <w:rFonts w:ascii="Arial" w:hAnsi="Arial" w:cs="Arial"/>
        </w:rPr>
        <w:t xml:space="preserve"> particularly </w:t>
      </w:r>
      <w:r w:rsidR="00CD47FA" w:rsidRPr="00FC50AD">
        <w:rPr>
          <w:rFonts w:ascii="Arial" w:hAnsi="Arial" w:cs="Arial"/>
        </w:rPr>
        <w:t>since</w:t>
      </w:r>
      <w:r w:rsidRPr="00FC50AD">
        <w:rPr>
          <w:rFonts w:ascii="Arial" w:hAnsi="Arial" w:cs="Arial"/>
        </w:rPr>
        <w:t xml:space="preserve"> they are</w:t>
      </w:r>
      <w:r w:rsidR="00DF54DE">
        <w:rPr>
          <w:rFonts w:ascii="Arial" w:hAnsi="Arial" w:cs="Arial"/>
        </w:rPr>
        <w:t xml:space="preserve"> </w:t>
      </w:r>
      <w:r w:rsidRPr="00FC50AD">
        <w:rPr>
          <w:rFonts w:ascii="Arial" w:hAnsi="Arial" w:cs="Arial"/>
        </w:rPr>
        <w:t>n</w:t>
      </w:r>
      <w:r w:rsidR="00DF54DE">
        <w:rPr>
          <w:rFonts w:ascii="Arial" w:hAnsi="Arial" w:cs="Arial"/>
        </w:rPr>
        <w:t>o</w:t>
      </w:r>
      <w:r w:rsidRPr="00FC50AD">
        <w:rPr>
          <w:rFonts w:ascii="Arial" w:hAnsi="Arial" w:cs="Arial"/>
        </w:rPr>
        <w:t xml:space="preserve">t </w:t>
      </w:r>
      <w:r w:rsidR="002E1881" w:rsidRPr="00FC50AD">
        <w:rPr>
          <w:rFonts w:ascii="Arial" w:hAnsi="Arial" w:cs="Arial"/>
        </w:rPr>
        <w:t>carbon nanotube</w:t>
      </w:r>
      <w:r w:rsidRPr="00FC50AD">
        <w:rPr>
          <w:rFonts w:ascii="Arial" w:hAnsi="Arial" w:cs="Arial"/>
        </w:rPr>
        <w:t>s</w:t>
      </w:r>
      <w:r w:rsidR="002E1881" w:rsidRPr="00FC50AD">
        <w:rPr>
          <w:rFonts w:ascii="Arial" w:hAnsi="Arial" w:cs="Arial"/>
        </w:rPr>
        <w:t xml:space="preserve"> and </w:t>
      </w:r>
      <w:r w:rsidRPr="00FC50AD">
        <w:rPr>
          <w:rFonts w:ascii="Arial" w:hAnsi="Arial" w:cs="Arial"/>
        </w:rPr>
        <w:t xml:space="preserve">a metal catalyst isn’t </w:t>
      </w:r>
      <w:r w:rsidR="00CD47FA" w:rsidRPr="00FC50AD">
        <w:rPr>
          <w:rFonts w:ascii="Arial" w:hAnsi="Arial" w:cs="Arial"/>
        </w:rPr>
        <w:t>used</w:t>
      </w:r>
      <w:r w:rsidRPr="00FC50AD">
        <w:rPr>
          <w:rFonts w:ascii="Arial" w:hAnsi="Arial" w:cs="Arial"/>
        </w:rPr>
        <w:t>,</w:t>
      </w:r>
      <w:r w:rsidR="002E1881" w:rsidRPr="00FC50AD">
        <w:rPr>
          <w:rFonts w:ascii="Arial" w:hAnsi="Arial" w:cs="Arial"/>
        </w:rPr>
        <w:t xml:space="preserve"> there is much richer materials research </w:t>
      </w:r>
      <w:r w:rsidR="00CD47FA" w:rsidRPr="00FC50AD">
        <w:rPr>
          <w:rFonts w:ascii="Arial" w:hAnsi="Arial" w:cs="Arial"/>
        </w:rPr>
        <w:t>to be obtained from studying</w:t>
      </w:r>
      <w:r w:rsidR="002E1881" w:rsidRPr="00FC50AD">
        <w:rPr>
          <w:rFonts w:ascii="Arial" w:hAnsi="Arial" w:cs="Arial"/>
        </w:rPr>
        <w:t xml:space="preserve"> this system. Consider the initial stage of </w:t>
      </w:r>
      <w:r w:rsidR="003C15D8">
        <w:rPr>
          <w:rFonts w:ascii="Arial" w:hAnsi="Arial" w:cs="Arial"/>
        </w:rPr>
        <w:t xml:space="preserve">a </w:t>
      </w:r>
      <w:r w:rsidR="002E1881" w:rsidRPr="00FC50AD">
        <w:rPr>
          <w:rFonts w:ascii="Arial" w:hAnsi="Arial" w:cs="Arial"/>
        </w:rPr>
        <w:t>HCF formation</w:t>
      </w:r>
      <w:r w:rsidR="003C15D8">
        <w:rPr>
          <w:rFonts w:ascii="Arial" w:hAnsi="Arial" w:cs="Arial"/>
        </w:rPr>
        <w:t>, as the one shown</w:t>
      </w:r>
      <w:r w:rsidR="00512BAA">
        <w:rPr>
          <w:rFonts w:ascii="Arial" w:hAnsi="Arial" w:cs="Arial"/>
        </w:rPr>
        <w:t xml:space="preserve"> in Fig. 9</w:t>
      </w:r>
      <w:r w:rsidR="009D22D7" w:rsidRPr="00FC50AD">
        <w:rPr>
          <w:rFonts w:ascii="Arial" w:hAnsi="Arial" w:cs="Arial"/>
        </w:rPr>
        <w:t>(a)</w:t>
      </w:r>
      <w:r w:rsidR="003C15D8">
        <w:rPr>
          <w:rFonts w:ascii="Arial" w:hAnsi="Arial" w:cs="Arial"/>
        </w:rPr>
        <w:t xml:space="preserve">. The </w:t>
      </w:r>
      <w:r w:rsidR="009D22D7" w:rsidRPr="00FC50AD">
        <w:rPr>
          <w:rFonts w:ascii="Arial" w:hAnsi="Arial" w:cs="Arial"/>
        </w:rPr>
        <w:t>HCF</w:t>
      </w:r>
      <w:r w:rsidR="00451E89" w:rsidRPr="00FC50AD">
        <w:rPr>
          <w:rFonts w:ascii="Arial" w:hAnsi="Arial" w:cs="Arial"/>
        </w:rPr>
        <w:t xml:space="preserve"> consist</w:t>
      </w:r>
      <w:r w:rsidR="004C3191">
        <w:rPr>
          <w:rFonts w:ascii="Arial" w:hAnsi="Arial" w:cs="Arial"/>
        </w:rPr>
        <w:t>s</w:t>
      </w:r>
      <w:r w:rsidR="00451E89" w:rsidRPr="00FC50AD">
        <w:rPr>
          <w:rFonts w:ascii="Arial" w:hAnsi="Arial" w:cs="Arial"/>
        </w:rPr>
        <w:t xml:space="preserve"> of a large</w:t>
      </w:r>
      <w:r w:rsidR="001621FC" w:rsidRPr="00FC50AD">
        <w:rPr>
          <w:rFonts w:ascii="Arial" w:hAnsi="Arial" w:cs="Arial"/>
        </w:rPr>
        <w:t xml:space="preserve"> base that ta</w:t>
      </w:r>
      <w:r w:rsidR="009D22D7" w:rsidRPr="00FC50AD">
        <w:rPr>
          <w:rFonts w:ascii="Arial" w:hAnsi="Arial" w:cs="Arial"/>
        </w:rPr>
        <w:t xml:space="preserve">pers down, </w:t>
      </w:r>
      <w:r w:rsidR="00451E89" w:rsidRPr="00FC50AD">
        <w:rPr>
          <w:rFonts w:ascii="Arial" w:hAnsi="Arial" w:cs="Arial"/>
        </w:rPr>
        <w:t xml:space="preserve">at </w:t>
      </w:r>
      <w:r w:rsidR="009D22D7" w:rsidRPr="00FC50AD">
        <w:rPr>
          <w:rFonts w:ascii="Arial" w:hAnsi="Arial" w:cs="Arial"/>
        </w:rPr>
        <w:t xml:space="preserve">which point </w:t>
      </w:r>
      <w:r w:rsidR="00451E89" w:rsidRPr="00FC50AD">
        <w:rPr>
          <w:rFonts w:ascii="Arial" w:hAnsi="Arial" w:cs="Arial"/>
        </w:rPr>
        <w:t xml:space="preserve">believe that </w:t>
      </w:r>
      <w:r w:rsidR="009D22D7" w:rsidRPr="00FC50AD">
        <w:rPr>
          <w:rFonts w:ascii="Arial" w:hAnsi="Arial" w:cs="Arial"/>
        </w:rPr>
        <w:t xml:space="preserve">the hollow growth begins. </w:t>
      </w:r>
      <w:r w:rsidR="00451E89" w:rsidRPr="00FC50AD">
        <w:rPr>
          <w:rFonts w:ascii="Arial" w:hAnsi="Arial" w:cs="Arial"/>
        </w:rPr>
        <w:t xml:space="preserve">Support for this </w:t>
      </w:r>
      <w:r w:rsidR="00D02D2B" w:rsidRPr="00FC50AD">
        <w:rPr>
          <w:rFonts w:ascii="Arial" w:hAnsi="Arial" w:cs="Arial"/>
        </w:rPr>
        <w:t>proposed model of the growth</w:t>
      </w:r>
      <w:r w:rsidR="00451E89" w:rsidRPr="00FC50AD">
        <w:rPr>
          <w:rFonts w:ascii="Arial" w:hAnsi="Arial" w:cs="Arial"/>
        </w:rPr>
        <w:t xml:space="preserve"> is </w:t>
      </w:r>
      <w:r w:rsidR="00D02D2B" w:rsidRPr="00FC50AD">
        <w:rPr>
          <w:rFonts w:ascii="Arial" w:hAnsi="Arial" w:cs="Arial"/>
        </w:rPr>
        <w:t xml:space="preserve">in the form of </w:t>
      </w:r>
      <w:r w:rsidR="00451E89" w:rsidRPr="00FC50AD">
        <w:rPr>
          <w:rFonts w:ascii="Arial" w:hAnsi="Arial" w:cs="Arial"/>
        </w:rPr>
        <w:t>the</w:t>
      </w:r>
      <w:r w:rsidR="009D22D7" w:rsidRPr="00FC50AD">
        <w:rPr>
          <w:rFonts w:ascii="Arial" w:hAnsi="Arial" w:cs="Arial"/>
        </w:rPr>
        <w:t xml:space="preserve"> SEM </w:t>
      </w:r>
      <w:r w:rsidR="00D02D2B" w:rsidRPr="00FC50AD">
        <w:rPr>
          <w:rFonts w:ascii="Arial" w:hAnsi="Arial" w:cs="Arial"/>
        </w:rPr>
        <w:t xml:space="preserve">image in Fig. 9(b), where you are </w:t>
      </w:r>
      <w:r w:rsidR="00451E89" w:rsidRPr="00FC50AD">
        <w:rPr>
          <w:rFonts w:ascii="Arial" w:hAnsi="Arial" w:cs="Arial"/>
        </w:rPr>
        <w:t xml:space="preserve">looking down </w:t>
      </w:r>
      <w:r w:rsidR="00D02D2B" w:rsidRPr="00FC50AD">
        <w:rPr>
          <w:rFonts w:ascii="Arial" w:hAnsi="Arial" w:cs="Arial"/>
        </w:rPr>
        <w:t>into</w:t>
      </w:r>
      <w:r w:rsidR="00451E89" w:rsidRPr="00FC50AD">
        <w:rPr>
          <w:rFonts w:ascii="Arial" w:hAnsi="Arial" w:cs="Arial"/>
        </w:rPr>
        <w:t xml:space="preserve"> a short</w:t>
      </w:r>
      <w:r w:rsidR="006C3337">
        <w:rPr>
          <w:rFonts w:ascii="Arial" w:hAnsi="Arial" w:cs="Arial"/>
        </w:rPr>
        <w:t xml:space="preserve"> H</w:t>
      </w:r>
      <w:r w:rsidR="00D02D2B" w:rsidRPr="00FC50AD">
        <w:rPr>
          <w:rFonts w:ascii="Arial" w:hAnsi="Arial" w:cs="Arial"/>
        </w:rPr>
        <w:t>C</w:t>
      </w:r>
      <w:r w:rsidR="006C3337">
        <w:rPr>
          <w:rFonts w:ascii="Arial" w:hAnsi="Arial" w:cs="Arial"/>
        </w:rPr>
        <w:t>F</w:t>
      </w:r>
      <w:r w:rsidR="00D02D2B" w:rsidRPr="00FC50AD">
        <w:rPr>
          <w:rFonts w:ascii="Arial" w:hAnsi="Arial" w:cs="Arial"/>
        </w:rPr>
        <w:t>.</w:t>
      </w:r>
      <w:r w:rsidR="00451E89" w:rsidRPr="00FC50AD">
        <w:rPr>
          <w:rFonts w:ascii="Arial" w:hAnsi="Arial" w:cs="Arial"/>
        </w:rPr>
        <w:t xml:space="preserve"> </w:t>
      </w:r>
      <w:r w:rsidR="00D02D2B" w:rsidRPr="00FC50AD">
        <w:rPr>
          <w:rFonts w:ascii="Arial" w:hAnsi="Arial" w:cs="Arial"/>
        </w:rPr>
        <w:t>W</w:t>
      </w:r>
      <w:r w:rsidR="009D22D7" w:rsidRPr="00FC50AD">
        <w:rPr>
          <w:rFonts w:ascii="Arial" w:hAnsi="Arial" w:cs="Arial"/>
        </w:rPr>
        <w:t xml:space="preserve">e see </w:t>
      </w:r>
      <w:r w:rsidR="00451E89" w:rsidRPr="00FC50AD">
        <w:rPr>
          <w:rFonts w:ascii="Arial" w:hAnsi="Arial" w:cs="Arial"/>
        </w:rPr>
        <w:t>what appears to be</w:t>
      </w:r>
      <w:r w:rsidR="009D22D7" w:rsidRPr="00FC50AD">
        <w:rPr>
          <w:rFonts w:ascii="Arial" w:hAnsi="Arial" w:cs="Arial"/>
        </w:rPr>
        <w:t xml:space="preserve"> the walls continu</w:t>
      </w:r>
      <w:r w:rsidR="00D02D2B" w:rsidRPr="00FC50AD">
        <w:rPr>
          <w:rFonts w:ascii="Arial" w:hAnsi="Arial" w:cs="Arial"/>
        </w:rPr>
        <w:t>ing</w:t>
      </w:r>
      <w:r w:rsidR="009D22D7" w:rsidRPr="00FC50AD">
        <w:rPr>
          <w:rFonts w:ascii="Arial" w:hAnsi="Arial" w:cs="Arial"/>
        </w:rPr>
        <w:t xml:space="preserve"> to grow around a ‘seed’ in the center </w:t>
      </w:r>
      <w:r w:rsidR="00DA1F55">
        <w:rPr>
          <w:rFonts w:ascii="Arial" w:hAnsi="Arial" w:cs="Arial"/>
        </w:rPr>
        <w:t xml:space="preserve">(highlighted in blue) </w:t>
      </w:r>
      <w:r w:rsidR="009D22D7" w:rsidRPr="00FC50AD">
        <w:rPr>
          <w:rFonts w:ascii="Arial" w:hAnsi="Arial" w:cs="Arial"/>
        </w:rPr>
        <w:t xml:space="preserve">that </w:t>
      </w:r>
      <w:r w:rsidR="00451E89" w:rsidRPr="00FC50AD">
        <w:rPr>
          <w:rFonts w:ascii="Arial" w:hAnsi="Arial" w:cs="Arial"/>
        </w:rPr>
        <w:t>has stopped</w:t>
      </w:r>
      <w:r w:rsidR="009D22D7" w:rsidRPr="00FC50AD">
        <w:rPr>
          <w:rFonts w:ascii="Arial" w:hAnsi="Arial" w:cs="Arial"/>
        </w:rPr>
        <w:t xml:space="preserve"> growing. We believe that </w:t>
      </w:r>
      <w:r w:rsidR="00D02D2B" w:rsidRPr="00FC50AD">
        <w:rPr>
          <w:rFonts w:ascii="Arial" w:hAnsi="Arial" w:cs="Arial"/>
        </w:rPr>
        <w:t xml:space="preserve">the terminated </w:t>
      </w:r>
      <w:r w:rsidR="009D22D7" w:rsidRPr="00FC50AD">
        <w:rPr>
          <w:rFonts w:ascii="Arial" w:hAnsi="Arial" w:cs="Arial"/>
        </w:rPr>
        <w:t xml:space="preserve">seed </w:t>
      </w:r>
      <w:r w:rsidR="00D02D2B" w:rsidRPr="00FC50AD">
        <w:rPr>
          <w:rFonts w:ascii="Arial" w:hAnsi="Arial" w:cs="Arial"/>
        </w:rPr>
        <w:t>in the center</w:t>
      </w:r>
      <w:r w:rsidR="009D22D7" w:rsidRPr="00FC50AD">
        <w:rPr>
          <w:rFonts w:ascii="Arial" w:hAnsi="Arial" w:cs="Arial"/>
        </w:rPr>
        <w:t xml:space="preserve"> forms because the boron-induced stress creates a small radius of curvature </w:t>
      </w:r>
      <w:r w:rsidR="00D02D2B" w:rsidRPr="00FC50AD">
        <w:rPr>
          <w:rFonts w:ascii="Arial" w:hAnsi="Arial" w:cs="Arial"/>
        </w:rPr>
        <w:t>and the inner</w:t>
      </w:r>
      <w:r w:rsidR="009D22D7" w:rsidRPr="00FC50AD">
        <w:rPr>
          <w:rFonts w:ascii="Arial" w:hAnsi="Arial" w:cs="Arial"/>
        </w:rPr>
        <w:t xml:space="preserve"> layer</w:t>
      </w:r>
      <w:r w:rsidR="00D02D2B" w:rsidRPr="00FC50AD">
        <w:rPr>
          <w:rFonts w:ascii="Arial" w:hAnsi="Arial" w:cs="Arial"/>
        </w:rPr>
        <w:t>s of the HCF</w:t>
      </w:r>
      <w:r w:rsidR="009D22D7" w:rsidRPr="00FC50AD">
        <w:rPr>
          <w:rFonts w:ascii="Arial" w:hAnsi="Arial" w:cs="Arial"/>
        </w:rPr>
        <w:t xml:space="preserve"> to close</w:t>
      </w:r>
      <w:r w:rsidR="00D02D2B" w:rsidRPr="00FC50AD">
        <w:rPr>
          <w:rFonts w:ascii="Arial" w:hAnsi="Arial" w:cs="Arial"/>
        </w:rPr>
        <w:t xml:space="preserve"> in</w:t>
      </w:r>
      <w:r w:rsidR="009D22D7" w:rsidRPr="00FC50AD">
        <w:rPr>
          <w:rFonts w:ascii="Arial" w:hAnsi="Arial" w:cs="Arial"/>
        </w:rPr>
        <w:t xml:space="preserve"> upon </w:t>
      </w:r>
      <w:r w:rsidR="00D02D2B" w:rsidRPr="00FC50AD">
        <w:rPr>
          <w:rFonts w:ascii="Arial" w:hAnsi="Arial" w:cs="Arial"/>
        </w:rPr>
        <w:t>themselves</w:t>
      </w:r>
      <w:r w:rsidR="009D22D7" w:rsidRPr="00FC50AD">
        <w:rPr>
          <w:rFonts w:ascii="Arial" w:hAnsi="Arial" w:cs="Arial"/>
        </w:rPr>
        <w:t>. However, for the outer layers</w:t>
      </w:r>
      <w:r w:rsidR="0032007C">
        <w:rPr>
          <w:rFonts w:ascii="Arial" w:hAnsi="Arial" w:cs="Arial"/>
        </w:rPr>
        <w:t>,</w:t>
      </w:r>
      <w:r w:rsidR="009D22D7" w:rsidRPr="00FC50AD">
        <w:rPr>
          <w:rFonts w:ascii="Arial" w:hAnsi="Arial" w:cs="Arial"/>
        </w:rPr>
        <w:t xml:space="preserve"> the stress is insufficient to </w:t>
      </w:r>
      <w:r w:rsidR="00D02D2B" w:rsidRPr="00FC50AD">
        <w:rPr>
          <w:rFonts w:ascii="Arial" w:hAnsi="Arial" w:cs="Arial"/>
        </w:rPr>
        <w:t>produce sufficient</w:t>
      </w:r>
      <w:r w:rsidR="009D22D7" w:rsidRPr="00FC50AD">
        <w:rPr>
          <w:rFonts w:ascii="Arial" w:hAnsi="Arial" w:cs="Arial"/>
        </w:rPr>
        <w:t xml:space="preserve"> curvature</w:t>
      </w:r>
      <w:r w:rsidR="00D02D2B" w:rsidRPr="00FC50AD">
        <w:rPr>
          <w:rFonts w:ascii="Arial" w:hAnsi="Arial" w:cs="Arial"/>
        </w:rPr>
        <w:t>, causing the</w:t>
      </w:r>
      <w:r w:rsidR="009F0995" w:rsidRPr="00FC50AD">
        <w:rPr>
          <w:rFonts w:ascii="Arial" w:hAnsi="Arial" w:cs="Arial"/>
        </w:rPr>
        <w:t xml:space="preserve"> outer layers </w:t>
      </w:r>
      <w:r w:rsidR="009534CE" w:rsidRPr="00FC50AD">
        <w:rPr>
          <w:rFonts w:ascii="Arial" w:hAnsi="Arial" w:cs="Arial"/>
        </w:rPr>
        <w:t xml:space="preserve">to </w:t>
      </w:r>
      <w:r w:rsidR="009F0995" w:rsidRPr="00FC50AD">
        <w:rPr>
          <w:rFonts w:ascii="Arial" w:hAnsi="Arial" w:cs="Arial"/>
        </w:rPr>
        <w:t>delaminate from the inner layers</w:t>
      </w:r>
      <w:r w:rsidR="00AF5380" w:rsidRPr="00FC50AD">
        <w:rPr>
          <w:rFonts w:ascii="Arial" w:hAnsi="Arial" w:cs="Arial"/>
        </w:rPr>
        <w:t xml:space="preserve"> and </w:t>
      </w:r>
      <w:r w:rsidR="009534CE" w:rsidRPr="00FC50AD">
        <w:rPr>
          <w:rFonts w:ascii="Arial" w:hAnsi="Arial" w:cs="Arial"/>
        </w:rPr>
        <w:t xml:space="preserve">they </w:t>
      </w:r>
      <w:r w:rsidR="00AF5380" w:rsidRPr="00FC50AD">
        <w:rPr>
          <w:rFonts w:ascii="Arial" w:hAnsi="Arial" w:cs="Arial"/>
        </w:rPr>
        <w:t xml:space="preserve">continue </w:t>
      </w:r>
      <w:r w:rsidR="009534CE" w:rsidRPr="00FC50AD">
        <w:rPr>
          <w:rFonts w:ascii="Arial" w:hAnsi="Arial" w:cs="Arial"/>
        </w:rPr>
        <w:t>to grow</w:t>
      </w:r>
      <w:r w:rsidR="00AF5380" w:rsidRPr="00FC50AD">
        <w:rPr>
          <w:rFonts w:ascii="Arial" w:hAnsi="Arial" w:cs="Arial"/>
        </w:rPr>
        <w:t xml:space="preserve"> in the form of a hollow tube</w:t>
      </w:r>
      <w:r w:rsidR="009F0995" w:rsidRPr="00FC50AD">
        <w:rPr>
          <w:rFonts w:ascii="Arial" w:hAnsi="Arial" w:cs="Arial"/>
        </w:rPr>
        <w:t>.</w:t>
      </w:r>
      <w:r w:rsidR="00AF5380" w:rsidRPr="00FC50AD">
        <w:rPr>
          <w:rFonts w:ascii="Arial" w:hAnsi="Arial" w:cs="Arial"/>
        </w:rPr>
        <w:t xml:space="preserve"> </w:t>
      </w:r>
      <w:r w:rsidR="00A40AC5" w:rsidRPr="00FC50AD">
        <w:rPr>
          <w:rFonts w:ascii="Arial" w:hAnsi="Arial" w:cs="Arial"/>
        </w:rPr>
        <w:t xml:space="preserve">A </w:t>
      </w:r>
      <w:r w:rsidR="00AF5380" w:rsidRPr="00FC50AD">
        <w:rPr>
          <w:rFonts w:ascii="Arial" w:hAnsi="Arial" w:cs="Arial"/>
        </w:rPr>
        <w:t>schematic representation of the initial stage of growth of the HCF</w:t>
      </w:r>
      <w:r w:rsidR="00A40AC5" w:rsidRPr="00FC50AD">
        <w:rPr>
          <w:rFonts w:ascii="Arial" w:hAnsi="Arial" w:cs="Arial"/>
        </w:rPr>
        <w:t xml:space="preserve"> is displayed in Fig. 9(c)</w:t>
      </w:r>
      <w:r w:rsidR="00AF5380" w:rsidRPr="00FC50AD">
        <w:rPr>
          <w:rFonts w:ascii="Arial" w:hAnsi="Arial" w:cs="Arial"/>
        </w:rPr>
        <w:t xml:space="preserve">. </w:t>
      </w:r>
      <w:r w:rsidR="0032007C">
        <w:rPr>
          <w:rFonts w:ascii="Arial" w:hAnsi="Arial" w:cs="Arial"/>
          <w:u w:val="single"/>
        </w:rPr>
        <w:t>We hypothesize</w:t>
      </w:r>
      <w:r w:rsidR="0006325D" w:rsidRPr="00FC50AD">
        <w:rPr>
          <w:rFonts w:ascii="Arial" w:hAnsi="Arial" w:cs="Arial"/>
          <w:u w:val="single"/>
        </w:rPr>
        <w:t xml:space="preserve"> that </w:t>
      </w:r>
      <w:r w:rsidR="000D7143" w:rsidRPr="00FC50AD">
        <w:rPr>
          <w:rFonts w:ascii="Arial" w:hAnsi="Arial" w:cs="Arial"/>
          <w:u w:val="single"/>
        </w:rPr>
        <w:t xml:space="preserve">the magnitude of the stress in GUITAR is a function of the </w:t>
      </w:r>
      <w:r w:rsidR="0006325D" w:rsidRPr="00FC50AD">
        <w:rPr>
          <w:rFonts w:ascii="Arial" w:hAnsi="Arial" w:cs="Arial"/>
          <w:u w:val="single"/>
        </w:rPr>
        <w:t xml:space="preserve">boron </w:t>
      </w:r>
      <w:r w:rsidR="000D7143" w:rsidRPr="00FC50AD">
        <w:rPr>
          <w:rFonts w:ascii="Arial" w:hAnsi="Arial" w:cs="Arial"/>
          <w:u w:val="single"/>
        </w:rPr>
        <w:t xml:space="preserve">doping </w:t>
      </w:r>
      <w:r w:rsidR="0006325D" w:rsidRPr="00FC50AD">
        <w:rPr>
          <w:rFonts w:ascii="Arial" w:hAnsi="Arial" w:cs="Arial"/>
          <w:u w:val="single"/>
        </w:rPr>
        <w:t xml:space="preserve">concentration </w:t>
      </w:r>
      <w:r w:rsidR="00027783">
        <w:rPr>
          <w:rFonts w:ascii="Arial" w:hAnsi="Arial" w:cs="Arial"/>
          <w:u w:val="single"/>
        </w:rPr>
        <w:t xml:space="preserve">and growth time </w:t>
      </w:r>
      <w:r w:rsidR="000D7143" w:rsidRPr="00FC50AD">
        <w:rPr>
          <w:rFonts w:ascii="Arial" w:hAnsi="Arial" w:cs="Arial"/>
          <w:u w:val="single"/>
        </w:rPr>
        <w:t>and this</w:t>
      </w:r>
      <w:r w:rsidR="0006325D" w:rsidRPr="00FC50AD">
        <w:rPr>
          <w:rFonts w:ascii="Arial" w:hAnsi="Arial" w:cs="Arial"/>
          <w:u w:val="single"/>
        </w:rPr>
        <w:t xml:space="preserve"> </w:t>
      </w:r>
      <w:r w:rsidR="000D7143" w:rsidRPr="00FC50AD">
        <w:rPr>
          <w:rFonts w:ascii="Arial" w:hAnsi="Arial" w:cs="Arial"/>
          <w:u w:val="single"/>
        </w:rPr>
        <w:t>stress</w:t>
      </w:r>
      <w:r w:rsidR="0006325D" w:rsidRPr="00FC50AD">
        <w:rPr>
          <w:rFonts w:ascii="Arial" w:hAnsi="Arial" w:cs="Arial"/>
          <w:u w:val="single"/>
        </w:rPr>
        <w:t xml:space="preserve"> can be harnessed to produce a carbon morphology (shape) of one’s choosing</w:t>
      </w:r>
      <w:r w:rsidR="000D7143" w:rsidRPr="00FC50AD">
        <w:rPr>
          <w:rFonts w:ascii="Arial" w:hAnsi="Arial" w:cs="Arial"/>
          <w:u w:val="single"/>
        </w:rPr>
        <w:t>. This is</w:t>
      </w:r>
      <w:r w:rsidR="0006325D" w:rsidRPr="00FC50AD">
        <w:rPr>
          <w:rFonts w:ascii="Arial" w:hAnsi="Arial" w:cs="Arial"/>
          <w:u w:val="single"/>
        </w:rPr>
        <w:t xml:space="preserve"> another area of investigation of this project.</w:t>
      </w:r>
      <w:r w:rsidR="0006325D" w:rsidRPr="00FC50AD">
        <w:rPr>
          <w:rFonts w:ascii="Arial" w:hAnsi="Arial" w:cs="Arial"/>
        </w:rPr>
        <w:t xml:space="preserve"> </w:t>
      </w:r>
      <w:r w:rsidR="00062713" w:rsidRPr="00FC50AD">
        <w:rPr>
          <w:rFonts w:ascii="Arial" w:hAnsi="Arial" w:cs="Arial"/>
        </w:rPr>
        <w:t xml:space="preserve"> </w:t>
      </w:r>
    </w:p>
    <w:p w:rsidR="000D7143" w:rsidRPr="00FC50AD" w:rsidRDefault="000D7143" w:rsidP="00170648">
      <w:pPr>
        <w:rPr>
          <w:rFonts w:ascii="Arial" w:hAnsi="Arial" w:cs="Arial"/>
        </w:rPr>
      </w:pPr>
    </w:p>
    <w:p w:rsidR="009C0532" w:rsidRPr="00FC50AD" w:rsidRDefault="00062713" w:rsidP="00170648">
      <w:pPr>
        <w:rPr>
          <w:rFonts w:ascii="Arial" w:hAnsi="Arial" w:cs="Arial"/>
        </w:rPr>
      </w:pPr>
      <w:r w:rsidRPr="00FC50AD">
        <w:rPr>
          <w:rFonts w:ascii="Arial" w:hAnsi="Arial" w:cs="Arial"/>
        </w:rPr>
        <w:t xml:space="preserve">We have performed preliminary experiments </w:t>
      </w:r>
      <w:r w:rsidR="0032007C">
        <w:rPr>
          <w:rFonts w:ascii="Arial" w:hAnsi="Arial" w:cs="Arial"/>
        </w:rPr>
        <w:t>to</w:t>
      </w:r>
      <w:r w:rsidRPr="00FC50AD">
        <w:rPr>
          <w:rFonts w:ascii="Arial" w:hAnsi="Arial" w:cs="Arial"/>
        </w:rPr>
        <w:t xml:space="preserve"> support our hypothesis.</w:t>
      </w:r>
      <w:r w:rsidR="000D7143" w:rsidRPr="00FC50AD">
        <w:rPr>
          <w:rFonts w:ascii="Arial" w:hAnsi="Arial" w:cs="Arial"/>
        </w:rPr>
        <w:t xml:space="preserve"> </w:t>
      </w:r>
      <w:r w:rsidR="009A01F1" w:rsidRPr="00FC50AD">
        <w:rPr>
          <w:rFonts w:ascii="Arial" w:hAnsi="Arial" w:cs="Arial"/>
        </w:rPr>
        <w:t>We produced an</w:t>
      </w:r>
      <w:r w:rsidR="007D1FDE" w:rsidRPr="00FC50AD">
        <w:rPr>
          <w:rFonts w:ascii="Arial" w:hAnsi="Arial" w:cs="Arial"/>
        </w:rPr>
        <w:t xml:space="preserve"> ensemble of different </w:t>
      </w:r>
      <w:r w:rsidR="00DC3994" w:rsidRPr="00FC50AD">
        <w:rPr>
          <w:rFonts w:ascii="Arial" w:hAnsi="Arial" w:cs="Arial"/>
        </w:rPr>
        <w:t xml:space="preserve">carbon </w:t>
      </w:r>
      <w:r w:rsidR="007D1FDE" w:rsidRPr="00FC50AD">
        <w:rPr>
          <w:rFonts w:ascii="Arial" w:hAnsi="Arial" w:cs="Arial"/>
        </w:rPr>
        <w:t>morphologies by varying the concentration of boron precursor in the cyclohexanol solution</w:t>
      </w:r>
      <w:r w:rsidR="00EF0C2D" w:rsidRPr="00FC50AD">
        <w:rPr>
          <w:rFonts w:ascii="Arial" w:hAnsi="Arial" w:cs="Arial"/>
        </w:rPr>
        <w:t xml:space="preserve">, where a few </w:t>
      </w:r>
      <w:r w:rsidR="009A01F1" w:rsidRPr="00FC50AD">
        <w:rPr>
          <w:rFonts w:ascii="Arial" w:hAnsi="Arial" w:cs="Arial"/>
        </w:rPr>
        <w:t xml:space="preserve">examples of these morphologies </w:t>
      </w:r>
      <w:r w:rsidR="00EF0C2D" w:rsidRPr="00FC50AD">
        <w:rPr>
          <w:rFonts w:ascii="Arial" w:hAnsi="Arial" w:cs="Arial"/>
        </w:rPr>
        <w:t>are displayed in Fig. 10</w:t>
      </w:r>
      <w:r w:rsidR="007D1FDE" w:rsidRPr="00FC50AD">
        <w:rPr>
          <w:rFonts w:ascii="Arial" w:hAnsi="Arial" w:cs="Arial"/>
        </w:rPr>
        <w:t>.</w:t>
      </w:r>
      <w:r w:rsidR="00CA63FC" w:rsidRPr="00FC50AD">
        <w:rPr>
          <w:rFonts w:ascii="Arial" w:hAnsi="Arial" w:cs="Arial"/>
        </w:rPr>
        <w:t xml:space="preserve"> Reducing the boron </w:t>
      </w:r>
      <w:r w:rsidR="009A01F1" w:rsidRPr="00FC50AD">
        <w:rPr>
          <w:rFonts w:ascii="Arial" w:hAnsi="Arial" w:cs="Arial"/>
        </w:rPr>
        <w:t>precursor mass ratio</w:t>
      </w:r>
      <w:r w:rsidR="00CA63FC" w:rsidRPr="00FC50AD">
        <w:rPr>
          <w:rFonts w:ascii="Arial" w:hAnsi="Arial" w:cs="Arial"/>
        </w:rPr>
        <w:t xml:space="preserve"> in the cyclohexanol solution reduce</w:t>
      </w:r>
      <w:r w:rsidR="009A01F1" w:rsidRPr="00FC50AD">
        <w:rPr>
          <w:rFonts w:ascii="Arial" w:hAnsi="Arial" w:cs="Arial"/>
        </w:rPr>
        <w:t>d</w:t>
      </w:r>
      <w:r w:rsidR="00CA63FC" w:rsidRPr="00FC50AD">
        <w:rPr>
          <w:rFonts w:ascii="Arial" w:hAnsi="Arial" w:cs="Arial"/>
        </w:rPr>
        <w:t xml:space="preserve"> the HCF diameter and the wall thickness (Fig. 10(a)). </w:t>
      </w:r>
      <w:r w:rsidR="00985321" w:rsidRPr="00FC50AD">
        <w:rPr>
          <w:rFonts w:ascii="Arial" w:hAnsi="Arial" w:cs="Arial"/>
        </w:rPr>
        <w:t xml:space="preserve">The HCF in Fig. 10(a) has a wall thickness of </w:t>
      </w:r>
      <w:r w:rsidR="00150E43" w:rsidRPr="00FC50AD">
        <w:rPr>
          <w:rFonts w:ascii="Arial" w:hAnsi="Arial" w:cs="Arial"/>
        </w:rPr>
        <w:t>3</w:t>
      </w:r>
      <w:r w:rsidR="00985321" w:rsidRPr="00FC50AD">
        <w:rPr>
          <w:rFonts w:ascii="Arial" w:hAnsi="Arial" w:cs="Arial"/>
        </w:rPr>
        <w:t xml:space="preserve">4 nm, as compared to 99 nm for HCF in Fig. 6(b). </w:t>
      </w:r>
      <w:r w:rsidR="00CA63FC" w:rsidRPr="00FC50AD">
        <w:rPr>
          <w:rFonts w:ascii="Arial" w:hAnsi="Arial" w:cs="Arial"/>
        </w:rPr>
        <w:t xml:space="preserve">Further reduction of the boron </w:t>
      </w:r>
      <w:r w:rsidR="009A01F1" w:rsidRPr="00FC50AD">
        <w:rPr>
          <w:rFonts w:ascii="Arial" w:hAnsi="Arial" w:cs="Arial"/>
        </w:rPr>
        <w:t xml:space="preserve">precursor </w:t>
      </w:r>
      <w:r w:rsidR="00CA63FC" w:rsidRPr="00FC50AD">
        <w:rPr>
          <w:rFonts w:ascii="Arial" w:hAnsi="Arial" w:cs="Arial"/>
        </w:rPr>
        <w:t>concentration produces closed, thin</w:t>
      </w:r>
      <w:r w:rsidR="0032007C">
        <w:rPr>
          <w:rFonts w:ascii="Arial" w:hAnsi="Arial" w:cs="Arial"/>
        </w:rPr>
        <w:t>-</w:t>
      </w:r>
      <w:r w:rsidR="00CA63FC" w:rsidRPr="00FC50AD">
        <w:rPr>
          <w:rFonts w:ascii="Arial" w:hAnsi="Arial" w:cs="Arial"/>
        </w:rPr>
        <w:t>walled, carbon eggs</w:t>
      </w:r>
      <w:r w:rsidR="00337907" w:rsidRPr="00FC50AD">
        <w:rPr>
          <w:rFonts w:ascii="Arial" w:hAnsi="Arial" w:cs="Arial"/>
        </w:rPr>
        <w:t xml:space="preserve"> (Fig. 10(b-d))</w:t>
      </w:r>
      <w:r w:rsidR="00CA63FC" w:rsidRPr="00FC50AD">
        <w:rPr>
          <w:rFonts w:ascii="Arial" w:hAnsi="Arial" w:cs="Arial"/>
        </w:rPr>
        <w:t xml:space="preserve">. </w:t>
      </w:r>
      <w:r w:rsidR="00337907" w:rsidRPr="00FC50AD">
        <w:rPr>
          <w:rFonts w:ascii="Arial" w:hAnsi="Arial" w:cs="Arial"/>
          <w:u w:val="single"/>
        </w:rPr>
        <w:t xml:space="preserve">Notice that the carbon eggs have burst because </w:t>
      </w:r>
      <w:r w:rsidR="0081384C" w:rsidRPr="00FC50AD">
        <w:rPr>
          <w:rFonts w:ascii="Arial" w:hAnsi="Arial" w:cs="Arial"/>
          <w:u w:val="single"/>
        </w:rPr>
        <w:t>the int</w:t>
      </w:r>
      <w:r w:rsidR="00565A1F" w:rsidRPr="00FC50AD">
        <w:rPr>
          <w:rFonts w:ascii="Arial" w:hAnsi="Arial" w:cs="Arial"/>
          <w:u w:val="single"/>
        </w:rPr>
        <w:t>erior continued</w:t>
      </w:r>
      <w:r w:rsidR="0081384C" w:rsidRPr="00FC50AD">
        <w:rPr>
          <w:rFonts w:ascii="Arial" w:hAnsi="Arial" w:cs="Arial"/>
          <w:u w:val="single"/>
        </w:rPr>
        <w:t xml:space="preserve"> to grow even</w:t>
      </w:r>
      <w:r w:rsidR="00337907" w:rsidRPr="00FC50AD">
        <w:rPr>
          <w:rFonts w:ascii="Arial" w:hAnsi="Arial" w:cs="Arial"/>
          <w:u w:val="single"/>
        </w:rPr>
        <w:t xml:space="preserve"> after the</w:t>
      </w:r>
      <w:r w:rsidR="009A01F1" w:rsidRPr="00FC50AD">
        <w:rPr>
          <w:rFonts w:ascii="Arial" w:hAnsi="Arial" w:cs="Arial"/>
          <w:u w:val="single"/>
        </w:rPr>
        <w:t xml:space="preserve">ir ends we </w:t>
      </w:r>
      <w:r w:rsidR="00337907" w:rsidRPr="00FC50AD">
        <w:rPr>
          <w:rFonts w:ascii="Arial" w:hAnsi="Arial" w:cs="Arial"/>
          <w:u w:val="single"/>
        </w:rPr>
        <w:t>closed.</w:t>
      </w:r>
      <w:r w:rsidR="00337907" w:rsidRPr="00FC50AD">
        <w:rPr>
          <w:rFonts w:ascii="Arial" w:hAnsi="Arial" w:cs="Arial"/>
        </w:rPr>
        <w:t xml:space="preserve"> </w:t>
      </w:r>
      <w:r w:rsidR="0081384C" w:rsidRPr="00FC50AD">
        <w:rPr>
          <w:rFonts w:ascii="Arial" w:hAnsi="Arial" w:cs="Arial"/>
        </w:rPr>
        <w:t xml:space="preserve">The material growing inside appears to be thin </w:t>
      </w:r>
      <w:r w:rsidR="00C02695" w:rsidRPr="00FC50AD">
        <w:rPr>
          <w:rFonts w:ascii="Arial" w:hAnsi="Arial" w:cs="Arial"/>
        </w:rPr>
        <w:t xml:space="preserve">veil-like </w:t>
      </w:r>
      <w:r w:rsidR="0081384C" w:rsidRPr="00FC50AD">
        <w:rPr>
          <w:rFonts w:ascii="Arial" w:hAnsi="Arial" w:cs="Arial"/>
        </w:rPr>
        <w:t xml:space="preserve">sheets of carbon that fold back upon themselves. </w:t>
      </w:r>
      <w:r w:rsidR="00565A1F" w:rsidRPr="00FC50AD">
        <w:rPr>
          <w:rFonts w:ascii="Arial" w:hAnsi="Arial" w:cs="Arial"/>
        </w:rPr>
        <w:t xml:space="preserve">The continued formation of material within the </w:t>
      </w:r>
      <w:r w:rsidR="009A01F1" w:rsidRPr="00FC50AD">
        <w:rPr>
          <w:rFonts w:ascii="Arial" w:hAnsi="Arial" w:cs="Arial"/>
        </w:rPr>
        <w:t>carbon eggs</w:t>
      </w:r>
      <w:r w:rsidR="00565A1F" w:rsidRPr="00FC50AD">
        <w:rPr>
          <w:rFonts w:ascii="Arial" w:hAnsi="Arial" w:cs="Arial"/>
        </w:rPr>
        <w:t xml:space="preserve"> suggests gases</w:t>
      </w:r>
      <w:r w:rsidR="009A01F1" w:rsidRPr="00FC50AD">
        <w:rPr>
          <w:rFonts w:ascii="Arial" w:hAnsi="Arial" w:cs="Arial"/>
        </w:rPr>
        <w:t xml:space="preserve"> diffuse</w:t>
      </w:r>
      <w:r w:rsidR="00565A1F" w:rsidRPr="00FC50AD">
        <w:rPr>
          <w:rFonts w:ascii="Arial" w:hAnsi="Arial" w:cs="Arial"/>
        </w:rPr>
        <w:t xml:space="preserve"> through the wall</w:t>
      </w:r>
      <w:r w:rsidR="009A01F1" w:rsidRPr="00FC50AD">
        <w:rPr>
          <w:rFonts w:ascii="Arial" w:hAnsi="Arial" w:cs="Arial"/>
        </w:rPr>
        <w:t>s</w:t>
      </w:r>
      <w:r w:rsidR="00565A1F" w:rsidRPr="00FC50AD">
        <w:rPr>
          <w:rFonts w:ascii="Arial" w:hAnsi="Arial" w:cs="Arial"/>
        </w:rPr>
        <w:t xml:space="preserve"> to the interior. </w:t>
      </w:r>
      <w:r w:rsidR="00565A1F" w:rsidRPr="00FC50AD">
        <w:rPr>
          <w:rFonts w:ascii="Arial" w:hAnsi="Arial" w:cs="Arial"/>
          <w:u w:val="single"/>
        </w:rPr>
        <w:t xml:space="preserve">This </w:t>
      </w:r>
      <w:r w:rsidR="009A01F1" w:rsidRPr="00FC50AD">
        <w:rPr>
          <w:rFonts w:ascii="Arial" w:hAnsi="Arial" w:cs="Arial"/>
          <w:u w:val="single"/>
        </w:rPr>
        <w:t xml:space="preserve">diffusion of gases </w:t>
      </w:r>
      <w:r w:rsidR="00565A1F" w:rsidRPr="00FC50AD">
        <w:rPr>
          <w:rFonts w:ascii="Arial" w:hAnsi="Arial" w:cs="Arial"/>
          <w:u w:val="single"/>
        </w:rPr>
        <w:t xml:space="preserve">is </w:t>
      </w:r>
      <w:r w:rsidR="007F7075" w:rsidRPr="00FC50AD">
        <w:rPr>
          <w:rFonts w:ascii="Arial" w:hAnsi="Arial" w:cs="Arial"/>
          <w:u w:val="single"/>
        </w:rPr>
        <w:t>an important phenomenon</w:t>
      </w:r>
      <w:r w:rsidR="00565A1F" w:rsidRPr="00FC50AD">
        <w:rPr>
          <w:rFonts w:ascii="Arial" w:hAnsi="Arial" w:cs="Arial"/>
          <w:u w:val="single"/>
        </w:rPr>
        <w:t xml:space="preserve"> that will be explored in this </w:t>
      </w:r>
      <w:r w:rsidR="003040B1" w:rsidRPr="00FC50AD">
        <w:rPr>
          <w:rFonts w:ascii="Arial" w:hAnsi="Arial" w:cs="Arial"/>
          <w:u w:val="single"/>
        </w:rPr>
        <w:t>project</w:t>
      </w:r>
      <w:r w:rsidR="00565A1F" w:rsidRPr="00FC50AD">
        <w:rPr>
          <w:rFonts w:ascii="Arial" w:hAnsi="Arial" w:cs="Arial"/>
          <w:u w:val="single"/>
        </w:rPr>
        <w:t>.</w:t>
      </w:r>
      <w:r w:rsidR="003040B1" w:rsidRPr="00FC50AD">
        <w:rPr>
          <w:rFonts w:ascii="Arial" w:hAnsi="Arial" w:cs="Arial"/>
        </w:rPr>
        <w:t xml:space="preserve"> The ability of material to diffuse through the walls may be advantageous in the context of catalyst</w:t>
      </w:r>
      <w:r w:rsidR="000175A4">
        <w:rPr>
          <w:rFonts w:ascii="Arial" w:hAnsi="Arial" w:cs="Arial"/>
        </w:rPr>
        <w:t>, hydrogen storage</w:t>
      </w:r>
      <w:r w:rsidR="0032007C">
        <w:rPr>
          <w:rFonts w:ascii="Arial" w:hAnsi="Arial" w:cs="Arial"/>
        </w:rPr>
        <w:t>,</w:t>
      </w:r>
      <w:r w:rsidR="003040B1" w:rsidRPr="00FC50AD">
        <w:rPr>
          <w:rFonts w:ascii="Arial" w:hAnsi="Arial" w:cs="Arial"/>
        </w:rPr>
        <w:t xml:space="preserve"> and advanced batteries, where one wants </w:t>
      </w:r>
      <w:r w:rsidR="009A01F1" w:rsidRPr="00FC50AD">
        <w:rPr>
          <w:rFonts w:ascii="Arial" w:hAnsi="Arial" w:cs="Arial"/>
        </w:rPr>
        <w:t xml:space="preserve">a </w:t>
      </w:r>
      <w:r w:rsidR="003040B1" w:rsidRPr="00FC50AD">
        <w:rPr>
          <w:rFonts w:ascii="Arial" w:hAnsi="Arial" w:cs="Arial"/>
        </w:rPr>
        <w:t xml:space="preserve">specific </w:t>
      </w:r>
      <w:r w:rsidR="009A01F1" w:rsidRPr="00FC50AD">
        <w:rPr>
          <w:rFonts w:ascii="Arial" w:hAnsi="Arial" w:cs="Arial"/>
        </w:rPr>
        <w:t xml:space="preserve">element, such as </w:t>
      </w:r>
      <w:r w:rsidR="003040B1" w:rsidRPr="00FC50AD">
        <w:rPr>
          <w:rFonts w:ascii="Arial" w:hAnsi="Arial" w:cs="Arial"/>
        </w:rPr>
        <w:t>Li ions</w:t>
      </w:r>
      <w:r w:rsidR="009A01F1" w:rsidRPr="00FC50AD">
        <w:rPr>
          <w:rFonts w:ascii="Arial" w:hAnsi="Arial" w:cs="Arial"/>
        </w:rPr>
        <w:t>,</w:t>
      </w:r>
      <w:r w:rsidR="003040B1" w:rsidRPr="00FC50AD">
        <w:rPr>
          <w:rFonts w:ascii="Arial" w:hAnsi="Arial" w:cs="Arial"/>
        </w:rPr>
        <w:t xml:space="preserve"> to collect within the interior </w:t>
      </w:r>
      <w:r w:rsidR="003040B1" w:rsidRPr="00FC50AD">
        <w:rPr>
          <w:rFonts w:ascii="Arial" w:hAnsi="Arial" w:cs="Arial"/>
        </w:rPr>
        <w:fldChar w:fldCharType="begin"/>
      </w:r>
      <w:r w:rsidR="00BF1BE5">
        <w:rPr>
          <w:rFonts w:ascii="Arial" w:hAnsi="Arial" w:cs="Arial"/>
        </w:rPr>
        <w:instrText xml:space="preserve"> ADDIN ZOTERO_ITEM CSL_CITATION {"citationID":"wIkT3q5a","properties":{"formattedCitation":"[59]\\uc0\\u8211{}[61]","plainCitation":"[59]–[61]","noteIndex":0},"citationItems":[{"id":"ZeT0AWRb/dKGkjJGi","uris":["http://zotero.org/users/148982/items/GNLY7PYI"],"uri":["http://zotero.org/users/148982/items/GNLY7PYI"],"itemData":{"id":2811,"type":"article-journal","title":"Hollow Carbon Nanofiber-Encapsulated Sulfur Cathodes for High Specific Capacity Rechargeable Lithium Batteries","container-title":"Nano Letters","page":"4462-4467","volume":"11","issue":"10","source":"Crossref","DOI":"10.1021/nl2027684","ISSN":"1530-6984, 1530-6992","language":"en","author":[{"family":"Zheng","given":"Guangyuan"},{"family":"Yang","given":"Yuan"},{"family":"Cha","given":"Judy J."},{"family":"Hong","given":"Seung Sae"},{"family":"Cui","given":"Yi"}],"issued":{"date-parts":[["2011",10,12]]}}},{"id":"ZeT0AWRb/iwp1GuYG","uris":["http://zotero.org/users/148982/items/SDNJDDKW"],"uri":["http://zotero.org/users/148982/items/SDNJDDKW"],"itemData":{"id":2813,"type":"article-journal","title":"Sulfur-Impregnated Disordered Carbon Nanotubes Cathode for Lithium–Sulfur Batteries","container-title":"Nano Letters","page":"4288-4294","volume":"11","issue":"10","source":"Crossref","DOI":"10.1021/nl202297p","ISSN":"1530-6984, 1530-6992","language":"en","author":[{"family":"Guo","given":"Juchen"},{"family":"Xu","given":"Yunhua"},{"family":"Wang","given":"Chunsheng"}],"issued":{"date-parts":[["2011",10,12]]}}},{"id":"ZeT0AWRb/myRa5vXa","uris":["http://zotero.org/users/148982/items/TSFBAGVN"],"uri":["http://zotero.org/users/148982/items/TSFBAGVN"],"itemData":{"id":2855,"type":"article-journal","title":"Sulfur Vapor-Infiltrated 3D Carbon Nanotube Foam for Binder-Free High Areal Capacity Lithium–Sulfur Battery Composite Cathodes","container-title":"ACS Nano","page":"4877-4884","volume":"11","issue":"5","source":"Crossref","DOI":"10.1021/acsnano.7b01437","ISSN":"1936-0851, 1936-086X","language":"en","author":[{"family":"Li","given":"Mengya"},{"family":"Carter","given":"Rachel"},{"family":"Douglas","given":"Anna"},{"family":"Oakes","given":"Landon"},{"family":"Pint","given":"Cary L."}],"issued":{"date-parts":[["2017",5,23]]}}}],"schema":"https://github.com/citation-style-language/schema/raw/master/csl-citation.json"} </w:instrText>
      </w:r>
      <w:r w:rsidR="003040B1" w:rsidRPr="00FC50AD">
        <w:rPr>
          <w:rFonts w:ascii="Arial" w:hAnsi="Arial" w:cs="Arial"/>
        </w:rPr>
        <w:fldChar w:fldCharType="separate"/>
      </w:r>
      <w:r w:rsidR="005E58FF" w:rsidRPr="005E58FF">
        <w:rPr>
          <w:rFonts w:ascii="Arial" w:hAnsi="Arial" w:cs="Arial"/>
          <w:szCs w:val="24"/>
        </w:rPr>
        <w:t>[59]–[61]</w:t>
      </w:r>
      <w:r w:rsidR="003040B1" w:rsidRPr="00FC50AD">
        <w:rPr>
          <w:rFonts w:ascii="Arial" w:hAnsi="Arial" w:cs="Arial"/>
        </w:rPr>
        <w:fldChar w:fldCharType="end"/>
      </w:r>
      <w:r w:rsidR="009A01F1" w:rsidRPr="00FC50AD">
        <w:rPr>
          <w:rFonts w:ascii="Arial" w:hAnsi="Arial" w:cs="Arial"/>
        </w:rPr>
        <w:t xml:space="preserve"> while blocking other from entering.</w:t>
      </w:r>
    </w:p>
    <w:p w:rsidR="009C0532" w:rsidRDefault="009C0532" w:rsidP="00170648">
      <w:pPr>
        <w:rPr>
          <w:rFonts w:ascii="Arial" w:hAnsi="Arial" w:cs="Arial"/>
        </w:rPr>
      </w:pPr>
    </w:p>
    <w:p w:rsidR="00583E91" w:rsidRDefault="00057CAF" w:rsidP="00583E91">
      <w:pPr>
        <w:keepNext/>
      </w:pPr>
      <w:r>
        <w:rPr>
          <w:noProof/>
        </w:rPr>
        <w:lastRenderedPageBreak/>
        <w:drawing>
          <wp:inline distT="0" distB="0" distL="0" distR="0">
            <wp:extent cx="5873750" cy="163055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73750" cy="1630552"/>
                    </a:xfrm>
                    <a:prstGeom prst="rect">
                      <a:avLst/>
                    </a:prstGeom>
                    <a:noFill/>
                  </pic:spPr>
                </pic:pic>
              </a:graphicData>
            </a:graphic>
          </wp:inline>
        </w:drawing>
      </w:r>
    </w:p>
    <w:p w:rsidR="00E11116" w:rsidRPr="00FC50AD" w:rsidRDefault="00583E91" w:rsidP="00583E91">
      <w:pPr>
        <w:pStyle w:val="Caption"/>
        <w:rPr>
          <w:rFonts w:ascii="Arial" w:hAnsi="Arial" w:cs="Arial"/>
        </w:rPr>
      </w:pPr>
      <w:r>
        <w:t xml:space="preserve">Figure </w:t>
      </w:r>
      <w:r w:rsidR="004D5FE8">
        <w:fldChar w:fldCharType="begin"/>
      </w:r>
      <w:r w:rsidR="004D5FE8">
        <w:instrText xml:space="preserve"> SEQ Figure \* ARABIC </w:instrText>
      </w:r>
      <w:r w:rsidR="004D5FE8">
        <w:fldChar w:fldCharType="separate"/>
      </w:r>
      <w:r w:rsidR="004C465B">
        <w:rPr>
          <w:noProof/>
        </w:rPr>
        <w:t>10</w:t>
      </w:r>
      <w:r w:rsidR="004D5FE8">
        <w:rPr>
          <w:noProof/>
        </w:rPr>
        <w:fldChar w:fldCharType="end"/>
      </w:r>
      <w:r>
        <w:t xml:space="preserve">. </w:t>
      </w:r>
      <w:r w:rsidRPr="00183DE1">
        <w:t>SEM images of HCF as a function of B-doping: (a) smaller diameter, thin walled, HCF, (b) thin walled carbon eggs that have burst due to continued growth in the interior, (c) a freestanding HCF showing the central core, and (d) another carbon egg that h</w:t>
      </w:r>
      <w:r>
        <w:t xml:space="preserve">ave burst due to continued growth in the interior, (c) a freestanding HCF showing the central core, and (d) another carbon egg that has burst. </w:t>
      </w:r>
    </w:p>
    <w:p w:rsidR="002C6C8E" w:rsidRPr="00FC50AD" w:rsidRDefault="002C6C8E" w:rsidP="00493BD9">
      <w:pPr>
        <w:pStyle w:val="Heading1"/>
        <w:rPr>
          <w:rFonts w:cs="Arial"/>
          <w:b w:val="0"/>
        </w:rPr>
      </w:pPr>
      <w:r w:rsidRPr="00FC50AD">
        <w:rPr>
          <w:rFonts w:cs="Arial"/>
        </w:rPr>
        <w:t>Research Plan</w:t>
      </w:r>
    </w:p>
    <w:p w:rsidR="00493BD9" w:rsidRDefault="004C7E82" w:rsidP="00BF51BC">
      <w:pPr>
        <w:rPr>
          <w:rFonts w:ascii="Arial" w:hAnsi="Arial" w:cs="Arial"/>
        </w:rPr>
      </w:pPr>
      <w:r>
        <w:rPr>
          <w:rFonts w:ascii="Arial" w:hAnsi="Arial" w:cs="Arial"/>
          <w:noProof/>
        </w:rPr>
        <mc:AlternateContent>
          <mc:Choice Requires="wpg">
            <w:drawing>
              <wp:anchor distT="0" distB="0" distL="114300" distR="114300" simplePos="0" relativeHeight="251720704" behindDoc="0" locked="0" layoutInCell="1" allowOverlap="1">
                <wp:simplePos x="0" y="0"/>
                <wp:positionH relativeFrom="column">
                  <wp:posOffset>246380</wp:posOffset>
                </wp:positionH>
                <wp:positionV relativeFrom="paragraph">
                  <wp:posOffset>161925</wp:posOffset>
                </wp:positionV>
                <wp:extent cx="5539740" cy="1963420"/>
                <wp:effectExtent l="0" t="0" r="3810" b="0"/>
                <wp:wrapTopAndBottom/>
                <wp:docPr id="33" name="Group 33"/>
                <wp:cNvGraphicFramePr/>
                <a:graphic xmlns:a="http://schemas.openxmlformats.org/drawingml/2006/main">
                  <a:graphicData uri="http://schemas.microsoft.com/office/word/2010/wordprocessingGroup">
                    <wpg:wgp>
                      <wpg:cNvGrpSpPr/>
                      <wpg:grpSpPr>
                        <a:xfrm>
                          <a:off x="0" y="0"/>
                          <a:ext cx="5539740" cy="1963420"/>
                          <a:chOff x="0" y="0"/>
                          <a:chExt cx="5539821" cy="1963972"/>
                        </a:xfrm>
                      </wpg:grpSpPr>
                      <pic:pic xmlns:pic="http://schemas.openxmlformats.org/drawingml/2006/picture">
                        <pic:nvPicPr>
                          <pic:cNvPr id="16" name="Picture 1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2115" cy="1633855"/>
                          </a:xfrm>
                          <a:prstGeom prst="rect">
                            <a:avLst/>
                          </a:prstGeom>
                          <a:noFill/>
                        </pic:spPr>
                      </pic:pic>
                      <wps:wsp>
                        <wps:cNvPr id="22" name="Text Box 22"/>
                        <wps:cNvSpPr txBox="1"/>
                        <wps:spPr>
                          <a:xfrm>
                            <a:off x="47706" y="1757045"/>
                            <a:ext cx="5492115" cy="206927"/>
                          </a:xfrm>
                          <a:prstGeom prst="rect">
                            <a:avLst/>
                          </a:prstGeom>
                          <a:solidFill>
                            <a:prstClr val="white"/>
                          </a:solidFill>
                          <a:ln>
                            <a:noFill/>
                          </a:ln>
                        </wps:spPr>
                        <wps:txbx>
                          <w:txbxContent>
                            <w:p w:rsidR="008D4EF0" w:rsidRPr="00DE78A8" w:rsidRDefault="008D4EF0"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Pr>
                                  <w:noProof/>
                                </w:rPr>
                                <w:t>11</w:t>
                              </w:r>
                              <w:r>
                                <w:rPr>
                                  <w:noProof/>
                                </w:rPr>
                                <w:fldChar w:fldCharType="end"/>
                              </w:r>
                              <w:r>
                                <w:t xml:space="preserve">. </w:t>
                              </w:r>
                              <w:r w:rsidRPr="003C5DF8">
                                <w:t>A schematic of the hollow carbon filament (HCF) chemical vapor deposition system (APCV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3" o:spid="_x0000_s1044" style="position:absolute;left:0;text-align:left;margin-left:19.4pt;margin-top:12.75pt;width:436.2pt;height:154.6pt;z-index:251720704;mso-position-horizontal-relative:text;mso-position-vertical-relative:text;mso-height-relative:margin" coordsize="55398,1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">
                <v:shape id="Picture 16" o:spid="_x0000_s1045" type="#_x0000_t75" style="position:absolute;width:54921;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">
                  <v:imagedata r:id="rId28" o:title=""/>
                  <v:path arrowok="t"/>
                </v:shape>
                <v:shape id="Text Box 22" o:spid="_x0000_s1046" type="#_x0000_t202" style="position:absolute;left:477;top:17570;width:54921;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8D4EF0" w:rsidRPr="00DE78A8" w:rsidRDefault="008D4EF0" w:rsidP="004C7E82">
                        <w:pPr>
                          <w:pStyle w:val="Caption"/>
                          <w:rPr>
                            <w:rFonts w:ascii="Arial" w:hAnsi="Arial" w:cs="Arial"/>
                            <w:b/>
                            <w:noProof/>
                          </w:rPr>
                        </w:pPr>
                        <w:r>
                          <w:t xml:space="preserve">Figure </w:t>
                        </w:r>
                        <w:r>
                          <w:fldChar w:fldCharType="begin"/>
                        </w:r>
                        <w:r>
                          <w:instrText xml:space="preserve"> SEQ Figure \* ARABIC </w:instrText>
                        </w:r>
                        <w:r>
                          <w:fldChar w:fldCharType="separate"/>
                        </w:r>
                        <w:r>
                          <w:rPr>
                            <w:noProof/>
                          </w:rPr>
                          <w:t>11</w:t>
                        </w:r>
                        <w:r>
                          <w:rPr>
                            <w:noProof/>
                          </w:rPr>
                          <w:fldChar w:fldCharType="end"/>
                        </w:r>
                        <w:r>
                          <w:t xml:space="preserve">. </w:t>
                        </w:r>
                        <w:r w:rsidRPr="003C5DF8">
                          <w:t>A schematic of the hollow carbon filament (HCF) chemical vapor deposition system (APCVD).</w:t>
                        </w:r>
                      </w:p>
                    </w:txbxContent>
                  </v:textbox>
                </v:shape>
                <w10:wrap type="topAndBottom"/>
              </v:group>
            </w:pict>
          </mc:Fallback>
        </mc:AlternateContent>
      </w:r>
    </w:p>
    <w:p w:rsidR="00493BD9" w:rsidRDefault="00493BD9" w:rsidP="00BF51BC">
      <w:pPr>
        <w:rPr>
          <w:rFonts w:ascii="Arial" w:hAnsi="Arial" w:cs="Arial"/>
        </w:rPr>
      </w:pPr>
    </w:p>
    <w:p w:rsidR="00C0689F" w:rsidRPr="00FC50AD" w:rsidRDefault="00C0689F" w:rsidP="00BF51BC">
      <w:pPr>
        <w:rPr>
          <w:rFonts w:ascii="Arial" w:hAnsi="Arial" w:cs="Arial"/>
        </w:rPr>
      </w:pPr>
      <w:r w:rsidRPr="00FC50AD">
        <w:rPr>
          <w:rFonts w:ascii="Arial" w:hAnsi="Arial" w:cs="Arial"/>
        </w:rPr>
        <w:t xml:space="preserve">Displayed in Figure 11 is a schematic representation of the HCF </w:t>
      </w:r>
      <w:r w:rsidR="007F7075">
        <w:rPr>
          <w:rFonts w:ascii="Arial" w:hAnsi="Arial" w:cs="Arial"/>
        </w:rPr>
        <w:t xml:space="preserve">atmospheric pressure chemical vapor deposition (APCVD) </w:t>
      </w:r>
      <w:r w:rsidRPr="00FC50AD">
        <w:rPr>
          <w:rFonts w:ascii="Arial" w:hAnsi="Arial" w:cs="Arial"/>
        </w:rPr>
        <w:t xml:space="preserve">system </w:t>
      </w:r>
      <w:r w:rsidR="00BF51BC" w:rsidRPr="00FC50AD">
        <w:rPr>
          <w:rFonts w:ascii="Arial" w:hAnsi="Arial" w:cs="Arial"/>
        </w:rPr>
        <w:t>that will be used to grow all of the materials in this project</w:t>
      </w:r>
      <w:r w:rsidRPr="00FC50AD">
        <w:rPr>
          <w:rFonts w:ascii="Arial" w:hAnsi="Arial" w:cs="Arial"/>
        </w:rPr>
        <w:t>. The system consists of a tub</w:t>
      </w:r>
      <w:r w:rsidR="00BF51BC" w:rsidRPr="00FC50AD">
        <w:rPr>
          <w:rFonts w:ascii="Arial" w:hAnsi="Arial" w:cs="Arial"/>
        </w:rPr>
        <w:t>e furnace capable of reaching at least</w:t>
      </w:r>
      <w:r w:rsidRPr="00FC50AD">
        <w:rPr>
          <w:rFonts w:ascii="Arial" w:hAnsi="Arial" w:cs="Arial"/>
        </w:rPr>
        <w:t xml:space="preserve"> 900 </w:t>
      </w:r>
      <w:r w:rsidRPr="00FC50AD">
        <w:rPr>
          <w:rFonts w:ascii="Arial" w:hAnsi="Arial" w:cs="Arial"/>
          <w:vertAlign w:val="superscript"/>
        </w:rPr>
        <w:t>o</w:t>
      </w:r>
      <w:r w:rsidRPr="00FC50AD">
        <w:rPr>
          <w:rFonts w:ascii="Arial" w:hAnsi="Arial" w:cs="Arial"/>
        </w:rPr>
        <w:t>C, a quartz tube that serves as the reactor, a hot plate/stirrer for heating and mixing the precursors</w:t>
      </w:r>
      <w:r w:rsidR="0032007C">
        <w:rPr>
          <w:rFonts w:ascii="Arial" w:hAnsi="Arial" w:cs="Arial"/>
        </w:rPr>
        <w:t>,</w:t>
      </w:r>
      <w:r w:rsidRPr="00FC50AD">
        <w:rPr>
          <w:rFonts w:ascii="Arial" w:hAnsi="Arial" w:cs="Arial"/>
        </w:rPr>
        <w:t xml:space="preserve"> and a bubbler. </w:t>
      </w:r>
      <w:r w:rsidR="00BF51BC" w:rsidRPr="00FC50AD">
        <w:rPr>
          <w:rFonts w:ascii="Arial" w:hAnsi="Arial" w:cs="Arial"/>
        </w:rPr>
        <w:t>Vapor is delivered to the furnace by metered bubbling of N</w:t>
      </w:r>
      <w:r w:rsidR="00BF51BC" w:rsidRPr="00FC50AD">
        <w:rPr>
          <w:rFonts w:ascii="Arial" w:hAnsi="Arial" w:cs="Arial"/>
          <w:vertAlign w:val="subscript"/>
        </w:rPr>
        <w:t>2</w:t>
      </w:r>
      <w:r w:rsidR="00BF51BC" w:rsidRPr="00FC50AD">
        <w:rPr>
          <w:rFonts w:ascii="Arial" w:hAnsi="Arial" w:cs="Arial"/>
        </w:rPr>
        <w:t xml:space="preserve"> into a</w:t>
      </w:r>
      <w:r w:rsidRPr="00FC50AD">
        <w:rPr>
          <w:rFonts w:ascii="Arial" w:hAnsi="Arial" w:cs="Arial"/>
        </w:rPr>
        <w:t xml:space="preserve"> single solution of the </w:t>
      </w:r>
      <w:r w:rsidR="00BF51BC" w:rsidRPr="00FC50AD">
        <w:rPr>
          <w:rFonts w:ascii="Arial" w:hAnsi="Arial" w:cs="Arial"/>
        </w:rPr>
        <w:t>boron precursor/sulfur/cyclohexanol. The system is efficient and easily maintained. The system is housed in a fume hood that carries the exhaust products away.</w:t>
      </w:r>
    </w:p>
    <w:p w:rsidR="002C6C8E" w:rsidRPr="00FC50AD" w:rsidRDefault="002C6C8E" w:rsidP="002C6C8E">
      <w:pPr>
        <w:pStyle w:val="ListParagraph"/>
        <w:ind w:left="1080"/>
        <w:rPr>
          <w:rFonts w:ascii="Arial" w:hAnsi="Arial" w:cs="Arial"/>
        </w:rPr>
      </w:pPr>
    </w:p>
    <w:p w:rsidR="00B132E9" w:rsidRPr="00FC50AD" w:rsidRDefault="00B132E9" w:rsidP="00B132E9">
      <w:pPr>
        <w:rPr>
          <w:rFonts w:ascii="Arial" w:hAnsi="Arial" w:cs="Arial"/>
        </w:rPr>
      </w:pPr>
      <w:r w:rsidRPr="00FC50AD">
        <w:rPr>
          <w:rFonts w:ascii="Arial" w:hAnsi="Arial" w:cs="Arial"/>
        </w:rPr>
        <w:t>The following is the list of scientific questions</w:t>
      </w:r>
      <w:r w:rsidR="00EC0A16" w:rsidRPr="00FC50AD">
        <w:rPr>
          <w:rFonts w:ascii="Arial" w:hAnsi="Arial" w:cs="Arial"/>
        </w:rPr>
        <w:t xml:space="preserve"> we propose to answer</w:t>
      </w:r>
      <w:r w:rsidRPr="00FC50AD">
        <w:rPr>
          <w:rFonts w:ascii="Arial" w:hAnsi="Arial" w:cs="Arial"/>
        </w:rPr>
        <w:t xml:space="preserve">, </w:t>
      </w:r>
      <w:r w:rsidR="00EC0A16" w:rsidRPr="00FC50AD">
        <w:rPr>
          <w:rFonts w:ascii="Arial" w:hAnsi="Arial" w:cs="Arial"/>
        </w:rPr>
        <w:t>i.e.</w:t>
      </w:r>
      <w:r w:rsidRPr="00FC50AD">
        <w:rPr>
          <w:rFonts w:ascii="Arial" w:hAnsi="Arial" w:cs="Arial"/>
        </w:rPr>
        <w:t>, the research topics that we are targeting with this project:</w:t>
      </w:r>
    </w:p>
    <w:p w:rsidR="00B7751B" w:rsidRPr="00FC50AD" w:rsidRDefault="00B7751B" w:rsidP="00B132E9">
      <w:pPr>
        <w:rPr>
          <w:rFonts w:ascii="Arial" w:hAnsi="Arial" w:cs="Arial"/>
        </w:rPr>
      </w:pPr>
    </w:p>
    <w:p w:rsidR="0023019E" w:rsidRPr="00FC50AD" w:rsidRDefault="0023019E" w:rsidP="0023019E">
      <w:pPr>
        <w:pStyle w:val="ListParagraph"/>
        <w:numPr>
          <w:ilvl w:val="0"/>
          <w:numId w:val="7"/>
        </w:numPr>
        <w:rPr>
          <w:rFonts w:ascii="Arial" w:hAnsi="Arial" w:cs="Arial"/>
        </w:rPr>
      </w:pPr>
      <w:r w:rsidRPr="00FC50AD">
        <w:rPr>
          <w:rFonts w:ascii="Arial" w:hAnsi="Arial" w:cs="Arial"/>
        </w:rPr>
        <w:t xml:space="preserve">Determine </w:t>
      </w:r>
      <w:r w:rsidR="00EC0A16" w:rsidRPr="00FC50AD">
        <w:rPr>
          <w:rFonts w:ascii="Arial" w:hAnsi="Arial" w:cs="Arial"/>
        </w:rPr>
        <w:t>the mechanism whereby</w:t>
      </w:r>
      <w:r w:rsidRPr="00FC50AD">
        <w:rPr>
          <w:rFonts w:ascii="Arial" w:hAnsi="Arial" w:cs="Arial"/>
        </w:rPr>
        <w:t xml:space="preserve"> </w:t>
      </w:r>
      <w:r w:rsidR="00F41660">
        <w:rPr>
          <w:rFonts w:ascii="Arial" w:hAnsi="Arial" w:cs="Arial"/>
        </w:rPr>
        <w:t xml:space="preserve">boron dopant </w:t>
      </w:r>
      <w:r w:rsidRPr="00FC50AD">
        <w:rPr>
          <w:rFonts w:ascii="Arial" w:hAnsi="Arial" w:cs="Arial"/>
        </w:rPr>
        <w:t xml:space="preserve">is incorporated </w:t>
      </w:r>
      <w:r w:rsidR="00A951D3" w:rsidRPr="00FC50AD">
        <w:rPr>
          <w:rFonts w:ascii="Arial" w:hAnsi="Arial" w:cs="Arial"/>
        </w:rPr>
        <w:t>into the carbon lattice.</w:t>
      </w:r>
    </w:p>
    <w:p w:rsidR="00EC0A16" w:rsidRPr="00FC50AD" w:rsidRDefault="0023019E" w:rsidP="0023019E">
      <w:pPr>
        <w:pStyle w:val="ListParagraph"/>
        <w:numPr>
          <w:ilvl w:val="0"/>
          <w:numId w:val="8"/>
        </w:numPr>
        <w:rPr>
          <w:rFonts w:ascii="Arial" w:hAnsi="Arial" w:cs="Arial"/>
        </w:rPr>
      </w:pPr>
      <w:r w:rsidRPr="00FC50AD">
        <w:rPr>
          <w:rFonts w:ascii="Arial" w:hAnsi="Arial" w:cs="Arial"/>
        </w:rPr>
        <w:t>Is oxygen important to the process</w:t>
      </w:r>
      <w:r w:rsidR="00EC0A16" w:rsidRPr="00FC50AD">
        <w:rPr>
          <w:rFonts w:ascii="Arial" w:hAnsi="Arial" w:cs="Arial"/>
        </w:rPr>
        <w:t>?</w:t>
      </w:r>
    </w:p>
    <w:p w:rsidR="0023019E" w:rsidRPr="00FC50AD" w:rsidRDefault="00EC0A16" w:rsidP="0023019E">
      <w:pPr>
        <w:pStyle w:val="ListParagraph"/>
        <w:numPr>
          <w:ilvl w:val="0"/>
          <w:numId w:val="8"/>
        </w:numPr>
        <w:rPr>
          <w:rFonts w:ascii="Arial" w:hAnsi="Arial" w:cs="Arial"/>
        </w:rPr>
      </w:pPr>
      <w:r w:rsidRPr="00FC50AD">
        <w:rPr>
          <w:rFonts w:ascii="Arial" w:hAnsi="Arial" w:cs="Arial"/>
        </w:rPr>
        <w:t>If oxygen is important, are boron-oxygen complexes formed in the HCF?</w:t>
      </w:r>
      <w:r w:rsidR="0023019E" w:rsidRPr="00FC50AD">
        <w:rPr>
          <w:rFonts w:ascii="Arial" w:hAnsi="Arial" w:cs="Arial"/>
        </w:rPr>
        <w:t xml:space="preserve"> </w:t>
      </w:r>
    </w:p>
    <w:p w:rsidR="002C6C8E" w:rsidRDefault="00EC0A16" w:rsidP="0023019E">
      <w:pPr>
        <w:pStyle w:val="ListParagraph"/>
        <w:numPr>
          <w:ilvl w:val="0"/>
          <w:numId w:val="8"/>
        </w:numPr>
        <w:rPr>
          <w:rFonts w:ascii="Arial" w:hAnsi="Arial" w:cs="Arial"/>
        </w:rPr>
      </w:pPr>
      <w:r w:rsidRPr="00FC50AD">
        <w:rPr>
          <w:rFonts w:ascii="Arial" w:hAnsi="Arial" w:cs="Arial"/>
        </w:rPr>
        <w:t>Will using</w:t>
      </w:r>
      <w:r w:rsidR="0023019E" w:rsidRPr="00FC50AD">
        <w:rPr>
          <w:rFonts w:ascii="Arial" w:hAnsi="Arial" w:cs="Arial"/>
        </w:rPr>
        <w:t xml:space="preserve"> an oxygen</w:t>
      </w:r>
      <w:r w:rsidR="0032007C">
        <w:rPr>
          <w:rFonts w:ascii="Arial" w:hAnsi="Arial" w:cs="Arial"/>
        </w:rPr>
        <w:t>-</w:t>
      </w:r>
      <w:r w:rsidR="0023019E" w:rsidRPr="00FC50AD">
        <w:rPr>
          <w:rFonts w:ascii="Arial" w:hAnsi="Arial" w:cs="Arial"/>
        </w:rPr>
        <w:t>free carbon source</w:t>
      </w:r>
      <w:r w:rsidRPr="00FC50AD">
        <w:rPr>
          <w:rFonts w:ascii="Arial" w:hAnsi="Arial" w:cs="Arial"/>
        </w:rPr>
        <w:t>, such as hexane, impact HCF formation, and if so, how</w:t>
      </w:r>
      <w:r w:rsidR="0023019E" w:rsidRPr="00FC50AD">
        <w:rPr>
          <w:rFonts w:ascii="Arial" w:hAnsi="Arial" w:cs="Arial"/>
        </w:rPr>
        <w:t>?</w:t>
      </w:r>
    </w:p>
    <w:p w:rsidR="003C3F60" w:rsidRDefault="003C3F60" w:rsidP="003C3F60">
      <w:pPr>
        <w:pStyle w:val="ListParagraph"/>
        <w:numPr>
          <w:ilvl w:val="0"/>
          <w:numId w:val="8"/>
        </w:numPr>
        <w:rPr>
          <w:rFonts w:ascii="Arial" w:hAnsi="Arial" w:cs="Arial"/>
        </w:rPr>
      </w:pPr>
      <w:r>
        <w:rPr>
          <w:rFonts w:ascii="Arial" w:hAnsi="Arial" w:cs="Arial"/>
        </w:rPr>
        <w:t>Do we need sulfur or is boron sufficient?</w:t>
      </w:r>
    </w:p>
    <w:p w:rsidR="003C3F60" w:rsidRPr="00FC50AD" w:rsidRDefault="003C3F60" w:rsidP="003C3F60">
      <w:pPr>
        <w:pStyle w:val="ListParagraph"/>
        <w:numPr>
          <w:ilvl w:val="0"/>
          <w:numId w:val="8"/>
        </w:numPr>
        <w:rPr>
          <w:rFonts w:ascii="Arial" w:hAnsi="Arial" w:cs="Arial"/>
        </w:rPr>
      </w:pPr>
      <w:r>
        <w:rPr>
          <w:rFonts w:ascii="Arial" w:hAnsi="Arial" w:cs="Arial"/>
        </w:rPr>
        <w:t>If we do need sulfur, i</w:t>
      </w:r>
      <w:r w:rsidRPr="00FC50AD">
        <w:rPr>
          <w:rFonts w:ascii="Arial" w:hAnsi="Arial" w:cs="Arial"/>
        </w:rPr>
        <w:t>s there an S-B interaction and does it facilitate B inclusion?</w:t>
      </w:r>
    </w:p>
    <w:p w:rsidR="00D80D86" w:rsidRPr="00D80D86" w:rsidRDefault="0039763B" w:rsidP="00D80D86">
      <w:pPr>
        <w:pStyle w:val="ListParagraph"/>
        <w:numPr>
          <w:ilvl w:val="0"/>
          <w:numId w:val="7"/>
        </w:numPr>
        <w:rPr>
          <w:rFonts w:ascii="Arial" w:hAnsi="Arial" w:cs="Arial"/>
        </w:rPr>
      </w:pPr>
      <w:r w:rsidRPr="0039763B">
        <w:rPr>
          <w:rFonts w:ascii="Arial" w:hAnsi="Arial" w:cs="Arial"/>
        </w:rPr>
        <w:t>Determine how the source of the precursor will affect the carbon structures and if the conformation of the B and N precursors imprint themselves on the carbon morphology</w:t>
      </w:r>
      <w:r w:rsidR="00DA4930" w:rsidRPr="00DA4930">
        <w:rPr>
          <w:rFonts w:ascii="Arial" w:hAnsi="Arial" w:cs="Arial"/>
        </w:rPr>
        <w:t>.</w:t>
      </w:r>
    </w:p>
    <w:p w:rsidR="00010CAE" w:rsidRPr="0039763B" w:rsidRDefault="006A46EA" w:rsidP="0039763B">
      <w:pPr>
        <w:pStyle w:val="ListParagraph"/>
        <w:numPr>
          <w:ilvl w:val="0"/>
          <w:numId w:val="8"/>
        </w:numPr>
        <w:rPr>
          <w:rFonts w:ascii="Arial" w:hAnsi="Arial" w:cs="Arial"/>
        </w:rPr>
      </w:pPr>
      <w:r w:rsidRPr="0039763B">
        <w:rPr>
          <w:rFonts w:ascii="Arial" w:hAnsi="Arial" w:cs="Arial"/>
        </w:rPr>
        <w:lastRenderedPageBreak/>
        <w:t>Will the boron source impact the carbon morphology? If yes, is this because other elements of the precursor are carried along with boron and subsequently incorporated into the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 xml:space="preserve">Does nitrogen introduce different strain in the lattice and therefore produce different structures? </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If nitrogen produces new structures, how combinations of dopants are incorporated into the graphitic form of carbon?</w:t>
      </w:r>
    </w:p>
    <w:p w:rsidR="00010CAE" w:rsidRPr="0039763B" w:rsidRDefault="006A46EA" w:rsidP="0039763B">
      <w:pPr>
        <w:pStyle w:val="ListParagraph"/>
        <w:numPr>
          <w:ilvl w:val="0"/>
          <w:numId w:val="8"/>
        </w:numPr>
        <w:rPr>
          <w:rFonts w:ascii="Arial" w:hAnsi="Arial" w:cs="Arial"/>
        </w:rPr>
      </w:pPr>
      <w:r w:rsidRPr="0039763B">
        <w:rPr>
          <w:rFonts w:ascii="Arial" w:hAnsi="Arial" w:cs="Arial"/>
        </w:rPr>
        <w:t>Can we utilize the boron precursor as a way to co-dope carbon with other elements, such as nitrogen?</w:t>
      </w:r>
    </w:p>
    <w:p w:rsidR="0039763B" w:rsidRDefault="006A46EA" w:rsidP="0039763B">
      <w:pPr>
        <w:pStyle w:val="ListParagraph"/>
        <w:numPr>
          <w:ilvl w:val="0"/>
          <w:numId w:val="8"/>
        </w:numPr>
        <w:rPr>
          <w:rFonts w:ascii="Arial" w:hAnsi="Arial" w:cs="Arial"/>
        </w:rPr>
      </w:pPr>
      <w:r w:rsidRPr="0039763B">
        <w:rPr>
          <w:rFonts w:ascii="Arial" w:hAnsi="Arial" w:cs="Arial"/>
        </w:rPr>
        <w:t>What happens to the carbon morphology is we co-introduce a second dopant precursor, such as ammonia?</w:t>
      </w:r>
    </w:p>
    <w:p w:rsidR="00D05963" w:rsidRDefault="001D783C" w:rsidP="00D80D86">
      <w:pPr>
        <w:pStyle w:val="ListParagraph"/>
        <w:numPr>
          <w:ilvl w:val="0"/>
          <w:numId w:val="8"/>
        </w:numPr>
        <w:rPr>
          <w:rFonts w:ascii="Arial" w:hAnsi="Arial" w:cs="Arial"/>
        </w:rPr>
      </w:pPr>
      <w:r w:rsidRPr="00FC50AD">
        <w:rPr>
          <w:rFonts w:ascii="Arial" w:hAnsi="Arial" w:cs="Arial"/>
        </w:rPr>
        <w:t>Can we sculpt the carbon morphology</w:t>
      </w:r>
      <w:r>
        <w:rPr>
          <w:rFonts w:ascii="Arial" w:hAnsi="Arial" w:cs="Arial"/>
        </w:rPr>
        <w:t xml:space="preserve"> by carefully controlling the dopant content</w:t>
      </w:r>
      <w:r w:rsidRPr="00FC50AD">
        <w:rPr>
          <w:rFonts w:ascii="Arial" w:hAnsi="Arial" w:cs="Arial"/>
        </w:rPr>
        <w:t>?</w:t>
      </w:r>
    </w:p>
    <w:p w:rsidR="00DF0FF4" w:rsidRPr="00651D51" w:rsidRDefault="00151C41" w:rsidP="00651D51">
      <w:pPr>
        <w:pStyle w:val="ListParagraph"/>
        <w:numPr>
          <w:ilvl w:val="0"/>
          <w:numId w:val="8"/>
        </w:numPr>
        <w:rPr>
          <w:rFonts w:ascii="Arial" w:hAnsi="Arial" w:cs="Arial"/>
        </w:rPr>
      </w:pPr>
      <w:r>
        <w:rPr>
          <w:rFonts w:ascii="Arial" w:hAnsi="Arial" w:cs="Arial"/>
        </w:rPr>
        <w:t>Does the source of carbon affect the formed morphology?</w:t>
      </w:r>
    </w:p>
    <w:p w:rsidR="004B1091" w:rsidRPr="00FC50AD" w:rsidRDefault="00CD2464" w:rsidP="004B1091">
      <w:pPr>
        <w:pStyle w:val="ListParagraph"/>
        <w:numPr>
          <w:ilvl w:val="0"/>
          <w:numId w:val="7"/>
        </w:numPr>
        <w:rPr>
          <w:rFonts w:ascii="Arial" w:hAnsi="Arial" w:cs="Arial"/>
        </w:rPr>
      </w:pPr>
      <w:r w:rsidRPr="00CD2464">
        <w:rPr>
          <w:rFonts w:ascii="Arial" w:hAnsi="Arial" w:cs="Arial"/>
        </w:rPr>
        <w:t>Produce protocols for producing graphitic carbon with new predetermined morphologies.</w:t>
      </w:r>
    </w:p>
    <w:p w:rsidR="00CB3098" w:rsidRDefault="00CB3098" w:rsidP="00A05CC5">
      <w:pPr>
        <w:pStyle w:val="ListParagraph"/>
        <w:numPr>
          <w:ilvl w:val="0"/>
          <w:numId w:val="8"/>
        </w:numPr>
        <w:rPr>
          <w:rFonts w:ascii="Arial" w:hAnsi="Arial" w:cs="Arial"/>
        </w:rPr>
      </w:pPr>
      <w:r>
        <w:rPr>
          <w:rFonts w:ascii="Arial" w:hAnsi="Arial" w:cs="Arial"/>
        </w:rPr>
        <w:t>How heating and cooling times will affect the morphology of graphite?</w:t>
      </w:r>
    </w:p>
    <w:p w:rsidR="00CB3098" w:rsidRDefault="00CB3098" w:rsidP="00A05CC5">
      <w:pPr>
        <w:pStyle w:val="ListParagraph"/>
        <w:numPr>
          <w:ilvl w:val="0"/>
          <w:numId w:val="8"/>
        </w:numPr>
        <w:rPr>
          <w:rFonts w:ascii="Arial" w:hAnsi="Arial" w:cs="Arial"/>
        </w:rPr>
      </w:pPr>
      <w:r>
        <w:rPr>
          <w:rFonts w:ascii="Arial" w:hAnsi="Arial" w:cs="Arial"/>
        </w:rPr>
        <w:t>Does the flow of the precursor</w:t>
      </w:r>
      <w:r w:rsidR="00770B00">
        <w:rPr>
          <w:rFonts w:ascii="Arial" w:hAnsi="Arial" w:cs="Arial"/>
        </w:rPr>
        <w:t>s</w:t>
      </w:r>
      <w:r>
        <w:rPr>
          <w:rFonts w:ascii="Arial" w:hAnsi="Arial" w:cs="Arial"/>
        </w:rPr>
        <w:t xml:space="preserve"> determine the thickness of the walls of the HCF?</w:t>
      </w:r>
    </w:p>
    <w:p w:rsidR="00763304" w:rsidRPr="00FC50AD" w:rsidRDefault="00CD2464" w:rsidP="00A05CC5">
      <w:pPr>
        <w:pStyle w:val="ListParagraph"/>
        <w:numPr>
          <w:ilvl w:val="0"/>
          <w:numId w:val="8"/>
        </w:numPr>
        <w:rPr>
          <w:rFonts w:ascii="Arial" w:hAnsi="Arial" w:cs="Arial"/>
        </w:rPr>
      </w:pPr>
      <w:r>
        <w:rPr>
          <w:rFonts w:ascii="Arial" w:hAnsi="Arial" w:cs="Arial"/>
        </w:rPr>
        <w:t xml:space="preserve">How dopant content and growth time </w:t>
      </w:r>
      <w:r w:rsidR="00763304" w:rsidRPr="00FC50AD">
        <w:rPr>
          <w:rFonts w:ascii="Arial" w:hAnsi="Arial" w:cs="Arial"/>
        </w:rPr>
        <w:t xml:space="preserve">influence </w:t>
      </w:r>
      <w:r w:rsidR="00EC0A16" w:rsidRPr="00FC50AD">
        <w:rPr>
          <w:rFonts w:ascii="Arial" w:hAnsi="Arial" w:cs="Arial"/>
        </w:rPr>
        <w:t>the</w:t>
      </w:r>
      <w:r w:rsidR="00763304" w:rsidRPr="00FC50AD">
        <w:rPr>
          <w:rFonts w:ascii="Arial" w:hAnsi="Arial" w:cs="Arial"/>
        </w:rPr>
        <w:t xml:space="preserve"> thickness</w:t>
      </w:r>
      <w:r w:rsidR="00EC0A16" w:rsidRPr="00FC50AD">
        <w:rPr>
          <w:rFonts w:ascii="Arial" w:hAnsi="Arial" w:cs="Arial"/>
        </w:rPr>
        <w:t xml:space="preserve"> of the HCF walls</w:t>
      </w:r>
      <w:r w:rsidR="00763304" w:rsidRPr="00FC50AD">
        <w:rPr>
          <w:rFonts w:ascii="Arial" w:hAnsi="Arial" w:cs="Arial"/>
        </w:rPr>
        <w:t>?</w:t>
      </w:r>
    </w:p>
    <w:p w:rsidR="00763304" w:rsidRPr="00FC50AD" w:rsidRDefault="00763304" w:rsidP="00A05CC5">
      <w:pPr>
        <w:pStyle w:val="ListParagraph"/>
        <w:numPr>
          <w:ilvl w:val="0"/>
          <w:numId w:val="8"/>
        </w:numPr>
        <w:rPr>
          <w:rFonts w:ascii="Arial" w:hAnsi="Arial" w:cs="Arial"/>
        </w:rPr>
      </w:pPr>
      <w:r w:rsidRPr="00FC50AD">
        <w:rPr>
          <w:rFonts w:ascii="Arial" w:hAnsi="Arial" w:cs="Arial"/>
        </w:rPr>
        <w:t>Does wall thickness dictate the length of the HCF before they close?</w:t>
      </w:r>
      <w:r w:rsidR="00EC0A16" w:rsidRPr="00FC50AD">
        <w:rPr>
          <w:rFonts w:ascii="Arial" w:hAnsi="Arial" w:cs="Arial"/>
        </w:rPr>
        <w:t xml:space="preserve"> If so, is t</w:t>
      </w:r>
      <w:r w:rsidR="00C933C5">
        <w:rPr>
          <w:rFonts w:ascii="Arial" w:hAnsi="Arial" w:cs="Arial"/>
        </w:rPr>
        <w:t>his a measure of dopant content</w:t>
      </w:r>
      <w:r w:rsidR="00EC0A16" w:rsidRPr="00FC50AD">
        <w:rPr>
          <w:rFonts w:ascii="Arial" w:hAnsi="Arial" w:cs="Arial"/>
        </w:rPr>
        <w:t>?</w:t>
      </w:r>
    </w:p>
    <w:p w:rsidR="00763304" w:rsidRPr="00FC50AD" w:rsidRDefault="001D783C" w:rsidP="00A05CC5">
      <w:pPr>
        <w:pStyle w:val="ListParagraph"/>
        <w:numPr>
          <w:ilvl w:val="0"/>
          <w:numId w:val="8"/>
        </w:numPr>
        <w:rPr>
          <w:rFonts w:ascii="Arial" w:hAnsi="Arial" w:cs="Arial"/>
        </w:rPr>
      </w:pPr>
      <w:r>
        <w:rPr>
          <w:rFonts w:ascii="Arial" w:hAnsi="Arial" w:cs="Arial"/>
        </w:rPr>
        <w:t xml:space="preserve">How does the mechanism differ from other processes for producing carbon? </w:t>
      </w:r>
    </w:p>
    <w:p w:rsidR="00C0689F" w:rsidRPr="00906892" w:rsidRDefault="00906892" w:rsidP="00906892">
      <w:pPr>
        <w:pStyle w:val="ListParagraph"/>
        <w:numPr>
          <w:ilvl w:val="0"/>
          <w:numId w:val="7"/>
        </w:numPr>
        <w:rPr>
          <w:rFonts w:ascii="Arial" w:hAnsi="Arial" w:cs="Arial"/>
        </w:rPr>
      </w:pPr>
      <w:r w:rsidRPr="00906892">
        <w:rPr>
          <w:rFonts w:ascii="Arial" w:hAnsi="Arial" w:cs="Arial"/>
        </w:rPr>
        <w:t>Determine the effects of the morphology of graphite on surface chemistry and electronic properties.</w:t>
      </w:r>
    </w:p>
    <w:p w:rsidR="00783B7B" w:rsidRDefault="00783B7B" w:rsidP="00151C41">
      <w:pPr>
        <w:pStyle w:val="ListParagraph"/>
        <w:numPr>
          <w:ilvl w:val="0"/>
          <w:numId w:val="8"/>
        </w:numPr>
        <w:rPr>
          <w:rFonts w:ascii="Arial" w:hAnsi="Arial" w:cs="Arial"/>
        </w:rPr>
      </w:pPr>
      <w:r>
        <w:rPr>
          <w:rFonts w:ascii="Arial" w:hAnsi="Arial" w:cs="Arial"/>
        </w:rPr>
        <w:t>Does boron doping reduce carbon oxidation?</w:t>
      </w:r>
    </w:p>
    <w:p w:rsidR="00783B7B" w:rsidRDefault="00783B7B" w:rsidP="00151C41">
      <w:pPr>
        <w:pStyle w:val="ListParagraph"/>
        <w:numPr>
          <w:ilvl w:val="0"/>
          <w:numId w:val="8"/>
        </w:numPr>
        <w:rPr>
          <w:rFonts w:ascii="Arial" w:hAnsi="Arial" w:cs="Arial"/>
        </w:rPr>
      </w:pPr>
      <w:r>
        <w:rPr>
          <w:rFonts w:ascii="Arial" w:hAnsi="Arial" w:cs="Arial"/>
        </w:rPr>
        <w:t xml:space="preserve">How does doping modify the electrical properties of the undoped carbon? </w:t>
      </w:r>
    </w:p>
    <w:p w:rsidR="00151C41" w:rsidRDefault="00151C41" w:rsidP="00151C41">
      <w:pPr>
        <w:pStyle w:val="ListParagraph"/>
        <w:numPr>
          <w:ilvl w:val="0"/>
          <w:numId w:val="8"/>
        </w:numPr>
        <w:rPr>
          <w:rFonts w:ascii="Arial" w:hAnsi="Arial" w:cs="Arial"/>
        </w:rPr>
      </w:pPr>
      <w:r>
        <w:rPr>
          <w:rFonts w:ascii="Arial" w:hAnsi="Arial" w:cs="Arial"/>
        </w:rPr>
        <w:t>If the source of boron is important, will it also impact the electrical properties of the materials?</w:t>
      </w:r>
    </w:p>
    <w:p w:rsidR="00151C41" w:rsidRPr="00151C41" w:rsidRDefault="00151C41" w:rsidP="00151C41">
      <w:pPr>
        <w:pStyle w:val="ListParagraph"/>
        <w:numPr>
          <w:ilvl w:val="0"/>
          <w:numId w:val="8"/>
        </w:numPr>
        <w:rPr>
          <w:rFonts w:ascii="Arial" w:hAnsi="Arial" w:cs="Arial"/>
        </w:rPr>
      </w:pPr>
      <w:r w:rsidRPr="00151C41">
        <w:rPr>
          <w:rFonts w:ascii="Arial" w:hAnsi="Arial" w:cs="Arial"/>
        </w:rPr>
        <w:t>Is it possible to obtain n-type or p-type materials depending o</w:t>
      </w:r>
      <w:r w:rsidR="0032007C">
        <w:rPr>
          <w:rFonts w:ascii="Arial" w:hAnsi="Arial" w:cs="Arial"/>
        </w:rPr>
        <w:t>n</w:t>
      </w:r>
      <w:r w:rsidRPr="00151C41">
        <w:rPr>
          <w:rFonts w:ascii="Arial" w:hAnsi="Arial" w:cs="Arial"/>
        </w:rPr>
        <w:t xml:space="preserve"> the source of the boron used in the precursor?</w:t>
      </w:r>
    </w:p>
    <w:p w:rsidR="002C1930" w:rsidRDefault="002C1930" w:rsidP="002C1930">
      <w:pPr>
        <w:rPr>
          <w:rFonts w:ascii="Arial" w:hAnsi="Arial" w:cs="Arial"/>
          <w:b/>
        </w:rPr>
      </w:pPr>
    </w:p>
    <w:p w:rsidR="0059275F" w:rsidRDefault="00137993" w:rsidP="00196B75">
      <w:pPr>
        <w:pStyle w:val="Heading2"/>
        <w:numPr>
          <w:ilvl w:val="1"/>
          <w:numId w:val="17"/>
        </w:numPr>
      </w:pPr>
      <w:r w:rsidRPr="00196B75">
        <w:t>Determine the mechanism whereby boron dopant is incorporated into the carbon lattice.</w:t>
      </w:r>
    </w:p>
    <w:p w:rsidR="00196B75" w:rsidRDefault="00196B75" w:rsidP="00196B75"/>
    <w:p w:rsidR="008F47D8" w:rsidRDefault="00374EF4" w:rsidP="00196B75">
      <w:pPr>
        <w:rPr>
          <w:rFonts w:ascii="Arial" w:hAnsi="Arial" w:cs="Arial"/>
        </w:rPr>
      </w:pPr>
      <w:r>
        <w:rPr>
          <w:rFonts w:ascii="Arial" w:hAnsi="Arial" w:cs="Arial"/>
        </w:rPr>
        <w:t xml:space="preserve">One first step in determining how boron is incorporated into the carbon lattice is by </w:t>
      </w:r>
      <w:r w:rsidR="00DA0597">
        <w:rPr>
          <w:rFonts w:ascii="Arial" w:hAnsi="Arial" w:cs="Arial"/>
        </w:rPr>
        <w:t>determining</w:t>
      </w:r>
      <w:r w:rsidR="00196B75" w:rsidRPr="00FC50AD">
        <w:rPr>
          <w:rFonts w:ascii="Arial" w:hAnsi="Arial" w:cs="Arial"/>
        </w:rPr>
        <w:t xml:space="preserve"> the chemical composition of the boron </w:t>
      </w:r>
      <w:r w:rsidR="00DA0597">
        <w:rPr>
          <w:rFonts w:ascii="Arial" w:hAnsi="Arial" w:cs="Arial"/>
        </w:rPr>
        <w:t xml:space="preserve">in the </w:t>
      </w:r>
      <w:r w:rsidR="00196B75" w:rsidRPr="00FC50AD">
        <w:rPr>
          <w:rFonts w:ascii="Arial" w:hAnsi="Arial" w:cs="Arial"/>
        </w:rPr>
        <w:t xml:space="preserve">doped </w:t>
      </w:r>
      <w:r w:rsidR="00DA0597">
        <w:rPr>
          <w:rFonts w:ascii="Arial" w:hAnsi="Arial" w:cs="Arial"/>
        </w:rPr>
        <w:t xml:space="preserve">samples. For this aim, </w:t>
      </w:r>
      <w:r w:rsidR="00196B75" w:rsidRPr="00FC50AD">
        <w:rPr>
          <w:rFonts w:ascii="Arial" w:hAnsi="Arial" w:cs="Arial"/>
        </w:rPr>
        <w:t>spectroscopic analysis and nuclear magnetic resonance (NMR)</w:t>
      </w:r>
      <w:r w:rsidR="00DA0597">
        <w:rPr>
          <w:rFonts w:ascii="Arial" w:hAnsi="Arial" w:cs="Arial"/>
        </w:rPr>
        <w:t xml:space="preserve"> will be performed</w:t>
      </w:r>
      <w:r w:rsidR="00196B75" w:rsidRPr="00FC50AD">
        <w:rPr>
          <w:rFonts w:ascii="Arial" w:hAnsi="Arial" w:cs="Arial"/>
        </w:rPr>
        <w:t xml:space="preserve">. The spectroscopic techniques </w:t>
      </w:r>
      <w:r w:rsidR="00504DE5">
        <w:rPr>
          <w:rFonts w:ascii="Arial" w:hAnsi="Arial" w:cs="Arial"/>
        </w:rPr>
        <w:t xml:space="preserve">we </w:t>
      </w:r>
      <w:r w:rsidR="003A532E">
        <w:rPr>
          <w:rFonts w:ascii="Arial" w:hAnsi="Arial" w:cs="Arial"/>
        </w:rPr>
        <w:t xml:space="preserve">will </w:t>
      </w:r>
      <w:r w:rsidR="00504DE5">
        <w:rPr>
          <w:rFonts w:ascii="Arial" w:hAnsi="Arial" w:cs="Arial"/>
        </w:rPr>
        <w:t xml:space="preserve">use </w:t>
      </w:r>
      <w:r w:rsidR="00196B75" w:rsidRPr="00FC50AD">
        <w:rPr>
          <w:rFonts w:ascii="Arial" w:hAnsi="Arial" w:cs="Arial"/>
        </w:rPr>
        <w:t xml:space="preserve">are Raman, </w:t>
      </w:r>
      <w:r w:rsidR="00326821">
        <w:rPr>
          <w:rFonts w:ascii="Arial" w:hAnsi="Arial" w:cs="Arial"/>
        </w:rPr>
        <w:t>Fourier-Transform infrared spectroscopy (</w:t>
      </w:r>
      <w:r w:rsidR="00196B75" w:rsidRPr="00FC50AD">
        <w:rPr>
          <w:rFonts w:ascii="Arial" w:hAnsi="Arial" w:cs="Arial"/>
        </w:rPr>
        <w:t>FTIR</w:t>
      </w:r>
      <w:r w:rsidR="00326821">
        <w:rPr>
          <w:rFonts w:ascii="Arial" w:hAnsi="Arial" w:cs="Arial"/>
        </w:rPr>
        <w:t>)</w:t>
      </w:r>
      <w:r w:rsidR="0032007C">
        <w:rPr>
          <w:rFonts w:ascii="Arial" w:hAnsi="Arial" w:cs="Arial"/>
        </w:rPr>
        <w:t>,</w:t>
      </w:r>
      <w:r w:rsidR="00196B75" w:rsidRPr="00FC50AD">
        <w:rPr>
          <w:rFonts w:ascii="Arial" w:hAnsi="Arial" w:cs="Arial"/>
        </w:rPr>
        <w:t xml:space="preserve"> and X-ray photoelectron spectroscopy (XPS). Raman and FTIR spectroscopies allow us to identify the dipole and non-dipole vibrational modes, respectively. </w:t>
      </w:r>
      <w:r w:rsidR="00326821">
        <w:rPr>
          <w:rFonts w:ascii="Arial" w:hAnsi="Arial" w:cs="Arial"/>
        </w:rPr>
        <w:t xml:space="preserve">Particularly, </w:t>
      </w:r>
      <w:r w:rsidR="00E11ACE">
        <w:rPr>
          <w:rFonts w:ascii="Arial" w:hAnsi="Arial" w:cs="Arial"/>
        </w:rPr>
        <w:t>Raman is of interest since i</w:t>
      </w:r>
      <w:r w:rsidR="00504DE5">
        <w:rPr>
          <w:rFonts w:ascii="Arial" w:hAnsi="Arial" w:cs="Arial"/>
        </w:rPr>
        <w:t xml:space="preserve">t has </w:t>
      </w:r>
      <w:r w:rsidR="00E11ACE">
        <w:rPr>
          <w:rFonts w:ascii="Arial" w:hAnsi="Arial" w:cs="Arial"/>
        </w:rPr>
        <w:t xml:space="preserve">been </w:t>
      </w:r>
      <w:r w:rsidR="00504DE5">
        <w:rPr>
          <w:rFonts w:ascii="Arial" w:hAnsi="Arial" w:cs="Arial"/>
        </w:rPr>
        <w:t xml:space="preserve">shown that </w:t>
      </w:r>
      <w:r w:rsidR="00C5237C">
        <w:rPr>
          <w:rFonts w:ascii="Arial" w:hAnsi="Arial" w:cs="Arial"/>
        </w:rPr>
        <w:t xml:space="preserve">changes on the Raman spectra provide a measure of local strain in </w:t>
      </w:r>
      <w:r w:rsidR="009C1862">
        <w:rPr>
          <w:rFonts w:ascii="Arial" w:hAnsi="Arial" w:cs="Arial"/>
        </w:rPr>
        <w:t>graphite and graphite related materials</w:t>
      </w:r>
      <w:r w:rsidR="009D449C">
        <w:rPr>
          <w:rFonts w:ascii="Arial" w:hAnsi="Arial" w:cs="Arial"/>
        </w:rPr>
        <w:fldChar w:fldCharType="begin"/>
      </w:r>
      <w:r w:rsidR="009D449C">
        <w:rPr>
          <w:rFonts w:ascii="Arial" w:hAnsi="Arial" w:cs="Arial"/>
        </w:rPr>
        <w:instrText xml:space="preserve"> ADDIN ZOTERO_ITEM CSL_CITATION {"citationID":"1X4TN4IX","properties":{"formattedCitation":"[62], [63]","plainCitation":"[62], [63]","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schema":"https://github.com/citation-style-language/schema/raw/master/csl-citation.json"} </w:instrText>
      </w:r>
      <w:r w:rsidR="009D449C">
        <w:rPr>
          <w:rFonts w:ascii="Arial" w:hAnsi="Arial" w:cs="Arial"/>
        </w:rPr>
        <w:fldChar w:fldCharType="separate"/>
      </w:r>
      <w:r w:rsidR="009D449C" w:rsidRPr="009D449C">
        <w:rPr>
          <w:rFonts w:ascii="Arial" w:hAnsi="Arial" w:cs="Arial"/>
        </w:rPr>
        <w:t>[62], [63]</w:t>
      </w:r>
      <w:r w:rsidR="009D449C">
        <w:rPr>
          <w:rFonts w:ascii="Arial" w:hAnsi="Arial" w:cs="Arial"/>
        </w:rPr>
        <w:fldChar w:fldCharType="end"/>
      </w:r>
      <w:r w:rsidR="008F47D8">
        <w:rPr>
          <w:rFonts w:ascii="Arial" w:hAnsi="Arial" w:cs="Arial"/>
        </w:rPr>
        <w:t>, therefor</w:t>
      </w:r>
      <w:r w:rsidR="00C5237C">
        <w:rPr>
          <w:rFonts w:ascii="Arial" w:hAnsi="Arial" w:cs="Arial"/>
        </w:rPr>
        <w:t xml:space="preserve">e by looking at changes in the graphitic </w:t>
      </w:r>
      <w:r w:rsidR="008F47D8">
        <w:rPr>
          <w:rFonts w:ascii="Arial" w:hAnsi="Arial" w:cs="Arial"/>
        </w:rPr>
        <w:t>band</w:t>
      </w:r>
      <w:r w:rsidR="00C5237C">
        <w:rPr>
          <w:rFonts w:ascii="Arial" w:hAnsi="Arial" w:cs="Arial"/>
        </w:rPr>
        <w:t>s of our materials,</w:t>
      </w:r>
      <w:r w:rsidR="008F47D8">
        <w:rPr>
          <w:rFonts w:ascii="Arial" w:hAnsi="Arial" w:cs="Arial"/>
        </w:rPr>
        <w:t xml:space="preserve"> </w:t>
      </w:r>
      <w:r w:rsidR="00E11ACE">
        <w:rPr>
          <w:rFonts w:ascii="Arial" w:hAnsi="Arial" w:cs="Arial"/>
        </w:rPr>
        <w:t xml:space="preserve">it </w:t>
      </w:r>
      <w:r w:rsidR="00C5237C">
        <w:rPr>
          <w:rFonts w:ascii="Arial" w:hAnsi="Arial" w:cs="Arial"/>
        </w:rPr>
        <w:t xml:space="preserve">will be </w:t>
      </w:r>
      <w:r w:rsidR="00E11ACE">
        <w:rPr>
          <w:rFonts w:ascii="Arial" w:hAnsi="Arial" w:cs="Arial"/>
        </w:rPr>
        <w:t xml:space="preserve">possible to compare the differences in stress </w:t>
      </w:r>
      <w:r w:rsidR="00B03818">
        <w:rPr>
          <w:rFonts w:ascii="Arial" w:hAnsi="Arial" w:cs="Arial"/>
        </w:rPr>
        <w:t>as a function of boron doping</w:t>
      </w:r>
      <w:r w:rsidR="00E11ACE">
        <w:rPr>
          <w:rFonts w:ascii="Arial" w:hAnsi="Arial" w:cs="Arial"/>
        </w:rPr>
        <w:t xml:space="preserve">. </w:t>
      </w:r>
      <w:r w:rsidR="00196B75" w:rsidRPr="00FC50AD">
        <w:rPr>
          <w:rFonts w:ascii="Arial" w:hAnsi="Arial" w:cs="Arial"/>
        </w:rPr>
        <w:t xml:space="preserve"> </w:t>
      </w:r>
    </w:p>
    <w:p w:rsidR="00D154B8" w:rsidRDefault="00D154B8" w:rsidP="00196B75">
      <w:pPr>
        <w:rPr>
          <w:rFonts w:ascii="Arial" w:hAnsi="Arial" w:cs="Arial"/>
        </w:rPr>
      </w:pPr>
    </w:p>
    <w:p w:rsidR="00196B75" w:rsidRPr="00FC50AD" w:rsidRDefault="00196B75" w:rsidP="00D872D4">
      <w:pPr>
        <w:rPr>
          <w:rFonts w:ascii="Arial" w:hAnsi="Arial" w:cs="Arial"/>
        </w:rPr>
      </w:pPr>
      <w:r w:rsidRPr="00FC50AD">
        <w:rPr>
          <w:rFonts w:ascii="Arial" w:hAnsi="Arial" w:cs="Arial"/>
        </w:rPr>
        <w:lastRenderedPageBreak/>
        <w:t xml:space="preserve">Displayed in Fig. 12 is </w:t>
      </w:r>
      <w:r w:rsidR="003642AA">
        <w:rPr>
          <w:rFonts w:ascii="Arial" w:hAnsi="Arial" w:cs="Arial"/>
        </w:rPr>
        <w:t xml:space="preserve">the </w:t>
      </w:r>
      <w:r w:rsidRPr="00FC50AD">
        <w:rPr>
          <w:rFonts w:ascii="Arial" w:hAnsi="Arial" w:cs="Arial"/>
        </w:rPr>
        <w:t>preliminary Raman spectr</w:t>
      </w:r>
      <w:r w:rsidR="001D6FC4">
        <w:rPr>
          <w:rFonts w:ascii="Arial" w:hAnsi="Arial" w:cs="Arial"/>
        </w:rPr>
        <w:t xml:space="preserve">um </w:t>
      </w:r>
      <w:r w:rsidRPr="00FC50AD">
        <w:rPr>
          <w:rFonts w:ascii="Arial" w:hAnsi="Arial" w:cs="Arial"/>
        </w:rPr>
        <w:t>of HCF</w:t>
      </w:r>
      <w:r w:rsidR="00C47E74">
        <w:rPr>
          <w:rFonts w:ascii="Arial" w:hAnsi="Arial" w:cs="Arial"/>
        </w:rPr>
        <w:t xml:space="preserve"> (red)</w:t>
      </w:r>
      <w:r w:rsidRPr="00FC50AD">
        <w:rPr>
          <w:rFonts w:ascii="Arial" w:hAnsi="Arial" w:cs="Arial"/>
        </w:rPr>
        <w:t>. Upon comparing the Raman spectrum for HCF in Fig. 12 to that of GUITAR in Fig. 2</w:t>
      </w:r>
      <w:r w:rsidR="00C47E74">
        <w:rPr>
          <w:rFonts w:ascii="Arial" w:hAnsi="Arial" w:cs="Arial"/>
        </w:rPr>
        <w:t xml:space="preserve"> (black in figure 12)</w:t>
      </w:r>
      <w:r w:rsidRPr="00FC50AD">
        <w:rPr>
          <w:rFonts w:ascii="Arial" w:hAnsi="Arial" w:cs="Arial"/>
        </w:rPr>
        <w:t xml:space="preserve">, we see that </w:t>
      </w:r>
      <w:r w:rsidR="001547EC">
        <w:rPr>
          <w:rFonts w:ascii="Arial" w:hAnsi="Arial" w:cs="Arial"/>
        </w:rPr>
        <w:t xml:space="preserve">the </w:t>
      </w:r>
      <w:r w:rsidR="006C3337">
        <w:rPr>
          <w:rFonts w:ascii="Arial" w:hAnsi="Arial" w:cs="Arial"/>
          <w:noProof/>
        </w:rPr>
        <mc:AlternateContent>
          <mc:Choice Requires="wpg">
            <w:drawing>
              <wp:anchor distT="0" distB="0" distL="114300" distR="114300" simplePos="0" relativeHeight="251723776" behindDoc="0" locked="0" layoutInCell="1" allowOverlap="1" wp14:anchorId="6FC3DC05" wp14:editId="47DC9517">
                <wp:simplePos x="0" y="0"/>
                <wp:positionH relativeFrom="margin">
                  <wp:align>left</wp:align>
                </wp:positionH>
                <wp:positionV relativeFrom="paragraph">
                  <wp:posOffset>552</wp:posOffset>
                </wp:positionV>
                <wp:extent cx="2413635" cy="2360930"/>
                <wp:effectExtent l="0" t="0" r="5715" b="1270"/>
                <wp:wrapSquare wrapText="bothSides"/>
                <wp:docPr id="39" name="Group 39"/>
                <wp:cNvGraphicFramePr/>
                <a:graphic xmlns:a="http://schemas.openxmlformats.org/drawingml/2006/main">
                  <a:graphicData uri="http://schemas.microsoft.com/office/word/2010/wordprocessingGroup">
                    <wpg:wgp>
                      <wpg:cNvGrpSpPr/>
                      <wpg:grpSpPr>
                        <a:xfrm>
                          <a:off x="0" y="0"/>
                          <a:ext cx="2413635" cy="2359013"/>
                          <a:chOff x="0" y="2525"/>
                          <a:chExt cx="2413635" cy="2359013"/>
                        </a:xfrm>
                      </wpg:grpSpPr>
                      <pic:pic xmlns:pic="http://schemas.openxmlformats.org/drawingml/2006/picture">
                        <pic:nvPicPr>
                          <pic:cNvPr id="12" name="Picture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25"/>
                            <a:ext cx="2413635" cy="2006630"/>
                          </a:xfrm>
                          <a:prstGeom prst="rect">
                            <a:avLst/>
                          </a:prstGeom>
                        </pic:spPr>
                      </pic:pic>
                      <wps:wsp>
                        <wps:cNvPr id="38" name="Text Box 38"/>
                        <wps:cNvSpPr txBox="1"/>
                        <wps:spPr>
                          <a:xfrm>
                            <a:off x="0" y="2066926"/>
                            <a:ext cx="2413635" cy="294612"/>
                          </a:xfrm>
                          <a:prstGeom prst="rect">
                            <a:avLst/>
                          </a:prstGeom>
                          <a:solidFill>
                            <a:prstClr val="white"/>
                          </a:solidFill>
                          <a:ln>
                            <a:noFill/>
                          </a:ln>
                        </wps:spPr>
                        <wps:txbx>
                          <w:txbxContent>
                            <w:p w:rsidR="008D4EF0" w:rsidRPr="002B0DF3" w:rsidRDefault="008D4EF0"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020FB9">
                                <w:t xml:space="preserve">Raman spectra of GUITAR (black) and </w:t>
                              </w:r>
                              <w:r>
                                <w:t>HCF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C3DC05" id="Group 39" o:spid="_x0000_s1047" style="position:absolute;left:0;text-align:left;margin-left:0;margin-top:.05pt;width:190.05pt;height:185.9pt;z-index:251723776;mso-position-horizontal:left;mso-position-horizontal-relative:margin;mso-position-vertical-relative:text;mso-height-relative:margin" coordorigin=",25" coordsize="24136,23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">
                <v:shape id="Picture 12" o:spid="_x0000_s1048" type="#_x0000_t75" style="position:absolute;top:25;width:24136;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">
                  <v:imagedata r:id="rId30" o:title=""/>
                  <v:path arrowok="t"/>
                </v:shape>
                <v:shape id="Text Box 38" o:spid="_x0000_s1049" type="#_x0000_t202" style="position:absolute;top:20669;width:2413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8D4EF0" w:rsidRPr="002B0DF3" w:rsidRDefault="008D4EF0" w:rsidP="00E3730E">
                        <w:pPr>
                          <w:pStyle w:val="Caption"/>
                          <w:rPr>
                            <w:rFonts w:ascii="Times New Roman" w:hAnsi="Times New Roman" w:cs="Times New Roman"/>
                            <w:noProof/>
                            <w:sz w:val="24"/>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020FB9">
                          <w:t xml:space="preserve">Raman spectra of GUITAR (black) and </w:t>
                        </w:r>
                        <w:r>
                          <w:t>HCF (red).</w:t>
                        </w:r>
                      </w:p>
                    </w:txbxContent>
                  </v:textbox>
                </v:shape>
                <w10:wrap type="square" anchorx="margin"/>
              </v:group>
            </w:pict>
          </mc:Fallback>
        </mc:AlternateContent>
      </w:r>
      <w:r w:rsidR="001547EC">
        <w:rPr>
          <w:rFonts w:ascii="Arial" w:hAnsi="Arial" w:cs="Arial"/>
        </w:rPr>
        <w:t xml:space="preserve">G band </w:t>
      </w:r>
      <w:r w:rsidRPr="00FC50AD">
        <w:rPr>
          <w:rFonts w:ascii="Arial" w:hAnsi="Arial" w:cs="Arial"/>
        </w:rPr>
        <w:t>is a</w:t>
      </w:r>
      <w:r w:rsidR="001547EC">
        <w:rPr>
          <w:rFonts w:ascii="Arial" w:hAnsi="Arial" w:cs="Arial"/>
        </w:rPr>
        <w:t xml:space="preserve">t </w:t>
      </w:r>
      <w:r w:rsidR="003642AA">
        <w:rPr>
          <w:rFonts w:ascii="Arial" w:hAnsi="Arial" w:cs="Arial"/>
        </w:rPr>
        <w:t xml:space="preserve">a </w:t>
      </w:r>
      <w:r w:rsidR="001547EC">
        <w:rPr>
          <w:rFonts w:ascii="Arial" w:hAnsi="Arial" w:cs="Arial"/>
        </w:rPr>
        <w:t>lower energy shift</w:t>
      </w:r>
      <w:r w:rsidR="00752FA9">
        <w:rPr>
          <w:rFonts w:ascii="Arial" w:hAnsi="Arial" w:cs="Arial"/>
        </w:rPr>
        <w:t xml:space="preserve">. The G band is assigned to in-plane stretching of the sp2 C-C bonds and the lower energy shift is due to </w:t>
      </w:r>
      <w:r w:rsidR="003642AA">
        <w:rPr>
          <w:rFonts w:ascii="Arial" w:hAnsi="Arial" w:cs="Arial"/>
        </w:rPr>
        <w:t xml:space="preserve">a </w:t>
      </w:r>
      <w:r w:rsidR="00752FA9">
        <w:rPr>
          <w:rFonts w:ascii="Arial" w:hAnsi="Arial" w:cs="Arial"/>
        </w:rPr>
        <w:t xml:space="preserve">decrease in C-C bond stiffness caused by tensile strain </w:t>
      </w:r>
      <w:r w:rsidR="00752FA9">
        <w:rPr>
          <w:rFonts w:ascii="Arial" w:hAnsi="Arial" w:cs="Arial"/>
        </w:rPr>
        <w:fldChar w:fldCharType="begin"/>
      </w:r>
      <w:r w:rsidR="00752FA9">
        <w:rPr>
          <w:rFonts w:ascii="Arial" w:hAnsi="Arial" w:cs="Arial"/>
        </w:rPr>
        <w:instrText xml:space="preserve"> ADDIN ZOTERO_ITEM CSL_CITATION {"citationID":"HQ95ObMe","properties":{"formattedCitation":"[63], [64]","plainCitation":"[63], [64]","noteIndex":0},"citationItems":[{"id":1597,"uris":["http://zotero.org/groups/35356/items/WSUVEZYE"],"uri":["http://zotero.org/groups/35356/items/WSUVEZYE"],"itemData":{"id":1597,"type":"article-journal","container-title":"Physical Review B","DOI":"10.1103/PhysRevB.79.205433","ISSN":"1098-0121, 1550-235X","issue":"20","journalAbbreviation":"Phys. Rev. B","language":"en","page":"205433","source":"DOI.org (Crossref)","title":"Uniaxial strain in graphene by Raman spectroscopy: G peak splitting, Grüneisen parameters, and sample orientation","title-short":"Uniaxial strain in graphene by Raman spectroscopy","volume":"79","author":[{"family":"Mohiuddin","given":"T. M. G."},{"family":"Lombardo","given":"A."},{"family":"Nair","given":"R. R."},{"family":"Bonetti","given":"A."},{"family":"Savini","given":"G."},{"family":"Jalil","given":"R."},{"family":"Bonini","given":"N."},{"family":"Basko","given":"D. M."},{"family":"Galiotis","given":"C."},{"family":"Marzari","given":"N."},{"family":"Novoselov","given":"K. S."},{"family":"Geim","given":"A. K."},{"family":"Ferrari","given":"A. C."}],"issued":{"date-parts":[["2009",5,29]]}}},{"id":1599,"uris":["http://zotero.org/groups/35356/items/YKTSXJUF"],"uri":["http://zotero.org/groups/35356/items/YKTSXJUF"],"itemData":{"id":1599,"type":"article-journal","container-title":"Ceramics International","DOI":"10.1016/j.ceramint.2013.01.101","ISSN":"02728842","issue":"6","journalAbbreviation":"Ceramics International","language":"en","page":"6637-6646","source":"DOI.org (Crossref)","title":"Spark plasma sintering of graphene reinforced zirconium diboride ultra-high temperature ceramic composites","volume":"39","author":[{"family":"Yadhukulakrishnan","given":"Govindaraajan B."},{"family":"Karumuri","given":"Sriharsha"},{"family":"Rahman","given":"Arif"},{"family":"Singh","given":"Raman P."},{"family":"Kaan Kalkan","given":"A."},{"family":"Harimkar","given":"Sandip P."}],"issued":{"date-parts":[["2013",8]]}}}],"schema":"https://github.com/citation-style-language/schema/raw/master/csl-citation.json"} </w:instrText>
      </w:r>
      <w:r w:rsidR="00752FA9">
        <w:rPr>
          <w:rFonts w:ascii="Arial" w:hAnsi="Arial" w:cs="Arial"/>
        </w:rPr>
        <w:fldChar w:fldCharType="separate"/>
      </w:r>
      <w:r w:rsidR="00752FA9" w:rsidRPr="00752FA9">
        <w:rPr>
          <w:rFonts w:ascii="Arial" w:hAnsi="Arial" w:cs="Arial"/>
        </w:rPr>
        <w:t>[63], [64]</w:t>
      </w:r>
      <w:r w:rsidR="00752FA9">
        <w:rPr>
          <w:rFonts w:ascii="Arial" w:hAnsi="Arial" w:cs="Arial"/>
        </w:rPr>
        <w:fldChar w:fldCharType="end"/>
      </w:r>
      <w:r w:rsidR="00752FA9">
        <w:rPr>
          <w:rFonts w:ascii="Arial" w:hAnsi="Arial" w:cs="Arial"/>
        </w:rPr>
        <w:t>. The G band in HCF is also broader indicative of the tensile strain being heterogeneous.</w:t>
      </w:r>
      <w:r w:rsidR="00D872D4">
        <w:rPr>
          <w:rFonts w:ascii="Arial" w:hAnsi="Arial" w:cs="Arial"/>
        </w:rPr>
        <w:t xml:space="preserve"> Additionally, we observe that the sp</w:t>
      </w:r>
      <w:r w:rsidR="00D872D4" w:rsidRPr="001D6FC4">
        <w:rPr>
          <w:rFonts w:ascii="Arial" w:hAnsi="Arial" w:cs="Arial"/>
          <w:vertAlign w:val="superscript"/>
        </w:rPr>
        <w:t>2</w:t>
      </w:r>
      <w:r w:rsidR="00D872D4">
        <w:rPr>
          <w:rFonts w:ascii="Arial" w:hAnsi="Arial" w:cs="Arial"/>
        </w:rPr>
        <w:t>/sp</w:t>
      </w:r>
      <w:r w:rsidR="00D872D4" w:rsidRPr="001D6FC4">
        <w:rPr>
          <w:rFonts w:ascii="Arial" w:hAnsi="Arial" w:cs="Arial"/>
          <w:vertAlign w:val="superscript"/>
        </w:rPr>
        <w:t>3</w:t>
      </w:r>
      <w:r w:rsidR="00D872D4">
        <w:rPr>
          <w:rFonts w:ascii="Arial" w:hAnsi="Arial" w:cs="Arial"/>
        </w:rPr>
        <w:t xml:space="preserve"> (D/G) ratio increases from 0.91 to 0.97 from GUITAR to HCF</w:t>
      </w:r>
      <w:r w:rsidRPr="00FC50AD">
        <w:rPr>
          <w:rFonts w:ascii="Arial" w:hAnsi="Arial" w:cs="Arial"/>
        </w:rPr>
        <w:t>. We hypothesize that th</w:t>
      </w:r>
      <w:r w:rsidR="00385B5C">
        <w:rPr>
          <w:rFonts w:ascii="Arial" w:hAnsi="Arial" w:cs="Arial"/>
        </w:rPr>
        <w:t>is</w:t>
      </w:r>
      <w:r w:rsidRPr="00FC50AD">
        <w:rPr>
          <w:rFonts w:ascii="Arial" w:hAnsi="Arial" w:cs="Arial"/>
        </w:rPr>
        <w:t xml:space="preserve"> ratio will correlate with the wall thickness and with the length of the HCF, where the concentration of B doping increases the concentration of sp</w:t>
      </w:r>
      <w:r w:rsidRPr="008258C7">
        <w:rPr>
          <w:rFonts w:ascii="Arial" w:hAnsi="Arial" w:cs="Arial"/>
          <w:vertAlign w:val="superscript"/>
        </w:rPr>
        <w:t>3</w:t>
      </w:r>
      <w:r w:rsidRPr="00FC50AD">
        <w:rPr>
          <w:rFonts w:ascii="Arial" w:hAnsi="Arial" w:cs="Arial"/>
        </w:rPr>
        <w:t xml:space="preserve"> bonding that distorts the graphene lattice and that this reduces the size of the graphite domains through mutual sp</w:t>
      </w:r>
      <w:r w:rsidRPr="008258C7">
        <w:rPr>
          <w:rFonts w:ascii="Arial" w:hAnsi="Arial" w:cs="Arial"/>
          <w:vertAlign w:val="superscript"/>
        </w:rPr>
        <w:t>3</w:t>
      </w:r>
      <w:r w:rsidRPr="00FC50AD">
        <w:rPr>
          <w:rFonts w:ascii="Arial" w:hAnsi="Arial" w:cs="Arial"/>
        </w:rPr>
        <w:t xml:space="preserve"> crosslinking. </w:t>
      </w:r>
      <w:r w:rsidR="00530042">
        <w:rPr>
          <w:rFonts w:ascii="Arial" w:hAnsi="Arial" w:cs="Arial"/>
        </w:rPr>
        <w:t>Therefore</w:t>
      </w:r>
      <w:r w:rsidRPr="00FC50AD">
        <w:rPr>
          <w:rFonts w:ascii="Arial" w:hAnsi="Arial" w:cs="Arial"/>
        </w:rPr>
        <w:t xml:space="preserve">, we can track strain in with the HCF </w:t>
      </w:r>
      <w:r w:rsidR="00530042">
        <w:rPr>
          <w:rFonts w:ascii="Arial" w:hAnsi="Arial" w:cs="Arial"/>
        </w:rPr>
        <w:t xml:space="preserve">or any new morphology </w:t>
      </w:r>
      <w:r w:rsidRPr="00FC50AD">
        <w:rPr>
          <w:rFonts w:ascii="Arial" w:hAnsi="Arial" w:cs="Arial"/>
        </w:rPr>
        <w:t>by tracking the shift of</w:t>
      </w:r>
      <w:r w:rsidR="00530042">
        <w:rPr>
          <w:rFonts w:ascii="Arial" w:hAnsi="Arial" w:cs="Arial"/>
        </w:rPr>
        <w:t xml:space="preserve"> the peak position of the </w:t>
      </w:r>
      <w:r w:rsidRPr="00FC50AD">
        <w:rPr>
          <w:rFonts w:ascii="Arial" w:hAnsi="Arial" w:cs="Arial"/>
        </w:rPr>
        <w:t>G band as a function of boron concentration. Ultimately, the D/G ratio as a function of boron doping, in conjunction with the carbon morphology, will enable us to model the strain and determine how it drives the carbon morphology.</w:t>
      </w:r>
    </w:p>
    <w:p w:rsidR="00196B75" w:rsidRPr="00FC50AD" w:rsidRDefault="00196B75" w:rsidP="00196B75">
      <w:pPr>
        <w:rPr>
          <w:rFonts w:ascii="Arial" w:hAnsi="Arial" w:cs="Arial"/>
        </w:rPr>
      </w:pPr>
    </w:p>
    <w:p w:rsidR="00F767BF" w:rsidRDefault="00196B75" w:rsidP="00196B75">
      <w:pPr>
        <w:rPr>
          <w:rFonts w:ascii="Arial" w:hAnsi="Arial" w:cs="Arial"/>
        </w:rPr>
      </w:pPr>
      <w:r w:rsidRPr="00FC50AD">
        <w:rPr>
          <w:rFonts w:ascii="Arial" w:hAnsi="Arial" w:cs="Arial"/>
        </w:rPr>
        <w:t>FTIR spectra of HCF will allow us to identify the inclusion of H and O. Our preliminary FTIR data has been difficult to interpret because of the richness of the spectra. There are indications that C-B bonds, similar to boron carbide, are present in HCF, but the lack of consistency of the data makes this identification difficult. Our goal is to determine if oxygen is incorporated into the HCF and if its bonding is C-O, B-O</w:t>
      </w:r>
      <w:r w:rsidR="003642AA">
        <w:rPr>
          <w:rFonts w:ascii="Arial" w:hAnsi="Arial" w:cs="Arial"/>
        </w:rPr>
        <w:t>,</w:t>
      </w:r>
      <w:r w:rsidRPr="00FC50AD">
        <w:rPr>
          <w:rFonts w:ascii="Arial" w:hAnsi="Arial" w:cs="Arial"/>
        </w:rPr>
        <w:t xml:space="preserve"> or C-B-O. The FTIR data of HCF grown with a low ratio of the boron precursor to cyclohexanol suggests the presence of B-O bonding, which is</w:t>
      </w:r>
      <w:r w:rsidR="00A65D14">
        <w:rPr>
          <w:rFonts w:ascii="Arial" w:hAnsi="Arial" w:cs="Arial"/>
        </w:rPr>
        <w:t xml:space="preserve"> </w:t>
      </w:r>
      <w:r w:rsidRPr="00FC50AD">
        <w:rPr>
          <w:rFonts w:ascii="Arial" w:hAnsi="Arial" w:cs="Arial"/>
        </w:rPr>
        <w:t>n</w:t>
      </w:r>
      <w:r w:rsidR="00A65D14">
        <w:rPr>
          <w:rFonts w:ascii="Arial" w:hAnsi="Arial" w:cs="Arial"/>
        </w:rPr>
        <w:t>o</w:t>
      </w:r>
      <w:r w:rsidRPr="00FC50AD">
        <w:rPr>
          <w:rFonts w:ascii="Arial" w:hAnsi="Arial" w:cs="Arial"/>
        </w:rPr>
        <w:t xml:space="preserve">t present in carbon grown with higher boron precursor to cyclohexanol ratios. To address the question of oxygen inclusion, we will switch to hexane, an oxygen-free carbon source. We anticipate that this will reduce the HCF oxygen content and we will be able to determine if oxygen influences the morphology. </w:t>
      </w:r>
      <w:r w:rsidR="00C85621" w:rsidRPr="00C85621">
        <w:rPr>
          <w:rFonts w:ascii="Arial" w:hAnsi="Arial" w:cs="Arial"/>
        </w:rPr>
        <w:t>Additionally, we would like to use oxygen as the carrier gas to see the impact of an oxide environment on the morphology of the carbon.</w:t>
      </w:r>
      <w:r w:rsidR="00C85621">
        <w:rPr>
          <w:rFonts w:ascii="Arial" w:hAnsi="Arial" w:cs="Arial"/>
          <w:color w:val="222222"/>
        </w:rPr>
        <w:t xml:space="preserve"> </w:t>
      </w:r>
      <w:r w:rsidR="00F767BF">
        <w:rPr>
          <w:rFonts w:ascii="Arial" w:hAnsi="Arial" w:cs="Arial"/>
        </w:rPr>
        <w:t xml:space="preserve">Oxygen usually facilities </w:t>
      </w:r>
      <w:r w:rsidR="003642AA">
        <w:rPr>
          <w:rFonts w:ascii="Arial" w:hAnsi="Arial" w:cs="Arial"/>
        </w:rPr>
        <w:t xml:space="preserve">the </w:t>
      </w:r>
      <w:r w:rsidR="00F767BF">
        <w:rPr>
          <w:rFonts w:ascii="Arial" w:hAnsi="Arial" w:cs="Arial"/>
        </w:rPr>
        <w:t xml:space="preserve">introduction of defects into a graphite structure, </w:t>
      </w:r>
      <w:r w:rsidR="00ED21FF">
        <w:rPr>
          <w:rFonts w:ascii="Arial" w:hAnsi="Arial" w:cs="Arial"/>
        </w:rPr>
        <w:t xml:space="preserve">additionally it will add a dipole-dipole interaction between the basal planes that could become dominant over the Van der Waals forces.  </w:t>
      </w:r>
    </w:p>
    <w:p w:rsidR="00F767BF" w:rsidRDefault="00F767BF"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We will acquire complementary Raman spectra to determine if reducing</w:t>
      </w:r>
      <w:r w:rsidR="00C85621">
        <w:rPr>
          <w:rFonts w:ascii="Arial" w:hAnsi="Arial" w:cs="Arial"/>
        </w:rPr>
        <w:t>/increasing</w:t>
      </w:r>
      <w:r w:rsidRPr="00FC50AD">
        <w:rPr>
          <w:rFonts w:ascii="Arial" w:hAnsi="Arial" w:cs="Arial"/>
        </w:rPr>
        <w:t xml:space="preserve"> the oxygen content affects the D/G ratio and, subsequently, the strain. We will also </w:t>
      </w:r>
      <w:r w:rsidR="00EC41AE" w:rsidRPr="00FC50AD">
        <w:rPr>
          <w:rFonts w:ascii="Arial" w:hAnsi="Arial" w:cs="Arial"/>
        </w:rPr>
        <w:t>employ</w:t>
      </w:r>
      <w:r w:rsidRPr="00FC50AD">
        <w:rPr>
          <w:rFonts w:ascii="Arial" w:hAnsi="Arial" w:cs="Arial"/>
        </w:rPr>
        <w:t xml:space="preserve"> FTIR to determine if there are trace amounts of sulfur incorporated into the HCF. If, we will use FTIR to quantify how much and if it is affected by the concentration of boron incorporated into the HCF and/or the ratio of boron precursor to carbon source. The FTIR spectra of the HCF and literature reports of the FTIR signature of sulfur oxide </w:t>
      </w:r>
      <w:r w:rsidRPr="00FC50AD">
        <w:rPr>
          <w:rFonts w:ascii="Arial" w:hAnsi="Arial" w:cs="Arial"/>
        </w:rPr>
        <w:fldChar w:fldCharType="begin"/>
      </w:r>
      <w:r w:rsidR="00BF1BE5">
        <w:rPr>
          <w:rFonts w:ascii="Arial" w:hAnsi="Arial" w:cs="Arial"/>
        </w:rPr>
        <w:instrText xml:space="preserve"> ADDIN ZOTERO_ITEM CSL_CITATION {"citationID":"w9A3Sn4E","properties":{"formattedCitation":"[65]\\uc0\\u8211{}[67]","plainCitation":"[65]–[67]","noteIndex":0},"citationItems":[{"id":"ZeT0AWRb/xOoC7xet","uris":["http://zotero.org/users/148982/items/MRNWQ3AE"],"uri":["http://zotero.org/users/148982/items/MRNWQ3AE"],"itemData":{"id":2858,"type":"article-journal","title":"In situ FTIR study of SO2 interaction with Pt/BaCO3/Al2O3 NOx storage catalysts under lean and rich conditions","container-title":"Journal of Catalysis","page":"200-210","volume":"241","issue":"1","source":"Crossref","DOI":"10.1016/j.jcat.2006.04.034","ISSN":"00219517","language":"en","author":[{"family":"Abdulhamid","given":"H"},{"family":"Fridell","given":"E"},{"family":"Dawody","given":"J"},{"family":"Skoglundh","given":"M"}],"issued":{"date-parts":[["2006",7,1]]}}},{"id":"ZeT0AWRb/jWyBHSLh","uris":["http://zotero.org/users/148982/items/Z5EBJLJM"],"uri":["http://zotero.org/users/148982/items/Z5EBJLJM"],"itemData":{"id":2859,"type":"article-journal","title":"Heterogeneous Uptake of Sulfur Dioxide On Aluminum and Magnesium Oxide Particles","container-title":"The Journal of Physical Chemistry A","page":"6109-6120","volume":"105","issue":"25","source":"Crossref","DOI":"10.1021/jp004423z","ISSN":"1089-5639, 1520-5215","language":"en","author":[{"family":"Goodman","given":"A. L."},{"family":"Li","given":"P."},{"family":"Usher","given":"C. R."},{"family":"Grassian","given":"V. H."}],"issued":{"date-parts":[["2001",6]]}}},{"id":"ZeT0AWRb/pCspioiJ","uris":["http://zotero.org/users/148982/items/EP6DAD7N"],"uri":["http://zotero.org/users/148982/items/EP6DAD7N"],"itemData":{"id":2860,"type":"article-journal","title":"Sulfur Species in Graphene Oxide","container-title":"Chemistry - A European Journal","page":"9490-9496","volume":"19","issue":"29","source":"Crossref","DOI":"10.1002/chem.201300387","ISSN":"09476539","language":"en","author":[{"family":"Eigler","given":"Siegfried"},{"family":"Dotzer","given":"Christoph"},{"family":"Hof","given":"Ferdinand"},{"family":"Bauer","given":"Walter"},{"family":"Hirsch","given":"Andreas"}],"issued":{"date-parts":[["2013",7,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5]–[67]</w:t>
      </w:r>
      <w:r w:rsidRPr="00FC50AD">
        <w:rPr>
          <w:rFonts w:ascii="Arial" w:hAnsi="Arial" w:cs="Arial"/>
        </w:rPr>
        <w:fldChar w:fldCharType="end"/>
      </w:r>
      <w:r w:rsidRPr="00FC50AD">
        <w:rPr>
          <w:rFonts w:ascii="Arial" w:hAnsi="Arial" w:cs="Arial"/>
        </w:rPr>
        <w:t xml:space="preserve"> suggest that the inclusion of sulfur is in the form of S-O bonding. However, once again, the complexity of the preliminary FTIR data makes it difficult to make a conclusive identification. Further FTIR studies will shed valuable light on the presence of sulfur and if it affects the HCF morphology. Note that there are indications that HCF grow without using sulfur. If possible, we will be able to eliminate sulfur inclusion and any ambiguity about its influence on HCF formation and any new morphologies we ob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X</w:t>
      </w:r>
      <w:r w:rsidR="00F94DBF">
        <w:rPr>
          <w:rFonts w:ascii="Arial" w:hAnsi="Arial" w:cs="Arial"/>
        </w:rPr>
        <w:t>PS</w:t>
      </w:r>
      <w:r w:rsidRPr="00FC50AD">
        <w:rPr>
          <w:rFonts w:ascii="Arial" w:hAnsi="Arial" w:cs="Arial"/>
        </w:rPr>
        <w:t xml:space="preserve"> is </w:t>
      </w:r>
      <w:r w:rsidR="00881496">
        <w:rPr>
          <w:rFonts w:ascii="Arial" w:hAnsi="Arial" w:cs="Arial"/>
        </w:rPr>
        <w:t xml:space="preserve">also </w:t>
      </w:r>
      <w:r w:rsidRPr="00FC50AD">
        <w:rPr>
          <w:rFonts w:ascii="Arial" w:hAnsi="Arial" w:cs="Arial"/>
        </w:rPr>
        <w:t xml:space="preserve">an excellent tool for </w:t>
      </w:r>
      <w:r w:rsidR="00881496">
        <w:rPr>
          <w:rFonts w:ascii="Arial" w:hAnsi="Arial" w:cs="Arial"/>
        </w:rPr>
        <w:t xml:space="preserve">further </w:t>
      </w:r>
      <w:r w:rsidRPr="00FC50AD">
        <w:rPr>
          <w:rFonts w:ascii="Arial" w:hAnsi="Arial" w:cs="Arial"/>
        </w:rPr>
        <w:t xml:space="preserve">characterizing the HCF. It is important to note that we have not observed sulfur in the XPS spectra of GUITAR </w:t>
      </w:r>
      <w:r w:rsidRPr="00FC50AD">
        <w:rPr>
          <w:rFonts w:ascii="Arial" w:hAnsi="Arial" w:cs="Arial"/>
        </w:rPr>
        <w:fldChar w:fldCharType="begin"/>
      </w:r>
      <w:r w:rsidR="00BF1BE5">
        <w:rPr>
          <w:rFonts w:ascii="Arial" w:hAnsi="Arial" w:cs="Arial"/>
        </w:rPr>
        <w:instrText xml:space="preserve"> ADDIN ZOTERO_ITEM CSL_CITATION {"citationID":"jO9eZzo6","properties":{"formattedCitation":"[17], [19], [20]","plainCitation":"[17], [19], [20]","noteIndex":0},"citationItems":[{"id":"ZeT0AWRb/pWtkerKf","uris":["http://zotero.org/users/148982/items/ZDFEKD72"],"uri":["http://zotero.org/users/148982/items/ZDFEKD72"],"itemData":{"id":1137,"type":"article-journal","title":"Synthesis of graphene paper from pyrolyzed asphalt","container-title":"Carbon","page":"2852-2861","volume":"49","issue":"8","source":"CrossRef","DOI":"10.1016/j.carbon.2011.03.020","ISSN":"00086223","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ZeT0AWRb/73zKOyVg","uris":["http://zotero.org/users/148982/items/B2U389JT"],"uri":["http://zotero.org/users/148982/items/B2U389JT"],"itemData":{"id":1290,"type":"article-journal","title":"A Study of the Electrochemical Properties of a New Graphitic Material: GUITAR","container-title":"ChemElectroChem","page":"n/a-n/a","source":"CrossRef","DOI":"10.1002/celc.201402433","ISSN":"21960216","shortTitle":"A Study of the Electrochemical Properties of a New Graphitic Material","language":"en","author":[{"family":"Gyan","given":"Isaiah O."},{"family":"Wojcik","given":"Peter M."},{"family":"Aston","given":"D. Eric"},{"family":"McIlroy","given":"David N."},{"family":"Cheng","given":"I. Francis"}],"issued":{"date-parts":[["2015",2,12]]}}},{"id":"ZeT0AWRb/Wi6JVtGn","uris":["http://zotero.org/users/148982/items/9KS539JM"],"uri":["http://zotero.org/users/148982/items/9KS539JM"],"itemData":{"id":1287,"type":"article-journal","title":"Sulfur as an important co-factor in the formation of multilayer graphene in the thermolyzed asphalt reaction","container-title":"Journal of Materials Chemistry","page":"5723","volume":"22","issue":"12","source":"CrossRef","DOI":"10.1039/c2jm15934a","ISSN":"0959-9428, 1364-5501","language":"en","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Pr="00FC50AD">
        <w:rPr>
          <w:rFonts w:ascii="Arial" w:hAnsi="Arial" w:cs="Arial"/>
        </w:rPr>
        <w:fldChar w:fldCharType="separate"/>
      </w:r>
      <w:r w:rsidRPr="008F4A22">
        <w:rPr>
          <w:rFonts w:ascii="Arial" w:hAnsi="Arial" w:cs="Arial"/>
        </w:rPr>
        <w:t>[17], [19], [20]</w:t>
      </w:r>
      <w:r w:rsidRPr="00FC50AD">
        <w:rPr>
          <w:rFonts w:ascii="Arial" w:hAnsi="Arial" w:cs="Arial"/>
        </w:rPr>
        <w:fldChar w:fldCharType="end"/>
      </w:r>
      <w:r w:rsidRPr="00FC50AD">
        <w:rPr>
          <w:rFonts w:ascii="Arial" w:hAnsi="Arial" w:cs="Arial"/>
        </w:rPr>
        <w:t xml:space="preserve"> or HCF. All this tells us is that if sulfur is present, it is below 1%. Consequently, XPS analysis will be restricted to the C 1s, B 1s, O</w:t>
      </w:r>
      <w:r w:rsidR="009907CE">
        <w:rPr>
          <w:rFonts w:ascii="Arial" w:hAnsi="Arial" w:cs="Arial"/>
        </w:rPr>
        <w:t xml:space="preserve"> 1</w:t>
      </w:r>
      <w:r w:rsidRPr="00FC50AD">
        <w:rPr>
          <w:rFonts w:ascii="Arial" w:hAnsi="Arial" w:cs="Arial"/>
        </w:rPr>
        <w:t>s</w:t>
      </w:r>
      <w:r w:rsidR="003642AA">
        <w:rPr>
          <w:rFonts w:ascii="Arial" w:hAnsi="Arial" w:cs="Arial"/>
        </w:rPr>
        <w:t>,</w:t>
      </w:r>
      <w:r w:rsidRPr="00FC50AD">
        <w:rPr>
          <w:rFonts w:ascii="Arial" w:hAnsi="Arial" w:cs="Arial"/>
        </w:rPr>
        <w:t xml:space="preserve"> and N 1s core level states</w:t>
      </w:r>
      <w:r w:rsidR="003642AA">
        <w:rPr>
          <w:rFonts w:ascii="Arial" w:hAnsi="Arial" w:cs="Arial"/>
        </w:rPr>
        <w:t>,</w:t>
      </w:r>
      <w:r w:rsidRPr="00FC50AD">
        <w:rPr>
          <w:rFonts w:ascii="Arial" w:hAnsi="Arial" w:cs="Arial"/>
        </w:rPr>
        <w:t xml:space="preserve"> and the S states if observed. Nitrogen is a planned co-</w:t>
      </w:r>
      <w:r w:rsidRPr="00FC50AD">
        <w:rPr>
          <w:rFonts w:ascii="Arial" w:hAnsi="Arial" w:cs="Arial"/>
        </w:rPr>
        <w:lastRenderedPageBreak/>
        <w:t xml:space="preserve">dopant we will discuss shortly. We will use XPS analysis and subsequent peak deconvolution of the C 1s core level state to identify changes in the </w:t>
      </w:r>
      <w:r w:rsidR="006A55AA">
        <w:rPr>
          <w:rFonts w:ascii="Arial" w:hAnsi="Arial" w:cs="Arial"/>
        </w:rPr>
        <w:t xml:space="preserve">sp2 </w:t>
      </w:r>
      <w:r w:rsidR="005E1AAF">
        <w:rPr>
          <w:rFonts w:ascii="Arial" w:hAnsi="Arial" w:cs="Arial"/>
        </w:rPr>
        <w:t>bonding</w:t>
      </w:r>
      <w:r w:rsidRPr="00FC50AD">
        <w:rPr>
          <w:rFonts w:ascii="Arial" w:hAnsi="Arial" w:cs="Arial"/>
        </w:rPr>
        <w:t xml:space="preserve"> as a function of boron and nitrogen doping. In addition, we will monitor the B and N 1s core level states, where we anticipate changes in their binding energy with stoichiometric and morphological changes. </w:t>
      </w:r>
      <w:r w:rsidRPr="00FC50AD">
        <w:rPr>
          <w:rFonts w:ascii="Arial" w:hAnsi="Arial" w:cs="Arial"/>
          <w:u w:val="single"/>
        </w:rPr>
        <w:t xml:space="preserve">We plan to perform </w:t>
      </w:r>
      <w:r w:rsidRPr="00FC50AD">
        <w:rPr>
          <w:rFonts w:ascii="Arial" w:hAnsi="Arial" w:cs="Arial"/>
          <w:i/>
          <w:u w:val="single"/>
        </w:rPr>
        <w:t>in situ</w:t>
      </w:r>
      <w:r w:rsidRPr="00FC50AD">
        <w:rPr>
          <w:rFonts w:ascii="Arial" w:hAnsi="Arial" w:cs="Arial"/>
          <w:u w:val="single"/>
        </w:rPr>
        <w:t xml:space="preserve"> and </w:t>
      </w:r>
      <w:r w:rsidRPr="00FC50AD">
        <w:rPr>
          <w:rFonts w:ascii="Arial" w:hAnsi="Arial" w:cs="Arial"/>
          <w:i/>
          <w:u w:val="single"/>
        </w:rPr>
        <w:t>ex</w:t>
      </w:r>
      <w:r w:rsidR="003642AA">
        <w:rPr>
          <w:rFonts w:ascii="Arial" w:hAnsi="Arial" w:cs="Arial"/>
          <w:i/>
          <w:u w:val="single"/>
        </w:rPr>
        <w:t>-</w:t>
      </w:r>
      <w:r w:rsidRPr="00FC50AD">
        <w:rPr>
          <w:rFonts w:ascii="Arial" w:hAnsi="Arial" w:cs="Arial"/>
          <w:i/>
          <w:u w:val="single"/>
        </w:rPr>
        <w:t>situ</w:t>
      </w:r>
      <w:r w:rsidRPr="00FC50AD">
        <w:rPr>
          <w:rFonts w:ascii="Arial" w:hAnsi="Arial" w:cs="Arial"/>
          <w:u w:val="single"/>
        </w:rPr>
        <w:t xml:space="preserve"> hydrogen reduction experiments in conjunction with XPS characterization to ascertain if oxygen is bo</w:t>
      </w:r>
      <w:r w:rsidR="003642AA">
        <w:rPr>
          <w:rFonts w:ascii="Arial" w:hAnsi="Arial" w:cs="Arial"/>
          <w:u w:val="single"/>
        </w:rPr>
        <w:t>u</w:t>
      </w:r>
      <w:r w:rsidRPr="00FC50AD">
        <w:rPr>
          <w:rFonts w:ascii="Arial" w:hAnsi="Arial" w:cs="Arial"/>
          <w:u w:val="single"/>
        </w:rPr>
        <w:t>nd to the surface or incorporated into the HCF. More specifically, whether oxygen is bond to boron.</w:t>
      </w:r>
      <w:r w:rsidRPr="00FC50AD">
        <w:rPr>
          <w:rFonts w:ascii="Arial" w:hAnsi="Arial" w:cs="Arial"/>
        </w:rPr>
        <w:t xml:space="preserve"> High</w:t>
      </w:r>
      <w:r w:rsidR="003642AA">
        <w:rPr>
          <w:rFonts w:ascii="Arial" w:hAnsi="Arial" w:cs="Arial"/>
        </w:rPr>
        <w:t>-</w:t>
      </w:r>
      <w:r w:rsidRPr="00FC50AD">
        <w:rPr>
          <w:rFonts w:ascii="Arial" w:hAnsi="Arial" w:cs="Arial"/>
        </w:rPr>
        <w:t>temperature hydrogen reduction is an excellent way to reduce accessible oxygen (surface bound) by reacting it with hydrogen to form H</w:t>
      </w:r>
      <w:r w:rsidRPr="00FC50AD">
        <w:rPr>
          <w:rFonts w:ascii="Arial" w:hAnsi="Arial" w:cs="Arial"/>
          <w:vertAlign w:val="subscript"/>
        </w:rPr>
        <w:t>2</w:t>
      </w:r>
      <w:r w:rsidRPr="00FC50AD">
        <w:rPr>
          <w:rFonts w:ascii="Arial" w:hAnsi="Arial" w:cs="Arial"/>
        </w:rPr>
        <w:t xml:space="preserve">O, which evaporates. We have used </w:t>
      </w:r>
      <w:r w:rsidRPr="00FC50AD">
        <w:rPr>
          <w:rFonts w:ascii="Arial" w:hAnsi="Arial" w:cs="Arial"/>
          <w:i/>
        </w:rPr>
        <w:t>in situ</w:t>
      </w:r>
      <w:r w:rsidRPr="00FC50AD">
        <w:rPr>
          <w:rFonts w:ascii="Arial" w:hAnsi="Arial" w:cs="Arial"/>
        </w:rPr>
        <w:t xml:space="preserve"> and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hydrogen reduction to reduce metal oxides to metals for catalysis studies </w:t>
      </w:r>
      <w:r w:rsidRPr="00FC50AD">
        <w:rPr>
          <w:rFonts w:ascii="Arial" w:hAnsi="Arial" w:cs="Arial"/>
        </w:rPr>
        <w:fldChar w:fldCharType="begin"/>
      </w:r>
      <w:r w:rsidR="00BF1BE5">
        <w:rPr>
          <w:rFonts w:ascii="Arial" w:hAnsi="Arial" w:cs="Arial"/>
        </w:rPr>
        <w:instrText xml:space="preserve"> ADDIN ZOTERO_ITEM CSL_CITATION {"citationID":"nXGwfHnG","properties":{"formattedCitation":"[68]","plainCitation":"[68]","noteIndex":0},"citationItems":[{"id":"ZeT0AWRb/zevINOvY","uris":["http://zotero.org/users/148982/items/HB3NGBBH"],"uri":["http://zotero.org/users/148982/items/HB3NGBBH"],"itemData":{"id":2862,"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schema":"https://github.com/citation-style-language/schema/raw/master/csl-citation.json"} </w:instrText>
      </w:r>
      <w:r w:rsidRPr="00FC50AD">
        <w:rPr>
          <w:rFonts w:ascii="Arial" w:hAnsi="Arial" w:cs="Arial"/>
        </w:rPr>
        <w:fldChar w:fldCharType="separate"/>
      </w:r>
      <w:r w:rsidR="00752FA9" w:rsidRPr="00752FA9">
        <w:rPr>
          <w:rFonts w:ascii="Arial" w:hAnsi="Arial" w:cs="Arial"/>
        </w:rPr>
        <w:t>[68]</w:t>
      </w:r>
      <w:r w:rsidRPr="00FC50AD">
        <w:rPr>
          <w:rFonts w:ascii="Arial" w:hAnsi="Arial" w:cs="Arial"/>
        </w:rPr>
        <w:fldChar w:fldCharType="end"/>
      </w:r>
      <w:r w:rsidRPr="00FC50AD">
        <w:rPr>
          <w:rFonts w:ascii="Arial" w:hAnsi="Arial" w:cs="Arial"/>
        </w:rPr>
        <w:t xml:space="preserve">. Our XPS system is equipped with a sample heater capable of sustaining temperatures as high as 700 </w:t>
      </w:r>
      <w:r w:rsidRPr="00FC50AD">
        <w:rPr>
          <w:rFonts w:ascii="Arial" w:hAnsi="Arial" w:cs="Arial"/>
          <w:vertAlign w:val="superscript"/>
        </w:rPr>
        <w:t>o</w:t>
      </w:r>
      <w:r w:rsidRPr="00FC50AD">
        <w:rPr>
          <w:rFonts w:ascii="Arial" w:hAnsi="Arial" w:cs="Arial"/>
        </w:rPr>
        <w:t xml:space="preserve">C and leak valves for introducing hydrogen for </w:t>
      </w:r>
      <w:r w:rsidRPr="00FC50AD">
        <w:rPr>
          <w:rFonts w:ascii="Arial" w:hAnsi="Arial" w:cs="Arial"/>
          <w:i/>
        </w:rPr>
        <w:t>in situ</w:t>
      </w:r>
      <w:r w:rsidRPr="00FC50AD">
        <w:rPr>
          <w:rFonts w:ascii="Arial" w:hAnsi="Arial" w:cs="Arial"/>
        </w:rPr>
        <w:t xml:space="preserve"> hydrogen reduction. For </w:t>
      </w:r>
      <w:r w:rsidRPr="00FC50AD">
        <w:rPr>
          <w:rFonts w:ascii="Arial" w:hAnsi="Arial" w:cs="Arial"/>
          <w:i/>
        </w:rPr>
        <w:t>ex</w:t>
      </w:r>
      <w:r w:rsidR="003642AA">
        <w:rPr>
          <w:rFonts w:ascii="Arial" w:hAnsi="Arial" w:cs="Arial"/>
          <w:i/>
        </w:rPr>
        <w:t>-</w:t>
      </w:r>
      <w:r w:rsidRPr="00FC50AD">
        <w:rPr>
          <w:rFonts w:ascii="Arial" w:hAnsi="Arial" w:cs="Arial"/>
          <w:i/>
        </w:rPr>
        <w:t>situ</w:t>
      </w:r>
      <w:r w:rsidRPr="00FC50AD">
        <w:rPr>
          <w:rFonts w:ascii="Arial" w:hAnsi="Arial" w:cs="Arial"/>
        </w:rPr>
        <w:t xml:space="preserve"> reduction, we will expose the HCF to 10 Torr of hydrogen in a vacuum chamber equipped with a load lock system that allows us to isolate the reduced sample </w:t>
      </w:r>
      <w:r w:rsidRPr="00FC50AD">
        <w:rPr>
          <w:rFonts w:ascii="Arial" w:hAnsi="Arial" w:cs="Arial"/>
          <w:i/>
        </w:rPr>
        <w:t>in vacuo</w:t>
      </w:r>
      <w:r w:rsidRPr="00FC50AD">
        <w:rPr>
          <w:rFonts w:ascii="Arial" w:hAnsi="Arial" w:cs="Arial"/>
        </w:rPr>
        <w:t xml:space="preserve"> and transfer it to the load lock system on the XPS system, thereby ensuring that the sample isn’t exposed to atmosphere. We can return the sample back to the hydrogen reduction chamber in the same manner and continue to expose it to hydrogen. If oxygen is only present on the surface of the HCF, the O 1s core level will diminish in intensity with hydrogen reduction and eventually disappear. Alternatively, if oxygen i</w:t>
      </w:r>
      <w:r w:rsidR="00B03B0C">
        <w:rPr>
          <w:rFonts w:ascii="Arial" w:hAnsi="Arial" w:cs="Arial"/>
        </w:rPr>
        <w:t>s</w:t>
      </w:r>
      <w:r w:rsidRPr="00FC50AD">
        <w:rPr>
          <w:rFonts w:ascii="Arial" w:hAnsi="Arial" w:cs="Arial"/>
        </w:rPr>
        <w:t xml:space="preserve"> present at the surface and incorporated into the HCF, we should see the intensity of the O 1s decrease, but not disappear completely. Lastly, subsurface incorporation of oxygen will not be responsive to hydrogen reduction and minimally reduce the intensity of the O 1s core level state, if at all. Determining if oxygen is incorporated into the HCF when grown with cyclohexanol and eliminated when grown with hexane, while simultaneously observing differences in HCF morphology, will determine if the 192 eV binding energy </w:t>
      </w:r>
      <w:r w:rsidR="00036E22" w:rsidRPr="00FC50AD">
        <w:rPr>
          <w:rFonts w:ascii="Arial" w:hAnsi="Arial" w:cs="Arial"/>
        </w:rPr>
        <w:t>of the</w:t>
      </w:r>
      <w:r w:rsidRPr="00FC50AD">
        <w:rPr>
          <w:rFonts w:ascii="Arial" w:hAnsi="Arial" w:cs="Arial"/>
        </w:rPr>
        <w:t xml:space="preserve"> B 1s core level state is due B-O or B-C bonding.</w:t>
      </w:r>
      <w:r w:rsidR="00CF64FB">
        <w:rPr>
          <w:rFonts w:ascii="Arial" w:hAnsi="Arial" w:cs="Arial"/>
        </w:rPr>
        <w:t xml:space="preserve">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 xml:space="preserve">In addition to using XPS to identify the bonding of boron in HCF, we will use NMR spectroscopy. </w:t>
      </w:r>
      <w:r w:rsidRPr="00FC50AD">
        <w:rPr>
          <w:rFonts w:ascii="Arial" w:hAnsi="Arial" w:cs="Arial"/>
          <w:vertAlign w:val="superscript"/>
        </w:rPr>
        <w:t>10</w:t>
      </w:r>
      <w:r w:rsidRPr="00FC50AD">
        <w:rPr>
          <w:rFonts w:ascii="Arial" w:hAnsi="Arial" w:cs="Arial"/>
        </w:rPr>
        <w:t xml:space="preserve">B has a spin 3/2 with a quadrupole moment, while </w:t>
      </w:r>
      <w:r w:rsidRPr="00FC50AD">
        <w:rPr>
          <w:rFonts w:ascii="Arial" w:hAnsi="Arial" w:cs="Arial"/>
          <w:vertAlign w:val="superscript"/>
        </w:rPr>
        <w:t>11</w:t>
      </w:r>
      <w:r w:rsidRPr="00FC50AD">
        <w:rPr>
          <w:rFonts w:ascii="Arial" w:hAnsi="Arial" w:cs="Arial"/>
        </w:rPr>
        <w:t xml:space="preserve">B is spin 3 with a smaller quadrupole moment.  We can purchase boron precursors produced with </w:t>
      </w:r>
      <w:r w:rsidRPr="00FC50AD">
        <w:rPr>
          <w:rFonts w:ascii="Arial" w:hAnsi="Arial" w:cs="Arial"/>
          <w:vertAlign w:val="superscript"/>
        </w:rPr>
        <w:t>11</w:t>
      </w:r>
      <w:r w:rsidRPr="00FC50AD">
        <w:rPr>
          <w:rFonts w:ascii="Arial" w:hAnsi="Arial" w:cs="Arial"/>
        </w:rPr>
        <w:t xml:space="preserve">B, which will produce sharper NMR peaks than </w:t>
      </w:r>
      <w:r w:rsidRPr="00FC50AD">
        <w:rPr>
          <w:rFonts w:ascii="Arial" w:hAnsi="Arial" w:cs="Arial"/>
          <w:vertAlign w:val="superscript"/>
        </w:rPr>
        <w:t>10</w:t>
      </w:r>
      <w:r w:rsidRPr="00FC50AD">
        <w:rPr>
          <w:rFonts w:ascii="Arial" w:hAnsi="Arial" w:cs="Arial"/>
        </w:rPr>
        <w:t xml:space="preserve">B. NMR spectra for HCF as a function of </w:t>
      </w:r>
      <w:r w:rsidRPr="00FC50AD">
        <w:rPr>
          <w:rFonts w:ascii="Arial" w:hAnsi="Arial" w:cs="Arial"/>
          <w:vertAlign w:val="superscript"/>
        </w:rPr>
        <w:t>11</w:t>
      </w:r>
      <w:r w:rsidRPr="00FC50AD">
        <w:rPr>
          <w:rFonts w:ascii="Arial" w:hAnsi="Arial" w:cs="Arial"/>
        </w:rPr>
        <w:t xml:space="preserve">B concentration will be acquired and compared to NMR spectra of boron carbide </w:t>
      </w:r>
      <w:r w:rsidRPr="00FC50AD">
        <w:rPr>
          <w:rFonts w:ascii="Arial" w:hAnsi="Arial" w:cs="Arial"/>
        </w:rPr>
        <w:fldChar w:fldCharType="begin"/>
      </w:r>
      <w:r w:rsidR="00BF1BE5">
        <w:rPr>
          <w:rFonts w:ascii="Arial" w:hAnsi="Arial" w:cs="Arial"/>
        </w:rPr>
        <w:instrText xml:space="preserve"> ADDIN ZOTERO_ITEM CSL_CITATION {"citationID":"6nYe9I1b","properties":{"formattedCitation":"[69]\\uc0\\u8211{}[71]","plainCitation":"[69]–[71]","noteIndex":0},"citationItems":[{"id":"ZeT0AWRb/pfe4Rnon","uris":["http://zotero.org/users/148982/items/965MV6NE"],"uri":["http://zotero.org/users/148982/items/965MV6NE"],"itemData":{"id":2875,"type":"article-journal","title":"Atomic Structure of Icosahedral B 4 C Boron Carbide from a First Principles Analysis of NMR Spectra","container-title":"Physical Review Letters","volume":"87","issue":"8","source":"Crossref","URL":"https://link.aps.org/doi/10.1103/PhysRevLett.87.085506","DOI":"10.1103/PhysRevLett.87.085506","ISSN":"0031-9007, 1079-7114","language":"en","author":[{"family":"Mauri","given":"Francesco"},{"family":"Vast","given":"Nathalie"},{"family":"Pickard","given":"Chris J."}],"issued":{"date-parts":[["2001",8,6]]},"accessed":{"date-parts":[["2018",10,15]]}}},{"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id":"ZeT0AWRb/G6twUWoZ","uris":["http://zotero.org/users/148982/items/UDKKQ67F"],"uri":["http://zotero.org/users/148982/items/UDKKQ67F"],"itemData":{"id":2877,"type":"article-journal","title":"The NQR and NMR studies of icosahedral borides","container-title":"Journal of Physics: Condensed Matter","page":"4435-4450","volume":"11","issue":"22","source":"Crossref","DOI":"10.1088/0953-8984/11/22/314","ISSN":"0953-8984, 1361-648X","author":[{"family":"Lee","given":"Donghoon"},{"family":"Bray","given":"Philip J"},{"family":"Aselage","given":"Terry L"}],"issued":{"date-parts":[["1999",6,7]]}}}],"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69]–[71]</w:t>
      </w:r>
      <w:r w:rsidRPr="00FC50AD">
        <w:rPr>
          <w:rFonts w:ascii="Arial" w:hAnsi="Arial" w:cs="Arial"/>
        </w:rPr>
        <w:fldChar w:fldCharType="end"/>
      </w:r>
      <w:r w:rsidRPr="00FC50AD">
        <w:rPr>
          <w:rFonts w:ascii="Arial" w:hAnsi="Arial" w:cs="Arial"/>
        </w:rPr>
        <w:t xml:space="preserve">. Lee et al. </w:t>
      </w:r>
      <w:r w:rsidRPr="00FC50AD">
        <w:rPr>
          <w:rFonts w:ascii="Arial" w:hAnsi="Arial" w:cs="Arial"/>
        </w:rPr>
        <w:fldChar w:fldCharType="begin"/>
      </w:r>
      <w:r w:rsidR="00BF1BE5">
        <w:rPr>
          <w:rFonts w:ascii="Arial" w:hAnsi="Arial" w:cs="Arial"/>
        </w:rPr>
        <w:instrText xml:space="preserve"> ADDIN ZOTERO_ITEM CSL_CITATION {"citationID":"SGpy8lCa","properties":{"formattedCitation":"[70]","plainCitation":"[70]","noteIndex":0},"citationItems":[{"id":"ZeT0AWRb/SEFgcm1K","uris":["http://zotero.org/users/148982/items/NRSYYNK5"],"uri":["http://zotero.org/users/148982/items/NRSYYNK5"],"itemData":{"id":2876,"type":"article-journal","title":"11B NMR of boron-doped graphite as the negative electrode of a lithium secondary battery","container-title":"Carbon","page":"403-408","volume":"40","issue":"3","source":"Crossref","DOI":"10.1016/S0008-6223(01)00120-8","ISSN":"00086223","language":"en","author":[{"family":"Lee","given":"Youngil"},{"family":"Han","given":"Duk-Young"},{"family":"Lee","given":"Donghoon"},{"family":"Woo","given":"Ae Ja"},{"family":"Lee","given":"Sam Hyeon"},{"family":"Lee","given":"Daeho"},{"family":"Kim","given":"Young Kyu"}],"issued":{"date-parts":[["2002",3]]}}}],"schema":"https://github.com/citation-style-language/schema/raw/master/csl-citation.json"} </w:instrText>
      </w:r>
      <w:r w:rsidRPr="00FC50AD">
        <w:rPr>
          <w:rFonts w:ascii="Arial" w:hAnsi="Arial" w:cs="Arial"/>
        </w:rPr>
        <w:fldChar w:fldCharType="separate"/>
      </w:r>
      <w:r w:rsidR="00752FA9" w:rsidRPr="00752FA9">
        <w:rPr>
          <w:rFonts w:ascii="Arial" w:hAnsi="Arial" w:cs="Arial"/>
        </w:rPr>
        <w:t>[70]</w:t>
      </w:r>
      <w:r w:rsidRPr="00FC50AD">
        <w:rPr>
          <w:rFonts w:ascii="Arial" w:hAnsi="Arial" w:cs="Arial"/>
        </w:rPr>
        <w:fldChar w:fldCharType="end"/>
      </w:r>
      <w:r w:rsidRPr="00FC50AD">
        <w:rPr>
          <w:rFonts w:ascii="Arial" w:hAnsi="Arial" w:cs="Arial"/>
        </w:rPr>
        <w:t xml:space="preserve"> used this approach for B-doped graphite to follow the evolution of boron bonding as a function of boron concentration, where they successfully observed the formation of boron carbide at domain edges of graphite. We anticipate that changes in the boron concentrations incorporated in the HCF will manifest themselves in the NMR spectra and correlates with morphological changes. These experiments will be conducted in the OSU-Chemistry NMR center. </w:t>
      </w:r>
    </w:p>
    <w:p w:rsidR="00196B75" w:rsidRPr="00FC50AD" w:rsidRDefault="00196B75" w:rsidP="00196B75">
      <w:pPr>
        <w:rPr>
          <w:rFonts w:ascii="Arial" w:hAnsi="Arial" w:cs="Arial"/>
        </w:rPr>
      </w:pPr>
    </w:p>
    <w:p w:rsidR="00196B75" w:rsidRPr="00FC50AD" w:rsidRDefault="00196B75" w:rsidP="00196B75">
      <w:pPr>
        <w:rPr>
          <w:rFonts w:ascii="Arial" w:hAnsi="Arial" w:cs="Arial"/>
        </w:rPr>
      </w:pPr>
      <w:r w:rsidRPr="00FC50AD">
        <w:rPr>
          <w:rFonts w:ascii="Arial" w:hAnsi="Arial" w:cs="Arial"/>
        </w:rPr>
        <w:t>The rol</w:t>
      </w:r>
      <w:r w:rsidR="003642AA">
        <w:rPr>
          <w:rFonts w:ascii="Arial" w:hAnsi="Arial" w:cs="Arial"/>
        </w:rPr>
        <w:t>e</w:t>
      </w:r>
      <w:r w:rsidRPr="00FC50AD">
        <w:rPr>
          <w:rFonts w:ascii="Arial" w:hAnsi="Arial" w:cs="Arial"/>
        </w:rPr>
        <w:t xml:space="preserve"> of sulfur in HCF formation needs clarification, as well as determine if is it is critical to the process. We believe this needs to be inspected at the molecular level, i.e. through bonding of C, B</w:t>
      </w:r>
      <w:r w:rsidR="003642AA">
        <w:rPr>
          <w:rFonts w:ascii="Arial" w:hAnsi="Arial" w:cs="Arial"/>
        </w:rPr>
        <w:t>,</w:t>
      </w:r>
      <w:r w:rsidRPr="00FC50AD">
        <w:rPr>
          <w:rFonts w:ascii="Arial" w:hAnsi="Arial" w:cs="Arial"/>
        </w:rPr>
        <w:t xml:space="preserve"> and S. Boron carbide is the prototypical boron-carbon material </w:t>
      </w:r>
      <w:r w:rsidRPr="00FC50AD">
        <w:rPr>
          <w:rFonts w:ascii="Arial" w:hAnsi="Arial" w:cs="Arial"/>
        </w:rPr>
        <w:fldChar w:fldCharType="begin"/>
      </w:r>
      <w:r w:rsidR="00BF1BE5">
        <w:rPr>
          <w:rFonts w:ascii="Arial" w:hAnsi="Arial" w:cs="Arial"/>
        </w:rPr>
        <w:instrText xml:space="preserve"> ADDIN ZOTERO_ITEM CSL_CITATION {"citationID":"ns78Jv93","properties":{"formattedCitation":"[72]\\uc0\\u8211{}[77]","plainCitation":"[72]–[77]","noteIndex":0},"citationItems":[{"id":"ZeT0AWRb/iVVsH53q","uris":["http://zotero.org/users/148982/items/W3QXXGTT"],"uri":["http://zotero.org/users/148982/items/W3QXXGTT"],"itemData":{"id":225,"type":"article-journal","title":"Nanosprings","container-title":"Applied Physics Letters","page":"1540","volume":"79","issue":"10","DOI":"10.1063/1.1400079","ISSN":"00036951","journalAbbreviation":"Appl. Phys. Lett.","author":[{"family":"McIlroy","given":"D. N."},{"family":"Zhang","given":"D."},{"family":"Kranov","given":"Y."},{"family":"Norton","given":"M. Grant"}],"issued":{"date-parts":[["2001"]]}}},{"id":"ZeT0AWRb/8NZG1Yz3","uris":["http://zotero.org/users/148982/items/6BYEX3A4"],"uri":["http://zotero.org/users/148982/items/6BYEX3A4"],"itemData":{"id":2866,"type":"article-journal","title":"Nickel doping of boron–carbon alloy films and corresponding Fermi level shifts","container-title":"Journal of Vacuum Science &amp; Technology A: Vacuum, Surfaces, and Films","page":"854-859","volume":"15","issue":"3","source":"Crossref","DOI":"10.1116/1.580720","ISSN":"0734-2101, 1520-8559","language":"en","author":[{"family":"Hwang","given":"Seong-Don"},{"family":"Remmes","given":"N."},{"family":"Dowben","given":"P. A."},{"family":"McIlroy","given":"D. N."}],"issued":{"date-parts":[["1997",5]]}}},{"id":"ZeT0AWRb/urBBiUrp","uris":["http://zotero.org/users/148982/items/3D2WV74C"],"uri":["http://zotero.org/users/148982/items/3D2WV74C"],"itemData":{"id":2864,"type":"article-journal","title":"Electronic and dynamic studies of boron carbide nanowires","container-title":"Physical Review B","page":"4874-4879","volume":"60","issue":"7","source":"Crossref","DOI":"10.1103/PhysRevB.60.4874","ISSN":"0163-1829, 1095-3795","language":"en","author":[{"family":"McIlroy","given":"D. N."},{"family":"Zhang","given":"Daqing"},{"family":"Cohen","given":"Robert M."},{"family":"Wharton","given":"J."},{"family":"Geng","given":"Yongjun"},{"family":"Norton","given":"M. Grant"},{"family":"De Stasió","given":"Gelsomina"},{"family":"Gilbert","given":"B."},{"family":"Perfetti","given":"L."},{"family":"Streiff","given":"J. H."},{"family":"Broocks","given":"B."},{"family":"McHale","given":"Jeanne L."}],"issued":{"date-parts":[["1999",8,15]]}}},{"id":"ZeT0AWRb/s5LZZ78z","uris":["http://zotero.org/users/148982/items/8BCJ6SQG"],"uri":["http://zotero.org/users/148982/items/8BCJ6SQG"],"itemData":{"id":2867,"type":"article-journal","title":"The incorporation of Nickel and Phosphorus dopants into Boron-Carbon alloy thin films","container-title":"Applied Physics A: Materials Science &amp; Processing","page":"335-342","volume":"67","issue":"3","source":"Crossref","DOI":"10.1007/s003390050780","ISSN":"0947-8396, 1432-0630","author":[{"family":"McIlroy","given":"D.N."},{"family":"Hwang","given":"S.-D."},{"family":"Yang","given":"K."},{"family":"Remmes","given":"N."},{"family":"Dowben","given":"P.A."},{"family":"Ahmad","given":"A.A."},{"family":"Ianno","given":"N.J."},{"family":"Li","given":"J.Z."},{"family":"Lin","given":"J.Y."},{"family":"Jiang","given":"H.X."}],"issued":{"date-parts":[["1998",9,1]]}}},{"id":"ZeT0AWRb/Cq9Knt2m","uris":["http://zotero.org/users/148982/items/L8HRSUN9"],"uri":["http://zotero.org/users/148982/items/L8HRSUN9"],"itemData":{"id":2870,"type":"article-journal","title":"The chemical composition of as-grown and surface treated amorphous boron carbon thin films by means of NEXAFS and XPS","container-title":"Surface Science","page":"16-22","volume":"461","issue":"1-3","source":"Crossref","DOI":"10.1016/S0039-6028(00)00478-7","ISSN":"00396028","language":"en","author":[{"family":"Zhang","given":"D."},{"family":"Davalle","given":"D.M."},{"family":"O'Brien","given":"W.L."},{"family":"McIlroy","given":"D.N."}],"issued":{"date-parts":[["2000",8]]}}},{"id":"ZeT0AWRb/rkeeA5vu","uris":["http://zotero.org/users/148982/items/JTM3ULQL"],"uri":["http://zotero.org/users/148982/items/JTM3ULQL"],"itemData":{"id":2872,"type":"article-journal","title":"Synthesis and reactivity of Fe nanoparticles embedded in a semi-insulating matrix","container-title":"Journal of Applied Physics","page":"7213-7217","volume":"87","issue":"10","source":"Crossref","DOI":"10.1063/1.372971","ISSN":"0021-8979, 1089-7550","language":"en","author":[{"family":"McIlroy","given":"D. N."},{"family":"Zhang","given":"D."},{"family":"Norton","given":"M. Grant"},{"family":"O’Brien","given":"W. L."},{"family":"Schwickert","given":"M. M."},{"family":"Harp","given":"G. R."}],"issued":{"date-parts":[["2000",5,15]]}}}],"schema":"https://github.com/citation-style-language/schema/raw/master/csl-citation.json"} </w:instrText>
      </w:r>
      <w:r w:rsidRPr="00FC50AD">
        <w:rPr>
          <w:rFonts w:ascii="Arial" w:hAnsi="Arial" w:cs="Arial"/>
        </w:rPr>
        <w:fldChar w:fldCharType="separate"/>
      </w:r>
      <w:r w:rsidR="00752FA9" w:rsidRPr="00752FA9">
        <w:rPr>
          <w:rFonts w:ascii="Arial" w:hAnsi="Arial" w:cs="Arial"/>
          <w:szCs w:val="24"/>
        </w:rPr>
        <w:t>[72]–[77]</w:t>
      </w:r>
      <w:r w:rsidRPr="00FC50AD">
        <w:rPr>
          <w:rFonts w:ascii="Arial" w:hAnsi="Arial" w:cs="Arial"/>
        </w:rPr>
        <w:fldChar w:fldCharType="end"/>
      </w:r>
      <w:r w:rsidRPr="00FC50AD">
        <w:rPr>
          <w:rFonts w:ascii="Arial" w:hAnsi="Arial" w:cs="Arial"/>
        </w:rPr>
        <w:t xml:space="preserve">, where bonding is via sp3 hybridization.  This is in contrast to sulfur-carbon complexes that can form sp2 bonds and favor planar morphologies </w:t>
      </w:r>
      <w:r w:rsidRPr="00FC50AD">
        <w:rPr>
          <w:rFonts w:ascii="Arial" w:hAnsi="Arial" w:cs="Arial"/>
        </w:rPr>
        <w:fldChar w:fldCharType="begin"/>
      </w:r>
      <w:r w:rsidR="00BF1BE5">
        <w:rPr>
          <w:rFonts w:ascii="Arial" w:hAnsi="Arial" w:cs="Arial"/>
        </w:rPr>
        <w:instrText xml:space="preserve"> ADDIN ZOTERO_ITEM CSL_CITATION {"citationID":"4UZyRK46","properties":{"formattedCitation":"[44]","plainCitation":"[44]","noteIndex":0},"citationItems":[{"id":"ZeT0AWRb/pHUOv1qi","uris":["http://zotero.org/users/148982/items/ZE3FLW4R"],"uri":["http://zotero.org/users/148982/items/ZE3FLW4R"],"itemData":{"id":2841,"type":"article-journal","title":"Photoelectron spectra of planar sulfur heterocycles","container-title":"Tetrahedron","page":"3085-3089","volume":"29","issue":"19","source":"Crossref","DOI":"10.1016/S0040-4020(01)93447-7","ISSN":"00404020","language":"en","author":[{"family":"Clark","given":"P.A."},{"family":"Gleiter","given":"R."},{"family":"Heilbronner","given":"E."}],"issued":{"date-parts":[["1973",1]]}}}],"schema":"https://github.com/citation-style-language/schema/raw/master/csl-citation.json"} </w:instrText>
      </w:r>
      <w:r w:rsidRPr="00FC50AD">
        <w:rPr>
          <w:rFonts w:ascii="Arial" w:hAnsi="Arial" w:cs="Arial"/>
        </w:rPr>
        <w:fldChar w:fldCharType="separate"/>
      </w:r>
      <w:r w:rsidRPr="00D532C5">
        <w:rPr>
          <w:rFonts w:ascii="Arial" w:hAnsi="Arial" w:cs="Arial"/>
        </w:rPr>
        <w:t>[44]</w:t>
      </w:r>
      <w:r w:rsidRPr="00FC50AD">
        <w:rPr>
          <w:rFonts w:ascii="Arial" w:hAnsi="Arial" w:cs="Arial"/>
        </w:rPr>
        <w:fldChar w:fldCharType="end"/>
      </w:r>
      <w:r w:rsidRPr="00FC50AD">
        <w:rPr>
          <w:rFonts w:ascii="Arial" w:hAnsi="Arial" w:cs="Arial"/>
        </w:rPr>
        <w:t xml:space="preserve"> </w:t>
      </w:r>
      <w:r w:rsidRPr="00FC50AD">
        <w:rPr>
          <w:rFonts w:ascii="Arial" w:hAnsi="Arial" w:cs="Arial"/>
        </w:rPr>
        <w:fldChar w:fldCharType="begin"/>
      </w:r>
      <w:r w:rsidR="00BF1BE5">
        <w:rPr>
          <w:rFonts w:ascii="Arial" w:hAnsi="Arial" w:cs="Arial"/>
        </w:rPr>
        <w:instrText xml:space="preserve"> ADDIN ZOTERO_ITEM CSL_CITATION {"citationID":"kmZ13x7a","properties":{"formattedCitation":"[78]","plainCitation":"[78]","noteIndex":0},"citationItems":[{"id":"ZeT0AWRb/BKY3jNKY","uris":["http://zotero.org/users/148982/items/ZRXIY5G8"],"uri":["http://zotero.org/users/148982/items/ZRXIY5G8"],"itemData":{"id":2842,"type":"article-journal","title":"Sulfuration of organoborates, an underexploited method","container-title":"Tetrahedron Letters","page":"6053-6057","volume":"41","issue":"32","source":"Crossref","DOI":"10.1016/S0040-4039(00)00945-X","ISSN":"00404039","language":"en","author":[{"family":"Kerverdo","given":"Sébastien"},{"family":"Gingras","given":"Marc"}],"issued":{"date-parts":[["2000",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8]</w:t>
      </w:r>
      <w:r w:rsidRPr="00FC50AD">
        <w:rPr>
          <w:rFonts w:ascii="Arial" w:hAnsi="Arial" w:cs="Arial"/>
        </w:rPr>
        <w:fldChar w:fldCharType="end"/>
      </w:r>
      <w:r w:rsidRPr="00FC50AD">
        <w:rPr>
          <w:rFonts w:ascii="Arial" w:hAnsi="Arial" w:cs="Arial"/>
        </w:rPr>
        <w:t>. This raises the following question; can we incorporate boron into a material that favors sp2 bonding? If so, one option is through the formation of boron sulfide (B</w:t>
      </w:r>
      <w:r w:rsidRPr="00FC50AD">
        <w:rPr>
          <w:rFonts w:ascii="Arial" w:hAnsi="Arial" w:cs="Arial"/>
          <w:vertAlign w:val="subscript"/>
        </w:rPr>
        <w:t>2</w:t>
      </w:r>
      <w:r w:rsidRPr="00FC50AD">
        <w:rPr>
          <w:rFonts w:ascii="Arial" w:hAnsi="Arial" w:cs="Arial"/>
        </w:rPr>
        <w:t>S</w:t>
      </w:r>
      <w:r w:rsidRPr="00FC50AD">
        <w:rPr>
          <w:rFonts w:ascii="Arial" w:hAnsi="Arial" w:cs="Arial"/>
          <w:vertAlign w:val="subscript"/>
        </w:rPr>
        <w:t>3</w:t>
      </w:r>
      <w:r w:rsidRPr="00FC50AD">
        <w:rPr>
          <w:rFonts w:ascii="Arial" w:hAnsi="Arial" w:cs="Arial"/>
        </w:rPr>
        <w:t xml:space="preserve">) at the edges of the graphite domains, which is the proposed bonding site of sulfur in graphene </w:t>
      </w:r>
      <w:r w:rsidRPr="00FC50AD">
        <w:rPr>
          <w:rFonts w:ascii="Arial" w:hAnsi="Arial" w:cs="Arial"/>
        </w:rPr>
        <w:fldChar w:fldCharType="begin"/>
      </w:r>
      <w:r w:rsidR="00BF1BE5">
        <w:rPr>
          <w:rFonts w:ascii="Arial" w:hAnsi="Arial" w:cs="Arial"/>
        </w:rPr>
        <w:instrText xml:space="preserve"> ADDIN ZOTERO_ITEM CSL_CITATION {"citationID":"hy00CqJz","properties":{"formattedCitation":"[79]","plainCitation":"[79]","noteIndex":0},"citationItems":[{"id":"ZeT0AWRb/R3d1eXGu","uris":["http://zotero.org/users/148982/items/Y2UZSIGT"],"uri":["http://zotero.org/users/148982/items/Y2UZSIGT"],"itemData":{"id":2849,"type":"article-journal","title":"Oxygen Reduction on Graphene–Carbon Nanotube Composites Doped Sequentially with Nitrogen and Sulfur","container-title":"ACS Catalysis","page":"2734-2740","volume":"4","issue":"8","source":"Crossref","DOI":"10.1021/cs5003806","ISSN":"2155-5435, 2155-5435","language":"en","author":[{"family":"Higgins","given":"Drew C."},{"family":"Hoque","given":"Md Ariful"},{"family":"Hassan","given":"Fathy"},{"family":"Choi","given":"Ja-Yeon"},{"family":"Kim","given":"Baejung"},{"family":"Chen","given":"Zhongwei"}],"issued":{"date-parts":[["2014",8]]}}}],"schema":"https://github.com/citation-style-language/schema/raw/master/csl-citation.json"} </w:instrText>
      </w:r>
      <w:r w:rsidRPr="00FC50AD">
        <w:rPr>
          <w:rFonts w:ascii="Arial" w:hAnsi="Arial" w:cs="Arial"/>
        </w:rPr>
        <w:fldChar w:fldCharType="separate"/>
      </w:r>
      <w:r w:rsidR="00752FA9" w:rsidRPr="00752FA9">
        <w:rPr>
          <w:rFonts w:ascii="Arial" w:hAnsi="Arial" w:cs="Arial"/>
        </w:rPr>
        <w:t>[79]</w:t>
      </w:r>
      <w:r w:rsidRPr="00FC50AD">
        <w:rPr>
          <w:rFonts w:ascii="Arial" w:hAnsi="Arial" w:cs="Arial"/>
        </w:rPr>
        <w:fldChar w:fldCharType="end"/>
      </w:r>
      <w:r w:rsidRPr="00FC50AD">
        <w:rPr>
          <w:rFonts w:ascii="Arial" w:hAnsi="Arial" w:cs="Arial"/>
        </w:rPr>
        <w:t xml:space="preserve">. Boron sulfide is a planar molecule and readily be incorporated at edge sites of graphite domains.  We propose to determine the role of sulfur in the HCF process by only using the boron precursor and the carbon source, sans sulfur. Assuming we are successful, we will compare the concentrations of boron in HCF with and without sulfur by XPS analysis, as well as compare their morphologies. For example, boron incorporation without sulfur may lead to a higher density of sp3 bonding in the HCF, which will increase internal strain, thereby facilitating the closure of their ends and the formation of carbon eggs, as opposed to the longer structures with tapered ends. If we successfully grow HCF without sulfur, we will conduct the same experiments </w:t>
      </w:r>
      <w:r w:rsidRPr="00FC50AD">
        <w:rPr>
          <w:rFonts w:ascii="Arial" w:hAnsi="Arial" w:cs="Arial"/>
        </w:rPr>
        <w:lastRenderedPageBreak/>
        <w:t>using cyclohexanol (contains oxygen) and hexane (only C and H) to understand the role of oxygen on HCF formation.</w:t>
      </w:r>
    </w:p>
    <w:p w:rsidR="00196B75" w:rsidRDefault="00196B75" w:rsidP="00196B75"/>
    <w:p w:rsidR="00196B75" w:rsidRPr="00196B75" w:rsidRDefault="00196B75" w:rsidP="00196B75"/>
    <w:p w:rsidR="00B808BE" w:rsidRPr="00FC50AD" w:rsidRDefault="00A77FDB" w:rsidP="002C1930">
      <w:pPr>
        <w:pStyle w:val="Heading2"/>
        <w:numPr>
          <w:ilvl w:val="1"/>
          <w:numId w:val="17"/>
        </w:numPr>
        <w:rPr>
          <w:rFonts w:cs="Arial"/>
        </w:rPr>
      </w:pPr>
      <w:r w:rsidRPr="00A77FDB">
        <w:rPr>
          <w:rFonts w:cs="Arial"/>
        </w:rPr>
        <w:t>Determine how the source of the precursor will affect the carbon structures and if the conformation of the B and N precursors imprint themselves on the carbon morphology.</w:t>
      </w:r>
    </w:p>
    <w:p w:rsidR="0078337D" w:rsidRPr="00FC50AD" w:rsidRDefault="0078337D" w:rsidP="002E1881">
      <w:pPr>
        <w:rPr>
          <w:rFonts w:ascii="Arial" w:hAnsi="Arial" w:cs="Arial"/>
        </w:rPr>
      </w:pPr>
    </w:p>
    <w:p w:rsidR="00643A1A" w:rsidRPr="00FC50AD" w:rsidRDefault="00643A1A" w:rsidP="00AD31C3">
      <w:pPr>
        <w:rPr>
          <w:rFonts w:ascii="Arial" w:hAnsi="Arial" w:cs="Arial"/>
        </w:rPr>
      </w:pPr>
    </w:p>
    <w:p w:rsidR="002E1881" w:rsidRPr="007C5328" w:rsidRDefault="008313F4" w:rsidP="002E1881">
      <w:pPr>
        <w:rPr>
          <w:rFonts w:ascii="Arial" w:hAnsi="Arial" w:cs="Arial"/>
          <w:color w:val="000000" w:themeColor="text1"/>
        </w:rPr>
      </w:pPr>
      <w:r w:rsidRPr="007C5328">
        <w:rPr>
          <w:rFonts w:ascii="Arial" w:hAnsi="Arial" w:cs="Arial"/>
          <w:color w:val="000000" w:themeColor="text1"/>
        </w:rPr>
        <w:t xml:space="preserve">This component of the project relies heavily on electron microscopy to examine the initial phases of HCF formation and structural factors driving the formation of HCF, as well as other carbon morphologies, as a function of doping. </w:t>
      </w:r>
      <w:r w:rsidR="0048491B" w:rsidRPr="007C5328">
        <w:rPr>
          <w:rFonts w:ascii="Arial" w:hAnsi="Arial" w:cs="Arial"/>
          <w:color w:val="000000" w:themeColor="text1"/>
        </w:rPr>
        <w:t>It would be a game changer in carbon manufacturing if one could</w:t>
      </w:r>
      <w:r w:rsidR="00650DB3" w:rsidRPr="007C5328">
        <w:rPr>
          <w:rFonts w:ascii="Arial" w:hAnsi="Arial" w:cs="Arial"/>
          <w:color w:val="000000" w:themeColor="text1"/>
        </w:rPr>
        <w:t xml:space="preserve"> imprint the molecular conformation of the boron precursor into the </w:t>
      </w:r>
      <w:r w:rsidR="0048491B" w:rsidRPr="007C5328">
        <w:rPr>
          <w:rFonts w:ascii="Arial" w:hAnsi="Arial" w:cs="Arial"/>
          <w:color w:val="000000" w:themeColor="text1"/>
        </w:rPr>
        <w:t>GUITAR process</w:t>
      </w:r>
      <w:r w:rsidR="00650DB3" w:rsidRPr="007C5328">
        <w:rPr>
          <w:rFonts w:ascii="Arial" w:hAnsi="Arial" w:cs="Arial"/>
          <w:color w:val="000000" w:themeColor="text1"/>
        </w:rPr>
        <w:t xml:space="preserve"> as a method for </w:t>
      </w:r>
      <w:r w:rsidR="0048491B" w:rsidRPr="007C5328">
        <w:rPr>
          <w:rFonts w:ascii="Arial" w:hAnsi="Arial" w:cs="Arial"/>
          <w:color w:val="000000" w:themeColor="text1"/>
        </w:rPr>
        <w:t xml:space="preserve">predetermining and </w:t>
      </w:r>
      <w:r w:rsidR="00650DB3" w:rsidRPr="007C5328">
        <w:rPr>
          <w:rFonts w:ascii="Arial" w:hAnsi="Arial" w:cs="Arial"/>
          <w:color w:val="000000" w:themeColor="text1"/>
        </w:rPr>
        <w:t xml:space="preserve">controlling </w:t>
      </w:r>
      <w:r w:rsidR="0048491B" w:rsidRPr="007C5328">
        <w:rPr>
          <w:rFonts w:ascii="Arial" w:hAnsi="Arial" w:cs="Arial"/>
          <w:color w:val="000000" w:themeColor="text1"/>
        </w:rPr>
        <w:t xml:space="preserve">the carbon </w:t>
      </w:r>
      <w:r w:rsidR="00650DB3" w:rsidRPr="007C5328">
        <w:rPr>
          <w:rFonts w:ascii="Arial" w:hAnsi="Arial" w:cs="Arial"/>
          <w:color w:val="000000" w:themeColor="text1"/>
        </w:rPr>
        <w:t xml:space="preserve">morphology. </w:t>
      </w:r>
      <w:r w:rsidR="000523B4" w:rsidRPr="007C5328">
        <w:rPr>
          <w:rFonts w:ascii="Arial" w:hAnsi="Arial" w:cs="Arial"/>
          <w:color w:val="000000" w:themeColor="text1"/>
        </w:rPr>
        <w:t>To this point, w</w:t>
      </w:r>
      <w:r w:rsidR="00650DB3" w:rsidRPr="007C5328">
        <w:rPr>
          <w:rFonts w:ascii="Arial" w:hAnsi="Arial" w:cs="Arial"/>
          <w:color w:val="000000" w:themeColor="text1"/>
        </w:rPr>
        <w:t xml:space="preserve">e have only investigated one boron precursor </w:t>
      </w:r>
      <w:r w:rsidR="000523B4" w:rsidRPr="007C5328">
        <w:rPr>
          <w:rFonts w:ascii="Arial" w:hAnsi="Arial" w:cs="Arial"/>
          <w:color w:val="000000" w:themeColor="text1"/>
        </w:rPr>
        <w:t>with</w:t>
      </w:r>
      <w:r w:rsidR="00650DB3" w:rsidRPr="007C5328">
        <w:rPr>
          <w:rFonts w:ascii="Arial" w:hAnsi="Arial" w:cs="Arial"/>
          <w:color w:val="000000" w:themeColor="text1"/>
        </w:rPr>
        <w:t xml:space="preserve"> a three dimensional conformation. However, there is a vast array of boron precursors</w:t>
      </w:r>
      <w:r w:rsidR="000523B4" w:rsidRPr="007C5328">
        <w:rPr>
          <w:rFonts w:ascii="Arial" w:hAnsi="Arial" w:cs="Arial"/>
          <w:color w:val="000000" w:themeColor="text1"/>
        </w:rPr>
        <w:t xml:space="preserve"> at our disposal. </w:t>
      </w:r>
      <w:r w:rsidR="0051091B" w:rsidRPr="007C5328">
        <w:rPr>
          <w:rFonts w:ascii="Arial" w:hAnsi="Arial" w:cs="Arial"/>
          <w:color w:val="000000" w:themeColor="text1"/>
        </w:rPr>
        <w:t>One option is to use different polytypes of boron precursor</w:t>
      </w:r>
      <w:r w:rsidR="003642AA">
        <w:rPr>
          <w:rFonts w:ascii="Arial" w:hAnsi="Arial" w:cs="Arial"/>
          <w:color w:val="000000" w:themeColor="text1"/>
        </w:rPr>
        <w:t>s</w:t>
      </w:r>
      <w:r w:rsidR="0051091B" w:rsidRPr="007C5328">
        <w:rPr>
          <w:rFonts w:ascii="Arial" w:hAnsi="Arial" w:cs="Arial"/>
          <w:color w:val="000000" w:themeColor="text1"/>
        </w:rPr>
        <w:t>. It has been shown that using two different isomers of closo-dicarbadodecaborane can result in forming either n-type o</w:t>
      </w:r>
      <w:r w:rsidR="003642AA">
        <w:rPr>
          <w:rFonts w:ascii="Arial" w:hAnsi="Arial" w:cs="Arial"/>
          <w:color w:val="000000" w:themeColor="text1"/>
        </w:rPr>
        <w:t>r</w:t>
      </w:r>
      <w:r w:rsidR="0051091B" w:rsidRPr="007C5328">
        <w:rPr>
          <w:rFonts w:ascii="Arial" w:hAnsi="Arial" w:cs="Arial"/>
          <w:color w:val="000000" w:themeColor="text1"/>
        </w:rPr>
        <w:t xml:space="preserve"> p-type semiconductors</w:t>
      </w:r>
      <w:r w:rsidR="005C3E22" w:rsidRPr="007C5328">
        <w:rPr>
          <w:rFonts w:ascii="Arial" w:hAnsi="Arial" w:cs="Arial"/>
          <w:color w:val="000000" w:themeColor="text1"/>
        </w:rPr>
        <w:fldChar w:fldCharType="begin"/>
      </w:r>
      <w:r w:rsidR="005C3E22" w:rsidRPr="007C5328">
        <w:rPr>
          <w:rFonts w:ascii="Arial" w:hAnsi="Arial" w:cs="Arial"/>
          <w:color w:val="000000" w:themeColor="text1"/>
        </w:rPr>
        <w:instrText xml:space="preserve"> ADDIN ZOTERO_ITEM CSL_CITATION {"citationID":"Zr1QCnTq","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5C3E22" w:rsidRPr="007C5328">
        <w:rPr>
          <w:rFonts w:ascii="Arial" w:hAnsi="Arial" w:cs="Arial"/>
          <w:color w:val="000000" w:themeColor="text1"/>
        </w:rPr>
        <w:fldChar w:fldCharType="separate"/>
      </w:r>
      <w:r w:rsidR="005C3E22" w:rsidRPr="007C5328">
        <w:rPr>
          <w:rFonts w:ascii="Arial" w:hAnsi="Arial" w:cs="Arial"/>
          <w:color w:val="000000" w:themeColor="text1"/>
          <w:szCs w:val="24"/>
        </w:rPr>
        <w:t>[80]–[82]</w:t>
      </w:r>
      <w:r w:rsidR="005C3E22" w:rsidRPr="007C5328">
        <w:rPr>
          <w:rFonts w:ascii="Arial" w:hAnsi="Arial" w:cs="Arial"/>
          <w:color w:val="000000" w:themeColor="text1"/>
        </w:rPr>
        <w:fldChar w:fldCharType="end"/>
      </w:r>
      <w:r w:rsidR="0051091B" w:rsidRPr="007C5328">
        <w:rPr>
          <w:rFonts w:ascii="Arial" w:hAnsi="Arial" w:cs="Arial"/>
          <w:color w:val="000000" w:themeColor="text1"/>
        </w:rPr>
        <w:t xml:space="preserve">. </w:t>
      </w:r>
      <w:r w:rsidR="005C3E22" w:rsidRPr="007C5328">
        <w:rPr>
          <w:rFonts w:ascii="Arial" w:hAnsi="Arial" w:cs="Arial"/>
          <w:color w:val="000000" w:themeColor="text1"/>
        </w:rPr>
        <w:t xml:space="preserve">Therefore, the carbon placement </w:t>
      </w:r>
      <w:r w:rsidR="008E16EE" w:rsidRPr="007C5328">
        <w:rPr>
          <w:rFonts w:ascii="Arial" w:hAnsi="Arial" w:cs="Arial"/>
          <w:color w:val="000000" w:themeColor="text1"/>
        </w:rPr>
        <w:t xml:space="preserve">within the icosahedral cage seems to play a significant role in the electrical properties of the formed boron carbide, </w:t>
      </w:r>
      <w:r w:rsidR="00C656FB" w:rsidRPr="007C5328">
        <w:rPr>
          <w:rFonts w:ascii="Arial" w:hAnsi="Arial" w:cs="Arial"/>
          <w:color w:val="000000" w:themeColor="text1"/>
        </w:rPr>
        <w:t xml:space="preserve">thus </w:t>
      </w:r>
      <w:r w:rsidR="008E16EE" w:rsidRPr="007C5328">
        <w:rPr>
          <w:rFonts w:ascii="Arial" w:hAnsi="Arial" w:cs="Arial"/>
          <w:color w:val="000000" w:themeColor="text1"/>
        </w:rPr>
        <w:t xml:space="preserve">we would like to </w:t>
      </w:r>
      <w:r w:rsidR="00C656FB" w:rsidRPr="007C5328">
        <w:rPr>
          <w:rFonts w:ascii="Arial" w:hAnsi="Arial" w:cs="Arial"/>
          <w:color w:val="000000" w:themeColor="text1"/>
        </w:rPr>
        <w:t>perform a compara</w:t>
      </w:r>
      <w:r w:rsidR="003642AA">
        <w:rPr>
          <w:rFonts w:ascii="Arial" w:hAnsi="Arial" w:cs="Arial"/>
          <w:color w:val="000000" w:themeColor="text1"/>
        </w:rPr>
        <w:t>tiv</w:t>
      </w:r>
      <w:r w:rsidR="00C656FB" w:rsidRPr="007C5328">
        <w:rPr>
          <w:rFonts w:ascii="Arial" w:hAnsi="Arial" w:cs="Arial"/>
          <w:color w:val="000000" w:themeColor="text1"/>
        </w:rPr>
        <w:t>e study of the</w:t>
      </w:r>
      <w:r w:rsidR="008E16EE" w:rsidRPr="007C5328">
        <w:rPr>
          <w:rFonts w:ascii="Arial" w:hAnsi="Arial" w:cs="Arial"/>
          <w:color w:val="000000" w:themeColor="text1"/>
        </w:rPr>
        <w:t xml:space="preserve"> effects </w:t>
      </w:r>
      <w:r w:rsidR="00C656FB" w:rsidRPr="007C5328">
        <w:rPr>
          <w:rFonts w:ascii="Arial" w:hAnsi="Arial" w:cs="Arial"/>
          <w:color w:val="000000" w:themeColor="text1"/>
        </w:rPr>
        <w:t>of these polytypes for C</w:t>
      </w:r>
      <w:r w:rsidR="00C656FB" w:rsidRPr="007C5328">
        <w:rPr>
          <w:rFonts w:ascii="Arial" w:hAnsi="Arial" w:cs="Arial"/>
          <w:color w:val="000000" w:themeColor="text1"/>
          <w:vertAlign w:val="subscript"/>
        </w:rPr>
        <w:t>2</w:t>
      </w:r>
      <w:r w:rsidR="00C656FB" w:rsidRPr="007C5328">
        <w:rPr>
          <w:rFonts w:ascii="Arial" w:hAnsi="Arial" w:cs="Arial"/>
          <w:color w:val="000000" w:themeColor="text1"/>
        </w:rPr>
        <w:t>B</w:t>
      </w:r>
      <w:r w:rsidR="00C656FB" w:rsidRPr="007C5328">
        <w:rPr>
          <w:rFonts w:ascii="Arial" w:hAnsi="Arial" w:cs="Arial"/>
          <w:color w:val="000000" w:themeColor="text1"/>
          <w:vertAlign w:val="subscript"/>
        </w:rPr>
        <w:t xml:space="preserve">10 </w:t>
      </w:r>
      <w:r w:rsidR="004F3D87" w:rsidRPr="007C5328">
        <w:rPr>
          <w:rFonts w:ascii="Arial" w:hAnsi="Arial" w:cs="Arial"/>
          <w:color w:val="000000" w:themeColor="text1"/>
        </w:rPr>
        <w:t>on the HCF morphology</w:t>
      </w:r>
      <w:r w:rsidR="00C656FB" w:rsidRPr="007C5328">
        <w:rPr>
          <w:rFonts w:ascii="Arial" w:hAnsi="Arial" w:cs="Arial"/>
          <w:color w:val="000000" w:themeColor="text1"/>
        </w:rPr>
        <w:t>. Another option for the boron precursor is</w:t>
      </w:r>
      <w:r w:rsidR="00E37BB8" w:rsidRPr="007C5328">
        <w:rPr>
          <w:rFonts w:ascii="Arial" w:hAnsi="Arial" w:cs="Arial"/>
          <w:color w:val="000000" w:themeColor="text1"/>
        </w:rPr>
        <w:t xml:space="preserve"> boric acid</w:t>
      </w:r>
      <w:r w:rsidR="00615C28" w:rsidRPr="007C5328">
        <w:rPr>
          <w:rFonts w:ascii="Arial" w:hAnsi="Arial" w:cs="Arial"/>
          <w:color w:val="000000" w:themeColor="text1"/>
        </w:rPr>
        <w:t xml:space="preserve"> (H</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BO</w:t>
      </w:r>
      <w:r w:rsidR="00615C28" w:rsidRPr="007C5328">
        <w:rPr>
          <w:rFonts w:ascii="Arial" w:hAnsi="Arial" w:cs="Arial"/>
          <w:color w:val="000000" w:themeColor="text1"/>
          <w:vertAlign w:val="subscript"/>
        </w:rPr>
        <w:t>3</w:t>
      </w:r>
      <w:r w:rsidR="00615C28" w:rsidRPr="007C5328">
        <w:rPr>
          <w:rFonts w:ascii="Arial" w:hAnsi="Arial" w:cs="Arial"/>
          <w:color w:val="000000" w:themeColor="text1"/>
        </w:rPr>
        <w:t>)</w:t>
      </w:r>
      <w:r w:rsidR="00C656FB" w:rsidRPr="007C5328">
        <w:rPr>
          <w:rFonts w:ascii="Arial" w:hAnsi="Arial" w:cs="Arial"/>
          <w:color w:val="000000" w:themeColor="text1"/>
        </w:rPr>
        <w:t>. This</w:t>
      </w:r>
      <w:r w:rsidR="000523B4" w:rsidRPr="007C5328">
        <w:rPr>
          <w:rFonts w:ascii="Arial" w:hAnsi="Arial" w:cs="Arial"/>
          <w:color w:val="000000" w:themeColor="text1"/>
        </w:rPr>
        <w:t xml:space="preserve"> </w:t>
      </w:r>
      <w:r w:rsidR="00E37BB8" w:rsidRPr="007C5328">
        <w:rPr>
          <w:rFonts w:ascii="Arial" w:hAnsi="Arial" w:cs="Arial"/>
          <w:color w:val="000000" w:themeColor="text1"/>
        </w:rPr>
        <w:t>is soluble in alcohols</w:t>
      </w:r>
      <w:r w:rsidR="00C656FB" w:rsidRPr="007C5328">
        <w:rPr>
          <w:rFonts w:ascii="Arial" w:hAnsi="Arial" w:cs="Arial"/>
          <w:color w:val="000000" w:themeColor="text1"/>
        </w:rPr>
        <w:t>,</w:t>
      </w:r>
      <w:r w:rsidR="00E37BB8" w:rsidRPr="007C5328">
        <w:rPr>
          <w:rFonts w:ascii="Arial" w:hAnsi="Arial" w:cs="Arial"/>
          <w:color w:val="000000" w:themeColor="text1"/>
        </w:rPr>
        <w:t xml:space="preserve"> </w:t>
      </w:r>
      <w:r w:rsidR="00A42239" w:rsidRPr="007C5328">
        <w:rPr>
          <w:rFonts w:ascii="Arial" w:hAnsi="Arial" w:cs="Arial"/>
          <w:color w:val="000000" w:themeColor="text1"/>
        </w:rPr>
        <w:t>melts</w:t>
      </w:r>
      <w:r w:rsidR="00615C28" w:rsidRPr="007C5328">
        <w:rPr>
          <w:rFonts w:ascii="Arial" w:hAnsi="Arial" w:cs="Arial"/>
          <w:color w:val="000000" w:themeColor="text1"/>
        </w:rPr>
        <w:t xml:space="preserve"> at 170 </w:t>
      </w:r>
      <w:r w:rsidR="00615C28" w:rsidRPr="007C5328">
        <w:rPr>
          <w:rFonts w:ascii="Arial" w:hAnsi="Arial" w:cs="Arial"/>
          <w:color w:val="000000" w:themeColor="text1"/>
          <w:vertAlign w:val="superscript"/>
        </w:rPr>
        <w:t>o</w:t>
      </w:r>
      <w:r w:rsidR="00615C28" w:rsidRPr="007C5328">
        <w:rPr>
          <w:rFonts w:ascii="Arial" w:hAnsi="Arial" w:cs="Arial"/>
          <w:color w:val="000000" w:themeColor="text1"/>
        </w:rPr>
        <w:t>C</w:t>
      </w:r>
      <w:r w:rsidR="003642AA">
        <w:rPr>
          <w:rFonts w:ascii="Arial" w:hAnsi="Arial" w:cs="Arial"/>
          <w:color w:val="000000" w:themeColor="text1"/>
        </w:rPr>
        <w:t>,</w:t>
      </w:r>
      <w:r w:rsidR="00615C28" w:rsidRPr="007C5328">
        <w:rPr>
          <w:rFonts w:ascii="Arial" w:hAnsi="Arial" w:cs="Arial"/>
          <w:color w:val="000000" w:themeColor="text1"/>
        </w:rPr>
        <w:t xml:space="preserve"> and </w:t>
      </w:r>
      <w:r w:rsidR="00C656FB" w:rsidRPr="007C5328">
        <w:rPr>
          <w:rFonts w:ascii="Arial" w:hAnsi="Arial" w:cs="Arial"/>
          <w:color w:val="000000" w:themeColor="text1"/>
        </w:rPr>
        <w:t xml:space="preserve">can be </w:t>
      </w:r>
      <w:r w:rsidR="00CF1BB5" w:rsidRPr="007C5328">
        <w:rPr>
          <w:rFonts w:ascii="Arial" w:hAnsi="Arial" w:cs="Arial"/>
          <w:color w:val="000000" w:themeColor="text1"/>
        </w:rPr>
        <w:t xml:space="preserve">introduced into the reactor with a bubbler. </w:t>
      </w:r>
      <w:r w:rsidR="00615C28" w:rsidRPr="007C5328">
        <w:rPr>
          <w:rFonts w:ascii="Arial" w:hAnsi="Arial" w:cs="Arial"/>
          <w:color w:val="000000" w:themeColor="text1"/>
        </w:rPr>
        <w:t>The same is true for metaboric acid (HBO</w:t>
      </w:r>
      <w:r w:rsidR="00615C28" w:rsidRPr="007C5328">
        <w:rPr>
          <w:rFonts w:ascii="Arial" w:hAnsi="Arial" w:cs="Arial"/>
          <w:color w:val="000000" w:themeColor="text1"/>
          <w:vertAlign w:val="subscript"/>
        </w:rPr>
        <w:t>2</w:t>
      </w:r>
      <w:r w:rsidR="00615C28" w:rsidRPr="007C5328">
        <w:rPr>
          <w:rFonts w:ascii="Arial" w:hAnsi="Arial" w:cs="Arial"/>
          <w:color w:val="000000" w:themeColor="text1"/>
        </w:rPr>
        <w:t xml:space="preserve">). </w:t>
      </w:r>
      <w:r w:rsidR="00A42239" w:rsidRPr="007C5328">
        <w:rPr>
          <w:rFonts w:ascii="Arial" w:hAnsi="Arial" w:cs="Arial"/>
          <w:color w:val="000000" w:themeColor="text1"/>
        </w:rPr>
        <w:t>Because t</w:t>
      </w:r>
      <w:r w:rsidR="003A43DC" w:rsidRPr="007C5328">
        <w:rPr>
          <w:rFonts w:ascii="Arial" w:hAnsi="Arial" w:cs="Arial"/>
          <w:color w:val="000000" w:themeColor="text1"/>
        </w:rPr>
        <w:t>he</w:t>
      </w:r>
      <w:r w:rsidR="00615C28" w:rsidRPr="007C5328">
        <w:rPr>
          <w:rFonts w:ascii="Arial" w:hAnsi="Arial" w:cs="Arial"/>
          <w:color w:val="000000" w:themeColor="text1"/>
        </w:rPr>
        <w:t xml:space="preserve"> </w:t>
      </w:r>
      <w:r w:rsidR="003A43DC" w:rsidRPr="007C5328">
        <w:rPr>
          <w:rFonts w:ascii="Arial" w:hAnsi="Arial" w:cs="Arial"/>
          <w:color w:val="000000" w:themeColor="text1"/>
        </w:rPr>
        <w:t>boron acids contain oxygen, addition</w:t>
      </w:r>
      <w:r w:rsidR="003642AA">
        <w:rPr>
          <w:rFonts w:ascii="Arial" w:hAnsi="Arial" w:cs="Arial"/>
          <w:color w:val="000000" w:themeColor="text1"/>
        </w:rPr>
        <w:t>al</w:t>
      </w:r>
      <w:r w:rsidR="00615C28" w:rsidRPr="007C5328">
        <w:rPr>
          <w:rFonts w:ascii="Arial" w:hAnsi="Arial" w:cs="Arial"/>
          <w:color w:val="000000" w:themeColor="text1"/>
        </w:rPr>
        <w:t xml:space="preserve"> analysis of the role of oxygen on the HCF morphology</w:t>
      </w:r>
      <w:r w:rsidR="00A42239" w:rsidRPr="007C5328">
        <w:rPr>
          <w:rFonts w:ascii="Arial" w:hAnsi="Arial" w:cs="Arial"/>
          <w:color w:val="000000" w:themeColor="text1"/>
        </w:rPr>
        <w:t xml:space="preserve"> is in order</w:t>
      </w:r>
      <w:r w:rsidR="00615C28" w:rsidRPr="007C5328">
        <w:rPr>
          <w:rFonts w:ascii="Arial" w:hAnsi="Arial" w:cs="Arial"/>
          <w:color w:val="000000" w:themeColor="text1"/>
        </w:rPr>
        <w:t>.</w:t>
      </w:r>
      <w:r w:rsidR="003A43DC" w:rsidRPr="007C5328">
        <w:rPr>
          <w:rFonts w:ascii="Arial" w:hAnsi="Arial" w:cs="Arial"/>
          <w:color w:val="000000" w:themeColor="text1"/>
        </w:rPr>
        <w:t xml:space="preserve"> </w:t>
      </w:r>
      <w:r w:rsidR="00F17209" w:rsidRPr="007C5328">
        <w:rPr>
          <w:rFonts w:ascii="Arial" w:hAnsi="Arial" w:cs="Arial"/>
          <w:color w:val="000000" w:themeColor="text1"/>
        </w:rPr>
        <w:t>In terms of an oxygen</w:t>
      </w:r>
      <w:r w:rsidR="003642AA">
        <w:rPr>
          <w:rFonts w:ascii="Arial" w:hAnsi="Arial" w:cs="Arial"/>
          <w:color w:val="000000" w:themeColor="text1"/>
        </w:rPr>
        <w:t>-</w:t>
      </w:r>
      <w:r w:rsidR="00F17209" w:rsidRPr="007C5328">
        <w:rPr>
          <w:rFonts w:ascii="Arial" w:hAnsi="Arial" w:cs="Arial"/>
          <w:color w:val="000000" w:themeColor="text1"/>
        </w:rPr>
        <w:t>free precursor, decaborane (B</w:t>
      </w:r>
      <w:r w:rsidR="00F17209" w:rsidRPr="007C5328">
        <w:rPr>
          <w:rFonts w:ascii="Arial" w:hAnsi="Arial" w:cs="Arial"/>
          <w:color w:val="000000" w:themeColor="text1"/>
          <w:vertAlign w:val="subscript"/>
        </w:rPr>
        <w:t>10</w:t>
      </w:r>
      <w:r w:rsidR="00F17209" w:rsidRPr="007C5328">
        <w:rPr>
          <w:rFonts w:ascii="Arial" w:hAnsi="Arial" w:cs="Arial"/>
          <w:color w:val="000000" w:themeColor="text1"/>
        </w:rPr>
        <w:t>H</w:t>
      </w:r>
      <w:r w:rsidR="00F17209" w:rsidRPr="007C5328">
        <w:rPr>
          <w:rFonts w:ascii="Arial" w:hAnsi="Arial" w:cs="Arial"/>
          <w:color w:val="000000" w:themeColor="text1"/>
          <w:vertAlign w:val="subscript"/>
        </w:rPr>
        <w:t>14</w:t>
      </w:r>
      <w:r w:rsidR="00F17209" w:rsidRPr="007C5328">
        <w:rPr>
          <w:rFonts w:ascii="Arial" w:hAnsi="Arial" w:cs="Arial"/>
          <w:color w:val="000000" w:themeColor="text1"/>
        </w:rPr>
        <w:t>) is an excellent open cage molecule that sublime</w:t>
      </w:r>
      <w:r w:rsidR="00A42239" w:rsidRPr="007C5328">
        <w:rPr>
          <w:rFonts w:ascii="Arial" w:hAnsi="Arial" w:cs="Arial"/>
          <w:color w:val="000000" w:themeColor="text1"/>
        </w:rPr>
        <w:t>s at low temperatures, where</w:t>
      </w:r>
      <w:r w:rsidR="008C1087" w:rsidRPr="007C5328">
        <w:rPr>
          <w:rFonts w:ascii="Arial" w:hAnsi="Arial" w:cs="Arial"/>
          <w:color w:val="000000" w:themeColor="text1"/>
        </w:rPr>
        <w:t xml:space="preserve"> cage morphology may favor sp</w:t>
      </w:r>
      <w:r w:rsidR="008C1087" w:rsidRPr="007C5328">
        <w:rPr>
          <w:rFonts w:ascii="Arial" w:hAnsi="Arial" w:cs="Arial"/>
          <w:color w:val="000000" w:themeColor="text1"/>
          <w:vertAlign w:val="superscript"/>
        </w:rPr>
        <w:t>3</w:t>
      </w:r>
      <w:r w:rsidR="008C1087" w:rsidRPr="007C5328">
        <w:rPr>
          <w:rFonts w:ascii="Arial" w:hAnsi="Arial" w:cs="Arial"/>
          <w:color w:val="000000" w:themeColor="text1"/>
        </w:rPr>
        <w:t xml:space="preserve"> bonding. We will utilize these </w:t>
      </w:r>
      <w:r w:rsidR="00A42239" w:rsidRPr="007C5328">
        <w:rPr>
          <w:rFonts w:ascii="Arial" w:hAnsi="Arial" w:cs="Arial"/>
          <w:color w:val="000000" w:themeColor="text1"/>
        </w:rPr>
        <w:t>families</w:t>
      </w:r>
      <w:r w:rsidR="008C1087" w:rsidRPr="007C5328">
        <w:rPr>
          <w:rFonts w:ascii="Arial" w:hAnsi="Arial" w:cs="Arial"/>
          <w:color w:val="000000" w:themeColor="text1"/>
        </w:rPr>
        <w:t xml:space="preserve"> of boron precursors in this study. We will conduct the same set of experiments in section </w:t>
      </w:r>
      <w:r w:rsidR="00AD31C3" w:rsidRPr="007C5328">
        <w:rPr>
          <w:rFonts w:ascii="Arial" w:hAnsi="Arial" w:cs="Arial"/>
          <w:b/>
          <w:color w:val="000000" w:themeColor="text1"/>
        </w:rPr>
        <w:t>a)</w:t>
      </w:r>
      <w:r w:rsidR="008C1087" w:rsidRPr="007C5328">
        <w:rPr>
          <w:rFonts w:ascii="Arial" w:hAnsi="Arial" w:cs="Arial"/>
          <w:color w:val="000000" w:themeColor="text1"/>
        </w:rPr>
        <w:t xml:space="preserve"> to correlate the HCF morphology with </w:t>
      </w:r>
      <w:r w:rsidR="003642AA">
        <w:rPr>
          <w:rFonts w:ascii="Arial" w:hAnsi="Arial" w:cs="Arial"/>
          <w:color w:val="000000" w:themeColor="text1"/>
        </w:rPr>
        <w:t xml:space="preserve">the </w:t>
      </w:r>
      <w:r w:rsidR="008C1087" w:rsidRPr="007C5328">
        <w:rPr>
          <w:rFonts w:ascii="Arial" w:hAnsi="Arial" w:cs="Arial"/>
          <w:color w:val="000000" w:themeColor="text1"/>
        </w:rPr>
        <w:t>ratio of D/G bonding of carbon.</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The results from </w:t>
      </w:r>
      <w:r w:rsidR="00C7176C" w:rsidRPr="007C5328">
        <w:rPr>
          <w:rFonts w:ascii="Arial" w:hAnsi="Arial" w:cs="Arial"/>
          <w:b/>
          <w:color w:val="000000" w:themeColor="text1"/>
        </w:rPr>
        <w:t>a)</w:t>
      </w:r>
      <w:r w:rsidR="00C7176C" w:rsidRPr="007C5328">
        <w:rPr>
          <w:rFonts w:ascii="Arial" w:hAnsi="Arial" w:cs="Arial"/>
          <w:color w:val="000000" w:themeColor="text1"/>
        </w:rPr>
        <w:t xml:space="preserve"> </w:t>
      </w:r>
      <w:r w:rsidR="0084290A" w:rsidRPr="007C5328">
        <w:rPr>
          <w:rFonts w:ascii="Arial" w:hAnsi="Arial" w:cs="Arial"/>
          <w:color w:val="000000" w:themeColor="text1"/>
        </w:rPr>
        <w:t xml:space="preserve">will also help us to better understand </w:t>
      </w:r>
      <w:r w:rsidR="00900757" w:rsidRPr="007C5328">
        <w:rPr>
          <w:rFonts w:ascii="Arial" w:hAnsi="Arial" w:cs="Arial"/>
          <w:color w:val="000000" w:themeColor="text1"/>
        </w:rPr>
        <w:t>if the changes in morphology due to boron source are due to oxygen or other elements being incorporated into the carbon along with boron.</w:t>
      </w:r>
    </w:p>
    <w:p w:rsidR="003A43DC" w:rsidRPr="007C5328" w:rsidRDefault="003A43DC" w:rsidP="002E1881">
      <w:pPr>
        <w:rPr>
          <w:rFonts w:ascii="Arial" w:hAnsi="Arial" w:cs="Arial"/>
          <w:color w:val="000000" w:themeColor="text1"/>
        </w:rPr>
      </w:pPr>
    </w:p>
    <w:p w:rsidR="00BA3626" w:rsidRPr="007C5328" w:rsidRDefault="00BA3626" w:rsidP="002E1881">
      <w:pPr>
        <w:rPr>
          <w:rFonts w:ascii="Arial" w:hAnsi="Arial" w:cs="Arial"/>
          <w:color w:val="000000" w:themeColor="text1"/>
        </w:rPr>
      </w:pPr>
      <w:r w:rsidRPr="007C5328">
        <w:rPr>
          <w:rFonts w:ascii="Arial" w:hAnsi="Arial" w:cs="Arial"/>
          <w:color w:val="000000" w:themeColor="text1"/>
        </w:rPr>
        <w:t>But not only different precursor</w:t>
      </w:r>
      <w:r w:rsidR="003642AA">
        <w:rPr>
          <w:rFonts w:ascii="Arial" w:hAnsi="Arial" w:cs="Arial"/>
          <w:color w:val="000000" w:themeColor="text1"/>
        </w:rPr>
        <w:t>s</w:t>
      </w:r>
      <w:r w:rsidRPr="007C5328">
        <w:rPr>
          <w:rFonts w:ascii="Arial" w:hAnsi="Arial" w:cs="Arial"/>
          <w:color w:val="000000" w:themeColor="text1"/>
        </w:rPr>
        <w:t xml:space="preserve"> of boron can be used. Doping with different sources of nitrogen is important to further understand the role of doing in the GUITAR structure and properties. </w:t>
      </w:r>
      <w:r w:rsidR="001211CB" w:rsidRPr="007C5328">
        <w:rPr>
          <w:rFonts w:ascii="Arial" w:hAnsi="Arial" w:cs="Arial"/>
          <w:color w:val="000000" w:themeColor="text1"/>
        </w:rPr>
        <w:t xml:space="preserve">If it is changes in strain into the graphitic layer or between layers that drive the HFC structure, then having an element with a </w:t>
      </w:r>
      <w:r w:rsidR="004A5415" w:rsidRPr="007C5328">
        <w:rPr>
          <w:rFonts w:ascii="Arial" w:hAnsi="Arial" w:cs="Arial"/>
          <w:color w:val="000000" w:themeColor="text1"/>
        </w:rPr>
        <w:t xml:space="preserve">slightly different atomic </w:t>
      </w:r>
      <w:r w:rsidR="001211CB" w:rsidRPr="007C5328">
        <w:rPr>
          <w:rFonts w:ascii="Arial" w:hAnsi="Arial" w:cs="Arial"/>
          <w:color w:val="000000" w:themeColor="text1"/>
        </w:rPr>
        <w:t xml:space="preserve">size </w:t>
      </w:r>
      <w:r w:rsidR="004A5415" w:rsidRPr="007C5328">
        <w:rPr>
          <w:rFonts w:ascii="Arial" w:hAnsi="Arial" w:cs="Arial"/>
          <w:color w:val="000000" w:themeColor="text1"/>
        </w:rPr>
        <w:t>to that of carbon may ind</w:t>
      </w:r>
      <w:r w:rsidR="001211CB" w:rsidRPr="007C5328">
        <w:rPr>
          <w:rFonts w:ascii="Arial" w:hAnsi="Arial" w:cs="Arial"/>
          <w:color w:val="000000" w:themeColor="text1"/>
        </w:rPr>
        <w:t xml:space="preserve">uce different structures. If it is size related, boron has </w:t>
      </w:r>
      <w:r w:rsidR="003642AA">
        <w:rPr>
          <w:rFonts w:ascii="Arial" w:hAnsi="Arial" w:cs="Arial"/>
          <w:color w:val="000000" w:themeColor="text1"/>
        </w:rPr>
        <w:t xml:space="preserve">a </w:t>
      </w:r>
      <w:r w:rsidR="004A5415" w:rsidRPr="007C5328">
        <w:rPr>
          <w:rFonts w:ascii="Arial" w:hAnsi="Arial" w:cs="Arial"/>
          <w:color w:val="000000" w:themeColor="text1"/>
        </w:rPr>
        <w:t>higher</w:t>
      </w:r>
      <w:r w:rsidR="001211CB" w:rsidRPr="007C5328">
        <w:rPr>
          <w:rFonts w:ascii="Arial" w:hAnsi="Arial" w:cs="Arial"/>
          <w:color w:val="000000" w:themeColor="text1"/>
        </w:rPr>
        <w:t xml:space="preserve"> </w:t>
      </w:r>
      <w:r w:rsidR="00A8110C" w:rsidRPr="007C5328">
        <w:rPr>
          <w:rFonts w:ascii="Arial" w:hAnsi="Arial" w:cs="Arial"/>
          <w:color w:val="000000" w:themeColor="text1"/>
        </w:rPr>
        <w:t xml:space="preserve">atomic radius </w:t>
      </w:r>
      <w:r w:rsidR="001211CB" w:rsidRPr="007C5328">
        <w:rPr>
          <w:rFonts w:ascii="Arial" w:hAnsi="Arial" w:cs="Arial"/>
          <w:color w:val="000000" w:themeColor="text1"/>
        </w:rPr>
        <w:t xml:space="preserve">compared to carbon, but nitrogen has </w:t>
      </w:r>
      <w:r w:rsidR="003642AA">
        <w:rPr>
          <w:rFonts w:ascii="Arial" w:hAnsi="Arial" w:cs="Arial"/>
          <w:color w:val="000000" w:themeColor="text1"/>
        </w:rPr>
        <w:t xml:space="preserve">a </w:t>
      </w:r>
      <w:r w:rsidR="004A5415" w:rsidRPr="007C5328">
        <w:rPr>
          <w:rFonts w:ascii="Arial" w:hAnsi="Arial" w:cs="Arial"/>
          <w:color w:val="000000" w:themeColor="text1"/>
        </w:rPr>
        <w:t xml:space="preserve">smaller </w:t>
      </w:r>
      <w:r w:rsidR="00A8110C" w:rsidRPr="007C5328">
        <w:rPr>
          <w:rFonts w:ascii="Arial" w:hAnsi="Arial" w:cs="Arial"/>
          <w:color w:val="000000" w:themeColor="text1"/>
        </w:rPr>
        <w:t>radius</w:t>
      </w:r>
      <w:r w:rsidR="001211CB" w:rsidRPr="007C5328">
        <w:rPr>
          <w:rFonts w:ascii="Arial" w:hAnsi="Arial" w:cs="Arial"/>
          <w:color w:val="000000" w:themeColor="text1"/>
        </w:rPr>
        <w:t>, therefore they</w:t>
      </w:r>
      <w:r w:rsidR="001D783C" w:rsidRPr="007C5328">
        <w:rPr>
          <w:rFonts w:ascii="Arial" w:hAnsi="Arial" w:cs="Arial"/>
          <w:color w:val="000000" w:themeColor="text1"/>
        </w:rPr>
        <w:t xml:space="preserve"> </w:t>
      </w:r>
      <w:r w:rsidR="001211CB" w:rsidRPr="007C5328">
        <w:rPr>
          <w:rFonts w:ascii="Arial" w:hAnsi="Arial" w:cs="Arial"/>
          <w:color w:val="000000" w:themeColor="text1"/>
        </w:rPr>
        <w:t xml:space="preserve">will distorter the graphitic layer in different ways. </w:t>
      </w:r>
      <w:r w:rsidR="00486C9A" w:rsidRPr="007C5328">
        <w:rPr>
          <w:rFonts w:ascii="Arial" w:hAnsi="Arial" w:cs="Arial"/>
          <w:color w:val="000000" w:themeColor="text1"/>
        </w:rPr>
        <w:t>Additionally, N doping favors sp</w:t>
      </w:r>
      <w:r w:rsidR="00486C9A" w:rsidRPr="007C5328">
        <w:rPr>
          <w:rFonts w:ascii="Arial" w:hAnsi="Arial" w:cs="Arial"/>
          <w:color w:val="000000" w:themeColor="text1"/>
          <w:vertAlign w:val="superscript"/>
        </w:rPr>
        <w:t>2</w:t>
      </w:r>
      <w:r w:rsidR="00486C9A" w:rsidRPr="007C5328">
        <w:rPr>
          <w:rFonts w:ascii="Arial" w:hAnsi="Arial" w:cs="Arial"/>
          <w:color w:val="000000" w:themeColor="text1"/>
        </w:rPr>
        <w:t xml:space="preserve"> bonds formation instead of sp</w:t>
      </w:r>
      <w:r w:rsidR="00486C9A" w:rsidRPr="007C5328">
        <w:rPr>
          <w:rFonts w:ascii="Arial" w:hAnsi="Arial" w:cs="Arial"/>
          <w:color w:val="000000" w:themeColor="text1"/>
          <w:vertAlign w:val="superscript"/>
        </w:rPr>
        <w:t>3</w:t>
      </w:r>
      <w:r w:rsidR="00486C9A" w:rsidRPr="007C5328">
        <w:rPr>
          <w:rFonts w:ascii="Arial" w:hAnsi="Arial" w:cs="Arial"/>
          <w:color w:val="000000" w:themeColor="text1"/>
        </w:rPr>
        <w:t xml:space="preserve"> bonds. </w:t>
      </w:r>
      <w:r w:rsidR="001211CB" w:rsidRPr="007C5328">
        <w:rPr>
          <w:rFonts w:ascii="Arial" w:hAnsi="Arial" w:cs="Arial"/>
          <w:color w:val="000000" w:themeColor="text1"/>
        </w:rPr>
        <w:t xml:space="preserve">On other hand, </w:t>
      </w:r>
      <w:r w:rsidR="00B278E2" w:rsidRPr="007C5328">
        <w:rPr>
          <w:rFonts w:ascii="Arial" w:hAnsi="Arial" w:cs="Arial"/>
          <w:color w:val="000000" w:themeColor="text1"/>
        </w:rPr>
        <w:t xml:space="preserve">it has been shown that doping with B and N will result in </w:t>
      </w:r>
      <w:r w:rsidR="009311D0" w:rsidRPr="007C5328">
        <w:rPr>
          <w:rFonts w:ascii="Arial" w:hAnsi="Arial" w:cs="Arial"/>
          <w:color w:val="000000" w:themeColor="text1"/>
        </w:rPr>
        <w:t>opposite charge carrier type (</w:t>
      </w:r>
      <w:r w:rsidR="00E81ECD" w:rsidRPr="007C5328">
        <w:rPr>
          <w:rFonts w:ascii="Arial" w:hAnsi="Arial" w:cs="Arial"/>
          <w:color w:val="000000" w:themeColor="text1"/>
        </w:rPr>
        <w:t>p-type or n-type</w:t>
      </w:r>
      <w:r w:rsidR="009311D0" w:rsidRPr="007C5328">
        <w:rPr>
          <w:rFonts w:ascii="Arial" w:hAnsi="Arial" w:cs="Arial"/>
          <w:color w:val="000000" w:themeColor="text1"/>
        </w:rPr>
        <w:t>)</w:t>
      </w:r>
      <w:r w:rsidR="00E81ECD" w:rsidRPr="007C5328">
        <w:rPr>
          <w:rFonts w:ascii="Arial" w:hAnsi="Arial" w:cs="Arial"/>
          <w:color w:val="000000" w:themeColor="text1"/>
        </w:rPr>
        <w:t xml:space="preserve">. Therefore, we would like to explore the </w:t>
      </w:r>
      <w:r w:rsidR="00B278E2" w:rsidRPr="007C5328">
        <w:rPr>
          <w:rFonts w:ascii="Arial" w:hAnsi="Arial" w:cs="Arial"/>
          <w:color w:val="000000" w:themeColor="text1"/>
        </w:rPr>
        <w:t>differen</w:t>
      </w:r>
      <w:r w:rsidR="00E81ECD" w:rsidRPr="007C5328">
        <w:rPr>
          <w:rFonts w:ascii="Arial" w:hAnsi="Arial" w:cs="Arial"/>
          <w:color w:val="000000" w:themeColor="text1"/>
        </w:rPr>
        <w:t xml:space="preserve">ces in electrical properties as will be explained later. </w:t>
      </w:r>
      <w:r w:rsidR="001211CB" w:rsidRPr="007C5328">
        <w:rPr>
          <w:rFonts w:ascii="Arial" w:hAnsi="Arial" w:cs="Arial"/>
          <w:color w:val="000000" w:themeColor="text1"/>
        </w:rPr>
        <w:t xml:space="preserve"> </w:t>
      </w:r>
    </w:p>
    <w:p w:rsidR="00BA3626" w:rsidRPr="007C5328" w:rsidRDefault="00BA3626" w:rsidP="002E1881">
      <w:pPr>
        <w:rPr>
          <w:rFonts w:ascii="Arial" w:hAnsi="Arial" w:cs="Arial"/>
          <w:color w:val="000000" w:themeColor="text1"/>
        </w:rPr>
      </w:pPr>
    </w:p>
    <w:p w:rsidR="00781479" w:rsidRPr="007C5328" w:rsidRDefault="00611B59" w:rsidP="002E1881">
      <w:pPr>
        <w:rPr>
          <w:rFonts w:ascii="Arial" w:hAnsi="Arial" w:cs="Arial"/>
          <w:color w:val="000000" w:themeColor="text1"/>
        </w:rPr>
      </w:pPr>
      <w:r w:rsidRPr="007C5328">
        <w:rPr>
          <w:rFonts w:ascii="Arial" w:hAnsi="Arial" w:cs="Arial"/>
          <w:color w:val="000000" w:themeColor="text1"/>
        </w:rPr>
        <w:t>We investigate the viability of using</w:t>
      </w:r>
      <w:r w:rsidR="00781479" w:rsidRPr="007C5328">
        <w:rPr>
          <w:rFonts w:ascii="Arial" w:hAnsi="Arial" w:cs="Arial"/>
          <w:color w:val="000000" w:themeColor="text1"/>
        </w:rPr>
        <w:t xml:space="preserve"> co-doping HCF </w:t>
      </w:r>
      <w:r w:rsidRPr="007C5328">
        <w:rPr>
          <w:rFonts w:ascii="Arial" w:hAnsi="Arial" w:cs="Arial"/>
          <w:color w:val="000000" w:themeColor="text1"/>
        </w:rPr>
        <w:t>to sculpt the carbon morpholog</w:t>
      </w:r>
      <w:r w:rsidR="00BA3626" w:rsidRPr="007C5328">
        <w:rPr>
          <w:rFonts w:ascii="Arial" w:hAnsi="Arial" w:cs="Arial"/>
          <w:color w:val="000000" w:themeColor="text1"/>
        </w:rPr>
        <w:t>y</w:t>
      </w:r>
      <w:r w:rsidR="00781479" w:rsidRPr="007C5328">
        <w:rPr>
          <w:rFonts w:ascii="Arial" w:hAnsi="Arial" w:cs="Arial"/>
          <w:color w:val="000000" w:themeColor="text1"/>
        </w:rPr>
        <w:t>, i.e. long hollow filaments, carbon eggs, etc. For this project, we propose to co-dope with boron and nitrogen. The first approach is to introduce the dopants with separate precursors. We will utilize our proprietary boron precursor (to be revealed in the initial HCF publication) and ammonia (NH</w:t>
      </w:r>
      <w:r w:rsidR="00781479" w:rsidRPr="007C5328">
        <w:rPr>
          <w:rFonts w:ascii="Arial" w:hAnsi="Arial" w:cs="Arial"/>
          <w:color w:val="000000" w:themeColor="text1"/>
          <w:vertAlign w:val="subscript"/>
        </w:rPr>
        <w:t>3</w:t>
      </w:r>
      <w:r w:rsidR="00653E38" w:rsidRPr="007C5328">
        <w:rPr>
          <w:rFonts w:ascii="Arial" w:hAnsi="Arial" w:cs="Arial"/>
          <w:color w:val="000000" w:themeColor="text1"/>
        </w:rPr>
        <w:t xml:space="preserve">), where </w:t>
      </w:r>
      <w:r w:rsidR="00781479" w:rsidRPr="007C5328">
        <w:rPr>
          <w:rFonts w:ascii="Arial" w:hAnsi="Arial" w:cs="Arial"/>
          <w:color w:val="000000" w:themeColor="text1"/>
        </w:rPr>
        <w:t xml:space="preserve">we will dope with just ammonia as a control. </w:t>
      </w:r>
      <w:r w:rsidR="000A7C0B" w:rsidRPr="007C5328">
        <w:rPr>
          <w:rFonts w:ascii="Arial" w:hAnsi="Arial" w:cs="Arial"/>
          <w:color w:val="000000" w:themeColor="text1"/>
        </w:rPr>
        <w:t xml:space="preserve">In terms </w:t>
      </w:r>
      <w:r w:rsidR="003642AA">
        <w:rPr>
          <w:rFonts w:ascii="Arial" w:hAnsi="Arial" w:cs="Arial"/>
          <w:color w:val="000000" w:themeColor="text1"/>
        </w:rPr>
        <w:t xml:space="preserve">of </w:t>
      </w:r>
      <w:r w:rsidR="000A7C0B" w:rsidRPr="007C5328">
        <w:rPr>
          <w:rFonts w:ascii="Arial" w:hAnsi="Arial" w:cs="Arial"/>
          <w:color w:val="000000" w:themeColor="text1"/>
        </w:rPr>
        <w:t>identifying whether the conformation of the dopant can affect HCF, we will also nitrogen dope using pyridine (C</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H</w:t>
      </w:r>
      <w:r w:rsidR="000A7C0B" w:rsidRPr="007C5328">
        <w:rPr>
          <w:rFonts w:ascii="Arial" w:hAnsi="Arial" w:cs="Arial"/>
          <w:color w:val="000000" w:themeColor="text1"/>
          <w:vertAlign w:val="subscript"/>
        </w:rPr>
        <w:t>5</w:t>
      </w:r>
      <w:r w:rsidR="000A7C0B" w:rsidRPr="007C5328">
        <w:rPr>
          <w:rFonts w:ascii="Arial" w:hAnsi="Arial" w:cs="Arial"/>
          <w:color w:val="000000" w:themeColor="text1"/>
        </w:rPr>
        <w:t xml:space="preserve">N), which already has the hexagonal morphology of graphene. </w:t>
      </w:r>
      <w:r w:rsidR="00F92B31" w:rsidRPr="007C5328">
        <w:rPr>
          <w:rFonts w:ascii="Arial" w:hAnsi="Arial" w:cs="Arial"/>
          <w:color w:val="000000" w:themeColor="text1"/>
        </w:rPr>
        <w:t xml:space="preserve">Introducing the nitrogen dopant separately allows us a higher degree of control, </w:t>
      </w:r>
      <w:r w:rsidR="00653E38" w:rsidRPr="007C5328">
        <w:rPr>
          <w:rFonts w:ascii="Arial" w:hAnsi="Arial" w:cs="Arial"/>
          <w:color w:val="000000" w:themeColor="text1"/>
        </w:rPr>
        <w:t>such that</w:t>
      </w:r>
      <w:r w:rsidR="00F92B31" w:rsidRPr="007C5328">
        <w:rPr>
          <w:rFonts w:ascii="Arial" w:hAnsi="Arial" w:cs="Arial"/>
          <w:color w:val="000000" w:themeColor="text1"/>
        </w:rPr>
        <w:t xml:space="preserve"> we can modify the ratio to control the HCF morphology. </w:t>
      </w:r>
      <w:r w:rsidR="00781479" w:rsidRPr="007C5328">
        <w:rPr>
          <w:rFonts w:ascii="Arial" w:hAnsi="Arial" w:cs="Arial"/>
          <w:color w:val="000000" w:themeColor="text1"/>
        </w:rPr>
        <w:t xml:space="preserve">Nitrogen doping will introduce pentagonal bonding into the graphene lattice, </w:t>
      </w:r>
      <w:r w:rsidR="00781479" w:rsidRPr="007C5328">
        <w:rPr>
          <w:rFonts w:ascii="Arial" w:hAnsi="Arial" w:cs="Arial"/>
          <w:color w:val="000000" w:themeColor="text1"/>
        </w:rPr>
        <w:lastRenderedPageBreak/>
        <w:t xml:space="preserve">which will produce lattice </w:t>
      </w:r>
      <w:r w:rsidR="00CF1BB5" w:rsidRPr="007C5328">
        <w:rPr>
          <w:rFonts w:ascii="Arial" w:hAnsi="Arial" w:cs="Arial"/>
          <w:color w:val="000000" w:themeColor="text1"/>
        </w:rPr>
        <w:t>strain</w:t>
      </w:r>
      <w:r w:rsidR="00781479" w:rsidRPr="007C5328">
        <w:rPr>
          <w:rFonts w:ascii="Arial" w:hAnsi="Arial" w:cs="Arial"/>
          <w:color w:val="000000" w:themeColor="text1"/>
        </w:rPr>
        <w:t>, thereby affecting the HCF morphology. We are interested in identifying the effects of stress on boron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e. does </w:t>
      </w:r>
      <w:r w:rsidR="00CF1BB5" w:rsidRPr="007C5328">
        <w:rPr>
          <w:rFonts w:ascii="Arial" w:hAnsi="Arial" w:cs="Arial"/>
          <w:color w:val="000000" w:themeColor="text1"/>
        </w:rPr>
        <w:t>a secondary stress</w:t>
      </w:r>
      <w:r w:rsidR="00781479" w:rsidRPr="007C5328">
        <w:rPr>
          <w:rFonts w:ascii="Arial" w:hAnsi="Arial" w:cs="Arial"/>
          <w:color w:val="000000" w:themeColor="text1"/>
        </w:rPr>
        <w:t xml:space="preserve"> </w:t>
      </w:r>
      <w:r w:rsidR="00CF1BB5" w:rsidRPr="007C5328">
        <w:rPr>
          <w:rFonts w:ascii="Arial" w:hAnsi="Arial" w:cs="Arial"/>
          <w:color w:val="000000" w:themeColor="text1"/>
        </w:rPr>
        <w:t>promote</w:t>
      </w:r>
      <w:r w:rsidR="00781479" w:rsidRPr="007C5328">
        <w:rPr>
          <w:rFonts w:ascii="Arial" w:hAnsi="Arial" w:cs="Arial"/>
          <w:color w:val="000000" w:themeColor="text1"/>
        </w:rPr>
        <w:t xml:space="preserve"> sp</w:t>
      </w:r>
      <w:r w:rsidR="00781479" w:rsidRPr="007C5328">
        <w:rPr>
          <w:rFonts w:ascii="Arial" w:hAnsi="Arial" w:cs="Arial"/>
          <w:color w:val="000000" w:themeColor="text1"/>
          <w:vertAlign w:val="superscript"/>
        </w:rPr>
        <w:t>3</w:t>
      </w:r>
      <w:r w:rsidR="00781479" w:rsidRPr="007C5328">
        <w:rPr>
          <w:rFonts w:ascii="Arial" w:hAnsi="Arial" w:cs="Arial"/>
          <w:color w:val="000000" w:themeColor="text1"/>
        </w:rPr>
        <w:t xml:space="preserve"> bonding in the HCF, and if so, does this affect its morphology? Do we obtain new morphologies that we have</w:t>
      </w:r>
      <w:r w:rsidR="009D3FF2" w:rsidRPr="007C5328">
        <w:rPr>
          <w:rFonts w:ascii="Arial" w:hAnsi="Arial" w:cs="Arial"/>
          <w:color w:val="000000" w:themeColor="text1"/>
        </w:rPr>
        <w:t xml:space="preserve"> </w:t>
      </w:r>
      <w:r w:rsidR="00781479" w:rsidRPr="007C5328">
        <w:rPr>
          <w:rFonts w:ascii="Arial" w:hAnsi="Arial" w:cs="Arial"/>
          <w:color w:val="000000" w:themeColor="text1"/>
        </w:rPr>
        <w:t>n</w:t>
      </w:r>
      <w:r w:rsidR="009D3FF2" w:rsidRPr="007C5328">
        <w:rPr>
          <w:rFonts w:ascii="Arial" w:hAnsi="Arial" w:cs="Arial"/>
          <w:color w:val="000000" w:themeColor="text1"/>
        </w:rPr>
        <w:t>o</w:t>
      </w:r>
      <w:r w:rsidR="00781479" w:rsidRPr="007C5328">
        <w:rPr>
          <w:rFonts w:ascii="Arial" w:hAnsi="Arial" w:cs="Arial"/>
          <w:color w:val="000000" w:themeColor="text1"/>
        </w:rPr>
        <w:t xml:space="preserve">t as yet observed? </w:t>
      </w:r>
      <w:r w:rsidR="00F92B31" w:rsidRPr="007C5328">
        <w:rPr>
          <w:rFonts w:ascii="Arial" w:hAnsi="Arial" w:cs="Arial"/>
          <w:color w:val="000000" w:themeColor="text1"/>
        </w:rPr>
        <w:t>Can we use the</w:t>
      </w:r>
      <w:r w:rsidR="00781479" w:rsidRPr="007C5328">
        <w:rPr>
          <w:rFonts w:ascii="Arial" w:hAnsi="Arial" w:cs="Arial"/>
          <w:color w:val="000000" w:themeColor="text1"/>
        </w:rPr>
        <w:t xml:space="preserve"> concentration of </w:t>
      </w:r>
      <w:r w:rsidR="00C50E92" w:rsidRPr="007C5328">
        <w:rPr>
          <w:rFonts w:ascii="Arial" w:hAnsi="Arial" w:cs="Arial"/>
          <w:color w:val="000000" w:themeColor="text1"/>
        </w:rPr>
        <w:t>the dopant</w:t>
      </w:r>
      <w:r w:rsidR="00781479" w:rsidRPr="007C5328">
        <w:rPr>
          <w:rFonts w:ascii="Arial" w:hAnsi="Arial" w:cs="Arial"/>
          <w:color w:val="000000" w:themeColor="text1"/>
        </w:rPr>
        <w:t xml:space="preserve"> </w:t>
      </w:r>
      <w:r w:rsidR="00F92B31" w:rsidRPr="007C5328">
        <w:rPr>
          <w:rFonts w:ascii="Arial" w:hAnsi="Arial" w:cs="Arial"/>
          <w:color w:val="000000" w:themeColor="text1"/>
        </w:rPr>
        <w:t xml:space="preserve">as a morphological design parameter? We are also interested to determine if the dopants compete </w:t>
      </w:r>
      <w:r w:rsidR="0099041B" w:rsidRPr="007C5328">
        <w:rPr>
          <w:rFonts w:ascii="Arial" w:hAnsi="Arial" w:cs="Arial"/>
          <w:color w:val="000000" w:themeColor="text1"/>
        </w:rPr>
        <w:t xml:space="preserve">adversely with one another. In other words, can we counter their effects on HCF morphology by controlling the ratio of the concentrations of nitrogen to boron (N/B ratio)? </w:t>
      </w:r>
      <w:r w:rsidR="008E34AD" w:rsidRPr="007C5328">
        <w:rPr>
          <w:rFonts w:ascii="Arial" w:hAnsi="Arial" w:cs="Arial"/>
          <w:color w:val="000000" w:themeColor="text1"/>
        </w:rPr>
        <w:t>Lastly</w:t>
      </w:r>
      <w:r w:rsidR="003642AA">
        <w:rPr>
          <w:rFonts w:ascii="Arial" w:hAnsi="Arial" w:cs="Arial"/>
          <w:color w:val="000000" w:themeColor="text1"/>
        </w:rPr>
        <w:t>,</w:t>
      </w:r>
      <w:r w:rsidR="008E34AD" w:rsidRPr="007C5328">
        <w:rPr>
          <w:rFonts w:ascii="Arial" w:hAnsi="Arial" w:cs="Arial"/>
          <w:color w:val="000000" w:themeColor="text1"/>
        </w:rPr>
        <w:t xml:space="preserve"> for this component of the project, we will determine i</w:t>
      </w:r>
      <w:r w:rsidR="0065501A" w:rsidRPr="007C5328">
        <w:rPr>
          <w:rFonts w:ascii="Arial" w:hAnsi="Arial" w:cs="Arial"/>
          <w:color w:val="000000" w:themeColor="text1"/>
        </w:rPr>
        <w:t xml:space="preserve">f sulfur is still necessary, and if not, how does its exclusion affect dopant concentrations or the ratio thereof. </w:t>
      </w:r>
      <w:r w:rsidR="0099041B" w:rsidRPr="007C5328">
        <w:rPr>
          <w:rFonts w:ascii="Arial" w:hAnsi="Arial" w:cs="Arial"/>
          <w:color w:val="000000" w:themeColor="text1"/>
        </w:rPr>
        <w:t xml:space="preserve">Once again, we will perform the same measurements outlined in section </w:t>
      </w:r>
      <w:r w:rsidR="00C50E92" w:rsidRPr="007C5328">
        <w:rPr>
          <w:rFonts w:ascii="Arial" w:hAnsi="Arial" w:cs="Arial"/>
          <w:b/>
          <w:color w:val="000000" w:themeColor="text1"/>
        </w:rPr>
        <w:t>a)</w:t>
      </w:r>
      <w:r w:rsidR="0099041B" w:rsidRPr="007C5328">
        <w:rPr>
          <w:rFonts w:ascii="Arial" w:hAnsi="Arial" w:cs="Arial"/>
          <w:color w:val="000000" w:themeColor="text1"/>
        </w:rPr>
        <w:t xml:space="preserve"> for these co-doped materials. </w:t>
      </w:r>
    </w:p>
    <w:p w:rsidR="00781479" w:rsidRPr="007C5328" w:rsidRDefault="00781479" w:rsidP="002E1881">
      <w:pPr>
        <w:rPr>
          <w:rFonts w:ascii="Arial" w:hAnsi="Arial" w:cs="Arial"/>
          <w:color w:val="000000" w:themeColor="text1"/>
        </w:rPr>
      </w:pPr>
    </w:p>
    <w:p w:rsidR="002267D4" w:rsidRPr="00FC50AD" w:rsidRDefault="002267D4" w:rsidP="002E1881">
      <w:pPr>
        <w:rPr>
          <w:rFonts w:ascii="Arial" w:hAnsi="Arial" w:cs="Arial"/>
        </w:rPr>
      </w:pPr>
      <w:r w:rsidRPr="007C5328">
        <w:rPr>
          <w:rFonts w:ascii="Arial" w:hAnsi="Arial" w:cs="Arial"/>
          <w:color w:val="000000" w:themeColor="text1"/>
        </w:rPr>
        <w:t xml:space="preserve">An alternative to co-doping with two separate precursors is to use a single precursor, where </w:t>
      </w:r>
      <w:r w:rsidR="00633FCB" w:rsidRPr="007C5328">
        <w:rPr>
          <w:rFonts w:ascii="Arial" w:hAnsi="Arial" w:cs="Arial"/>
          <w:color w:val="000000" w:themeColor="text1"/>
        </w:rPr>
        <w:t>the caveat is</w:t>
      </w:r>
      <w:r w:rsidRPr="007C5328">
        <w:rPr>
          <w:rFonts w:ascii="Arial" w:hAnsi="Arial" w:cs="Arial"/>
          <w:color w:val="000000" w:themeColor="text1"/>
        </w:rPr>
        <w:t xml:space="preserve"> whether the precursor fragments and incorporation of the co-dopants </w:t>
      </w:r>
      <w:r w:rsidR="003642AA">
        <w:rPr>
          <w:rFonts w:ascii="Arial" w:hAnsi="Arial" w:cs="Arial"/>
          <w:color w:val="000000" w:themeColor="text1"/>
        </w:rPr>
        <w:t>are</w:t>
      </w:r>
      <w:r w:rsidRPr="007C5328">
        <w:rPr>
          <w:rFonts w:ascii="Arial" w:hAnsi="Arial" w:cs="Arial"/>
          <w:color w:val="000000" w:themeColor="text1"/>
        </w:rPr>
        <w:t xml:space="preserve"> independent of one another or if the precursor remains intact and whether the more easily incorporated dopant can drag the other dopant along </w:t>
      </w:r>
      <w:r w:rsidR="00633FCB" w:rsidRPr="007C5328">
        <w:rPr>
          <w:rFonts w:ascii="Arial" w:hAnsi="Arial" w:cs="Arial"/>
          <w:color w:val="000000" w:themeColor="text1"/>
        </w:rPr>
        <w:t>for incorporation</w:t>
      </w:r>
      <w:r w:rsidRPr="007C5328">
        <w:rPr>
          <w:rFonts w:ascii="Arial" w:hAnsi="Arial" w:cs="Arial"/>
          <w:color w:val="000000" w:themeColor="text1"/>
        </w:rPr>
        <w:t xml:space="preserve">. This is a difficult proposition given that HCF are grown at ~900 </w:t>
      </w:r>
      <w:r w:rsidRPr="007C5328">
        <w:rPr>
          <w:rFonts w:ascii="Arial" w:hAnsi="Arial" w:cs="Arial"/>
          <w:color w:val="000000" w:themeColor="text1"/>
          <w:vertAlign w:val="superscript"/>
        </w:rPr>
        <w:t>o</w:t>
      </w:r>
      <w:r w:rsidRPr="007C5328">
        <w:rPr>
          <w:rFonts w:ascii="Arial" w:hAnsi="Arial" w:cs="Arial"/>
          <w:color w:val="000000" w:themeColor="text1"/>
        </w:rPr>
        <w:t xml:space="preserve">C. </w:t>
      </w:r>
      <w:r w:rsidR="00843BA2" w:rsidRPr="007C5328">
        <w:rPr>
          <w:rFonts w:ascii="Arial" w:hAnsi="Arial" w:cs="Arial"/>
          <w:color w:val="000000" w:themeColor="text1"/>
        </w:rPr>
        <w:t>However, we believe that decomposition can be avoided by using borazane ((</w:t>
      </w:r>
      <w:hyperlink r:id="rId31" w:tooltip="Boron" w:history="1">
        <w:r w:rsidR="00843BA2" w:rsidRPr="007C5328">
          <w:rPr>
            <w:rStyle w:val="Hyperlink"/>
            <w:rFonts w:ascii="Arial" w:hAnsi="Arial" w:cs="Arial"/>
            <w:color w:val="000000" w:themeColor="text1"/>
          </w:rPr>
          <w:t>B</w:t>
        </w:r>
      </w:hyperlink>
      <w:hyperlink r:id="rId32"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w:t>
      </w:r>
      <w:hyperlink r:id="rId33" w:tooltip="Nitrogen" w:history="1">
        <w:r w:rsidR="00843BA2" w:rsidRPr="007C5328">
          <w:rPr>
            <w:rStyle w:val="Hyperlink"/>
            <w:rFonts w:ascii="Arial" w:hAnsi="Arial" w:cs="Arial"/>
            <w:color w:val="000000" w:themeColor="text1"/>
          </w:rPr>
          <w:t>N</w:t>
        </w:r>
      </w:hyperlink>
      <w:hyperlink r:id="rId34" w:tooltip="Hydrogen" w:history="1">
        <w:r w:rsidR="00843BA2" w:rsidRPr="007C5328">
          <w:rPr>
            <w:rStyle w:val="Hyperlink"/>
            <w:rFonts w:ascii="Arial" w:hAnsi="Arial" w:cs="Arial"/>
            <w:color w:val="000000" w:themeColor="text1"/>
          </w:rPr>
          <w:t>H</w:t>
        </w:r>
      </w:hyperlink>
      <w:r w:rsidR="00843BA2" w:rsidRPr="007C5328">
        <w:rPr>
          <w:rFonts w:ascii="Arial" w:hAnsi="Arial" w:cs="Arial"/>
          <w:color w:val="000000" w:themeColor="text1"/>
        </w:rPr>
        <w:t>)</w:t>
      </w:r>
      <w:r w:rsidR="00843BA2" w:rsidRPr="007C5328">
        <w:rPr>
          <w:rFonts w:ascii="Arial" w:hAnsi="Arial" w:cs="Arial"/>
          <w:color w:val="000000" w:themeColor="text1"/>
          <w:vertAlign w:val="subscript"/>
        </w:rPr>
        <w:t>3</w:t>
      </w:r>
      <w:r w:rsidR="00843BA2" w:rsidRPr="007C5328">
        <w:rPr>
          <w:rFonts w:ascii="Arial" w:hAnsi="Arial" w:cs="Arial"/>
          <w:color w:val="000000" w:themeColor="text1"/>
        </w:rPr>
        <w:t xml:space="preserve">), </w:t>
      </w:r>
      <w:r w:rsidR="00633FCB" w:rsidRPr="007C5328">
        <w:rPr>
          <w:rFonts w:ascii="Arial" w:hAnsi="Arial" w:cs="Arial"/>
          <w:color w:val="000000" w:themeColor="text1"/>
        </w:rPr>
        <w:t>available</w:t>
      </w:r>
      <w:r w:rsidR="00843BA2" w:rsidRPr="007C5328">
        <w:rPr>
          <w:rFonts w:ascii="Arial" w:hAnsi="Arial" w:cs="Arial"/>
          <w:color w:val="000000" w:themeColor="text1"/>
        </w:rPr>
        <w:t xml:space="preserve"> from Gelest. It decomposes at temperatures above 1000 </w:t>
      </w:r>
      <w:r w:rsidR="00843BA2" w:rsidRPr="007C5328">
        <w:rPr>
          <w:rFonts w:ascii="Arial" w:hAnsi="Arial" w:cs="Arial"/>
          <w:color w:val="000000" w:themeColor="text1"/>
          <w:vertAlign w:val="superscript"/>
        </w:rPr>
        <w:t>o</w:t>
      </w:r>
      <w:r w:rsidR="00843BA2" w:rsidRPr="007C5328">
        <w:rPr>
          <w:rFonts w:ascii="Arial" w:hAnsi="Arial" w:cs="Arial"/>
          <w:color w:val="000000" w:themeColor="text1"/>
        </w:rPr>
        <w:t>C</w:t>
      </w:r>
      <w:r w:rsidR="005A7BA7" w:rsidRPr="007C5328">
        <w:rPr>
          <w:rFonts w:ascii="Arial" w:hAnsi="Arial" w:cs="Arial"/>
          <w:color w:val="000000" w:themeColor="text1"/>
        </w:rPr>
        <w:t xml:space="preserve"> </w:t>
      </w:r>
      <w:r w:rsidR="005A7BA7"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2kyae1hC","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5A7BA7" w:rsidRPr="007C5328">
        <w:rPr>
          <w:rFonts w:ascii="Arial" w:hAnsi="Arial" w:cs="Arial"/>
          <w:color w:val="000000" w:themeColor="text1"/>
        </w:rPr>
        <w:fldChar w:fldCharType="separate"/>
      </w:r>
      <w:r w:rsidR="005C3E22" w:rsidRPr="007C5328">
        <w:rPr>
          <w:rFonts w:ascii="Arial" w:hAnsi="Arial" w:cs="Arial"/>
          <w:color w:val="000000" w:themeColor="text1"/>
        </w:rPr>
        <w:t>[83]</w:t>
      </w:r>
      <w:r w:rsidR="005A7BA7" w:rsidRPr="007C5328">
        <w:rPr>
          <w:rFonts w:ascii="Arial" w:hAnsi="Arial" w:cs="Arial"/>
          <w:color w:val="000000" w:themeColor="text1"/>
        </w:rPr>
        <w:fldChar w:fldCharType="end"/>
      </w:r>
      <w:r w:rsidR="00843BA2" w:rsidRPr="007C5328">
        <w:rPr>
          <w:rFonts w:ascii="Arial" w:hAnsi="Arial" w:cs="Arial"/>
          <w:color w:val="000000" w:themeColor="text1"/>
        </w:rPr>
        <w:t>, making it an excellent candidate for this study.</w:t>
      </w:r>
      <w:r w:rsidR="007F5D36" w:rsidRPr="007C5328">
        <w:rPr>
          <w:rFonts w:ascii="Arial" w:hAnsi="Arial" w:cs="Arial"/>
          <w:color w:val="000000" w:themeColor="text1"/>
        </w:rPr>
        <w:t xml:space="preserve"> A pyrolysis study of borazane by Frueh et al. </w:t>
      </w:r>
      <w:r w:rsidR="007F5D36"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aFNgJ7WU","properties":{"formattedCitation":"[83]","plainCitation":"[83]","noteIndex":0},"citationItems":[{"id":"ZeT0AWRb/gGyQdwM8","uris":["http://zotero.org/users/148982/items/ZWTQDPT7"],"uri":["http://zotero.org/users/148982/items/ZWTQDPT7"],"itemData":{"id":2879,"type":"article-journal","title":"Pyrolytic Decomposition of Ammonia Borane to Boron Nitride","container-title":"Inorganic Chemistry","page":"783-792","volume":"50","issue":"3","source":"Crossref","DOI":"10.1021/ic101020k","ISSN":"0020-1669, 1520-510X","language":"en","author":[{"family":"Frueh","given":"Samuel"},{"family":"Kellett","given":"Richard"},{"family":"Mallery","given":"Carl"},{"family":"Molter","given":"Trent"},{"family":"Willis","given":"William S."},{"family":"King’ondu","given":"Cecil"},{"family":"Suib","given":"Steven L."}],"issued":{"date-parts":[["2011",2,7]]}}}],"schema":"https://github.com/citation-style-language/schema/raw/master/csl-citation.json"} </w:instrText>
      </w:r>
      <w:r w:rsidR="007F5D36" w:rsidRPr="007C5328">
        <w:rPr>
          <w:rFonts w:ascii="Arial" w:hAnsi="Arial" w:cs="Arial"/>
          <w:color w:val="000000" w:themeColor="text1"/>
        </w:rPr>
        <w:fldChar w:fldCharType="separate"/>
      </w:r>
      <w:r w:rsidR="005C3E22" w:rsidRPr="007C5328">
        <w:rPr>
          <w:rFonts w:ascii="Arial" w:hAnsi="Arial" w:cs="Arial"/>
          <w:color w:val="000000" w:themeColor="text1"/>
        </w:rPr>
        <w:t>[83]</w:t>
      </w:r>
      <w:r w:rsidR="007F5D36" w:rsidRPr="007C5328">
        <w:rPr>
          <w:rFonts w:ascii="Arial" w:hAnsi="Arial" w:cs="Arial"/>
          <w:color w:val="000000" w:themeColor="text1"/>
        </w:rPr>
        <w:fldChar w:fldCharType="end"/>
      </w:r>
      <w:r w:rsidR="007F5D36" w:rsidRPr="007C5328">
        <w:rPr>
          <w:rFonts w:ascii="Arial" w:hAnsi="Arial" w:cs="Arial"/>
          <w:color w:val="000000" w:themeColor="text1"/>
        </w:rPr>
        <w:t xml:space="preserve"> determined that it decomposes into polyiminobo</w:t>
      </w:r>
      <w:r w:rsidR="00633FCB" w:rsidRPr="007C5328">
        <w:rPr>
          <w:rFonts w:ascii="Arial" w:hAnsi="Arial" w:cs="Arial"/>
          <w:color w:val="000000" w:themeColor="text1"/>
        </w:rPr>
        <w:t>rane, as well as forms borazine</w:t>
      </w:r>
      <w:r w:rsidR="007F5D36" w:rsidRPr="007C5328">
        <w:rPr>
          <w:rFonts w:ascii="Arial" w:hAnsi="Arial" w:cs="Arial"/>
          <w:color w:val="000000" w:themeColor="text1"/>
        </w:rPr>
        <w:t xml:space="preserve"> above 130 </w:t>
      </w:r>
      <w:r w:rsidR="007F5D36" w:rsidRPr="007C5328">
        <w:rPr>
          <w:rFonts w:ascii="Arial" w:hAnsi="Arial" w:cs="Arial"/>
          <w:color w:val="000000" w:themeColor="text1"/>
          <w:vertAlign w:val="superscript"/>
        </w:rPr>
        <w:t>o</w:t>
      </w:r>
      <w:r w:rsidR="00257175" w:rsidRPr="007C5328">
        <w:rPr>
          <w:rFonts w:ascii="Arial" w:hAnsi="Arial" w:cs="Arial"/>
          <w:color w:val="000000" w:themeColor="text1"/>
        </w:rPr>
        <w:t xml:space="preserve">C, where both compounds are capable of being harvested </w:t>
      </w:r>
      <w:r w:rsidR="00633FCB" w:rsidRPr="007C5328">
        <w:rPr>
          <w:rFonts w:ascii="Arial" w:hAnsi="Arial" w:cs="Arial"/>
          <w:color w:val="000000" w:themeColor="text1"/>
        </w:rPr>
        <w:t>for incorporation</w:t>
      </w:r>
      <w:r w:rsidR="00257175" w:rsidRPr="00FC50AD">
        <w:rPr>
          <w:rFonts w:ascii="Arial" w:hAnsi="Arial" w:cs="Arial"/>
        </w:rPr>
        <w:t xml:space="preserve">. Vapor phase reactions with the carbon precursor and sulfur cannot be excluded and will be considered in the evaluation of co-doping with a single precursor. </w:t>
      </w:r>
      <w:r w:rsidR="00722FD3" w:rsidRPr="00FC50AD">
        <w:rPr>
          <w:rFonts w:ascii="Arial" w:hAnsi="Arial" w:cs="Arial"/>
        </w:rPr>
        <w:t xml:space="preserve">Given that borazane is borane and ammonia, </w:t>
      </w:r>
      <w:r w:rsidR="00633FCB" w:rsidRPr="00FC50AD">
        <w:rPr>
          <w:rFonts w:ascii="Arial" w:hAnsi="Arial" w:cs="Arial"/>
        </w:rPr>
        <w:t>it should</w:t>
      </w:r>
      <w:r w:rsidR="00722FD3" w:rsidRPr="00FC50AD">
        <w:rPr>
          <w:rFonts w:ascii="Arial" w:hAnsi="Arial" w:cs="Arial"/>
        </w:rPr>
        <w:t xml:space="preserve"> be equivalent to co-doping with a 1:1 ration of ammonia borane. </w:t>
      </w:r>
    </w:p>
    <w:p w:rsidR="00932DDF" w:rsidRPr="00FC50AD" w:rsidRDefault="00932DDF" w:rsidP="00170648">
      <w:pPr>
        <w:rPr>
          <w:rFonts w:ascii="Arial" w:hAnsi="Arial" w:cs="Arial"/>
        </w:rPr>
      </w:pPr>
    </w:p>
    <w:p w:rsidR="00355A6A" w:rsidRPr="008E205E" w:rsidRDefault="00ED6021" w:rsidP="008E205E">
      <w:pPr>
        <w:pStyle w:val="Heading2"/>
        <w:numPr>
          <w:ilvl w:val="1"/>
          <w:numId w:val="17"/>
        </w:numPr>
        <w:rPr>
          <w:rFonts w:cs="Arial"/>
        </w:rPr>
      </w:pPr>
      <w:r w:rsidRPr="00ED6021">
        <w:rPr>
          <w:rFonts w:cs="Arial"/>
        </w:rPr>
        <w:t>Produce protocols for producing graphitic carbon with new predetermined morphologies.</w:t>
      </w:r>
    </w:p>
    <w:p w:rsidR="00355A6A" w:rsidRPr="00FC50AD" w:rsidRDefault="00355A6A" w:rsidP="00355A6A">
      <w:pPr>
        <w:ind w:left="270"/>
        <w:rPr>
          <w:rFonts w:ascii="Arial" w:hAnsi="Arial" w:cs="Arial"/>
        </w:rPr>
      </w:pPr>
    </w:p>
    <w:p w:rsidR="005E29A9" w:rsidRPr="007C5328" w:rsidRDefault="00036457" w:rsidP="00170648">
      <w:pPr>
        <w:rPr>
          <w:rFonts w:ascii="Arial" w:hAnsi="Arial" w:cs="Arial"/>
          <w:color w:val="000000" w:themeColor="text1"/>
        </w:rPr>
      </w:pPr>
      <w:r w:rsidRPr="007C5328">
        <w:rPr>
          <w:rFonts w:ascii="Arial" w:hAnsi="Arial" w:cs="Arial"/>
          <w:color w:val="000000" w:themeColor="text1"/>
        </w:rPr>
        <w:t>HCF</w:t>
      </w:r>
      <w:r w:rsidR="005D2E74" w:rsidRPr="007C5328">
        <w:rPr>
          <w:rFonts w:ascii="Arial" w:hAnsi="Arial" w:cs="Arial"/>
          <w:color w:val="000000" w:themeColor="text1"/>
        </w:rPr>
        <w:t xml:space="preserve"> formation is catalyst</w:t>
      </w:r>
      <w:r w:rsidR="003642AA">
        <w:rPr>
          <w:rFonts w:ascii="Arial" w:hAnsi="Arial" w:cs="Arial"/>
          <w:color w:val="000000" w:themeColor="text1"/>
        </w:rPr>
        <w:t>-</w:t>
      </w:r>
      <w:r w:rsidR="005D2E74" w:rsidRPr="007C5328">
        <w:rPr>
          <w:rFonts w:ascii="Arial" w:hAnsi="Arial" w:cs="Arial"/>
          <w:color w:val="000000" w:themeColor="text1"/>
        </w:rPr>
        <w:t xml:space="preserve">free, which is extremely unusual. </w:t>
      </w:r>
      <w:r w:rsidR="00A210B4" w:rsidRPr="007C5328">
        <w:rPr>
          <w:rFonts w:ascii="Arial" w:hAnsi="Arial" w:cs="Arial"/>
          <w:color w:val="000000" w:themeColor="text1"/>
        </w:rPr>
        <w:t>There are a few reports of metal-</w:t>
      </w:r>
      <w:r w:rsidR="00B62FFA" w:rsidRPr="007C5328">
        <w:rPr>
          <w:rFonts w:ascii="Arial" w:hAnsi="Arial" w:cs="Arial"/>
          <w:color w:val="000000" w:themeColor="text1"/>
        </w:rPr>
        <w:t>free growth of carbon nanotubes (CNT)</w:t>
      </w:r>
      <w:r w:rsidR="00A210B4" w:rsidRPr="007C5328">
        <w:rPr>
          <w:rFonts w:ascii="Arial" w:hAnsi="Arial" w:cs="Arial"/>
          <w:color w:val="000000" w:themeColor="text1"/>
        </w:rPr>
        <w:t xml:space="preserve">, where they </w:t>
      </w:r>
      <w:r w:rsidR="00B62FFA" w:rsidRPr="007C5328">
        <w:rPr>
          <w:rFonts w:ascii="Arial" w:hAnsi="Arial" w:cs="Arial"/>
          <w:color w:val="000000" w:themeColor="text1"/>
        </w:rPr>
        <w:t xml:space="preserve">were grown on Si </w:t>
      </w:r>
      <w:r w:rsidR="00A210B4" w:rsidRPr="007C5328">
        <w:rPr>
          <w:rFonts w:ascii="Arial" w:hAnsi="Arial" w:cs="Arial"/>
          <w:color w:val="000000" w:themeColor="text1"/>
        </w:rPr>
        <w:t>or SiO2/Si substrates and</w:t>
      </w:r>
      <w:r w:rsidR="00B62FFA" w:rsidRPr="007C5328">
        <w:rPr>
          <w:rFonts w:ascii="Arial" w:hAnsi="Arial" w:cs="Arial"/>
          <w:color w:val="000000" w:themeColor="text1"/>
        </w:rPr>
        <w:t xml:space="preserve"> nucleate from surface scratches </w:t>
      </w:r>
      <w:r w:rsidR="00B62FFA"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MzFhCRcQ","properties":{"formattedCitation":"[84]\\uc0\\u8211{}[86]","plainCitation":"[84]–[86]","noteIndex":0},"citationItems":[{"id":"ZeT0AWRb/HPlhUJhB","uris":["http://zotero.org/users/148982/items/QRCRT7QS"],"uri":["http://zotero.org/users/148982/items/QRCRT7QS"],"itemData":{"id":2881,"type":"article-journal","title":"Metal-Catalyst-Free Growth of Single-Walled Carbon Nanotubes","container-title":"Journal of the American Chemical Society","page":"2082-2083","volume":"131","issue":"6","source":"Crossref","DOI":"10.1021/ja8093907","ISSN":"0002-7863, 1520-5126","language":"en","author":[{"family":"Liu","given":"Bilu"},{"family":"Ren","given":"Wencai"},{"family":"Gao","given":"Libo"},{"family":"Li","given":"Shisheng"},{"family":"Pei","given":"Songfeng"},{"family":"Liu","given":"Chang"},{"family":"Jiang","given":"Chuanbin"},{"family":"Cheng","given":"Hui-Ming"}],"issued":{"date-parts":[["2009",2,18]]}}},{"id":"ZeT0AWRb/duQG0cYj","uris":["http://zotero.org/users/148982/items/J7V2M2BG"],"uri":["http://zotero.org/users/148982/items/J7V2M2BG"],"itemData":{"id":2882,"type":"article-journal","title":"Metal-Catalyst-Free Growth of Single-Walled Carbon Nanotubes on Substrates","container-title":"Journal of the American Chemical Society","page":"2094-2095","volume":"131","issue":"6","source":"Crossref","DOI":"10.1021/ja809635s","ISSN":"0002-7863, 1520-5126","language":"en","author":[{"family":"Huang","given":"Shaoming"},{"family":"Cai","given":"Qiran"},{"family":"Chen","given":"Jiangying"},{"family":"Qian","given":"Yong"},{"family":"Zhang","given":"Lijie"}],"issued":{"date-parts":[["2009",2,18]]}}},{"id":"ZeT0AWRb/qluboO3b","uris":["http://zotero.org/users/148982/items/FZ87F96T"],"uri":["http://zotero.org/users/148982/items/FZ87F96T"],"itemData":{"id":2883,"type":"article-journal","title":"Highly Efficient Metal-Free Growth of Nitrogen-Doped Single-Walled Carbon Nanotubes on Plasma-Etched Substrates for Oxygen Reduction","container-title":"Journal of the American Chemical Society","page":"15127-15129","volume":"132","issue":"43","source":"Crossref","DOI":"10.1021/ja105617z","ISSN":"0002-7863, 1520-5126","language":"en","author":[{"family":"Yu","given":"Dingshan"},{"family":"Zhang","given":"Qiang"},{"family":"Dai","given":"Liming"}],"issued":{"date-parts":[["2010",11,3]]}}}],"schema":"https://github.com/citation-style-language/schema/raw/master/csl-citation.json"} </w:instrText>
      </w:r>
      <w:r w:rsidR="00B62FFA" w:rsidRPr="007C5328">
        <w:rPr>
          <w:rFonts w:ascii="Arial" w:hAnsi="Arial" w:cs="Arial"/>
          <w:color w:val="000000" w:themeColor="text1"/>
        </w:rPr>
        <w:fldChar w:fldCharType="separate"/>
      </w:r>
      <w:r w:rsidR="005C3E22" w:rsidRPr="007C5328">
        <w:rPr>
          <w:rFonts w:ascii="Arial" w:hAnsi="Arial" w:cs="Arial"/>
          <w:color w:val="000000" w:themeColor="text1"/>
          <w:szCs w:val="24"/>
        </w:rPr>
        <w:t>[84]–[86]</w:t>
      </w:r>
      <w:r w:rsidR="00B62FFA" w:rsidRPr="007C5328">
        <w:rPr>
          <w:rFonts w:ascii="Arial" w:hAnsi="Arial" w:cs="Arial"/>
          <w:color w:val="000000" w:themeColor="text1"/>
        </w:rPr>
        <w:fldChar w:fldCharType="end"/>
      </w:r>
      <w:r w:rsidR="00B62FFA" w:rsidRPr="007C5328">
        <w:rPr>
          <w:rFonts w:ascii="Arial" w:hAnsi="Arial" w:cs="Arial"/>
          <w:color w:val="000000" w:themeColor="text1"/>
        </w:rPr>
        <w:t>.</w:t>
      </w:r>
      <w:r w:rsidR="00A210B4" w:rsidRPr="007C5328">
        <w:rPr>
          <w:rFonts w:ascii="Arial" w:hAnsi="Arial" w:cs="Arial"/>
          <w:color w:val="000000" w:themeColor="text1"/>
        </w:rPr>
        <w:t xml:space="preserve"> However,</w:t>
      </w:r>
      <w:r w:rsidR="00B62FFA" w:rsidRPr="007C5328">
        <w:rPr>
          <w:rFonts w:ascii="Arial" w:hAnsi="Arial" w:cs="Arial"/>
          <w:color w:val="000000" w:themeColor="text1"/>
        </w:rPr>
        <w:t xml:space="preserve"> the reduction of SiO2 by hydrogen produces Si nanoparticles, which act as a catalyst even though they are not metal</w:t>
      </w:r>
      <w:r w:rsidR="00A210B4" w:rsidRPr="007C5328">
        <w:rPr>
          <w:rFonts w:ascii="Arial" w:hAnsi="Arial" w:cs="Arial"/>
          <w:color w:val="000000" w:themeColor="text1"/>
        </w:rPr>
        <w:t xml:space="preserve">lic. In these cases, the CNT grow up from the catalyst at the surface, as opposed </w:t>
      </w:r>
      <w:r w:rsidR="003642AA">
        <w:rPr>
          <w:rFonts w:ascii="Arial" w:hAnsi="Arial" w:cs="Arial"/>
          <w:color w:val="000000" w:themeColor="text1"/>
        </w:rPr>
        <w:t>to</w:t>
      </w:r>
      <w:r w:rsidR="00A210B4" w:rsidRPr="007C5328">
        <w:rPr>
          <w:rFonts w:ascii="Arial" w:hAnsi="Arial" w:cs="Arial"/>
          <w:color w:val="000000" w:themeColor="text1"/>
        </w:rPr>
        <w:t xml:space="preserve"> the bottom of the </w:t>
      </w:r>
      <w:r w:rsidRPr="007C5328">
        <w:rPr>
          <w:rFonts w:ascii="Arial" w:hAnsi="Arial" w:cs="Arial"/>
          <w:color w:val="000000" w:themeColor="text1"/>
        </w:rPr>
        <w:t>catalyst, thereby lifting the catalyst off the surface</w:t>
      </w:r>
      <w:r w:rsidR="00B62FFA" w:rsidRPr="007C5328">
        <w:rPr>
          <w:rFonts w:ascii="Arial" w:hAnsi="Arial" w:cs="Arial"/>
          <w:color w:val="000000" w:themeColor="text1"/>
        </w:rPr>
        <w:t xml:space="preserve">. </w:t>
      </w:r>
      <w:r w:rsidRPr="007C5328">
        <w:rPr>
          <w:rFonts w:ascii="Arial" w:hAnsi="Arial" w:cs="Arial"/>
          <w:color w:val="000000" w:themeColor="text1"/>
        </w:rPr>
        <w:t>While</w:t>
      </w:r>
      <w:r w:rsidR="00A210B4" w:rsidRPr="007C5328">
        <w:rPr>
          <w:rFonts w:ascii="Arial" w:hAnsi="Arial" w:cs="Arial"/>
          <w:color w:val="000000" w:themeColor="text1"/>
        </w:rPr>
        <w:t xml:space="preserve"> these processes are metal catalyst-free, they are still catalytically grown</w:t>
      </w:r>
      <w:r w:rsidR="00B62FFA" w:rsidRPr="007C5328">
        <w:rPr>
          <w:rFonts w:ascii="Arial" w:hAnsi="Arial" w:cs="Arial"/>
          <w:color w:val="000000" w:themeColor="text1"/>
        </w:rPr>
        <w:t xml:space="preserve">.  </w:t>
      </w:r>
      <w:r w:rsidR="00A210B4" w:rsidRPr="007C5328">
        <w:rPr>
          <w:rFonts w:ascii="Arial" w:hAnsi="Arial" w:cs="Arial"/>
          <w:color w:val="000000" w:themeColor="text1"/>
        </w:rPr>
        <w:t xml:space="preserve">We are aware of one report where a </w:t>
      </w:r>
      <w:r w:rsidR="001B2679" w:rsidRPr="007C5328">
        <w:rPr>
          <w:rFonts w:ascii="Arial" w:hAnsi="Arial" w:cs="Arial"/>
          <w:color w:val="000000" w:themeColor="text1"/>
        </w:rPr>
        <w:t>carbon</w:t>
      </w:r>
      <w:r w:rsidR="00A210B4" w:rsidRPr="007C5328">
        <w:rPr>
          <w:rFonts w:ascii="Arial" w:hAnsi="Arial" w:cs="Arial"/>
          <w:color w:val="000000" w:themeColor="text1"/>
        </w:rPr>
        <w:t xml:space="preserve"> seed</w:t>
      </w:r>
      <w:r w:rsidR="00B62FFA" w:rsidRPr="007C5328">
        <w:rPr>
          <w:rFonts w:ascii="Arial" w:hAnsi="Arial" w:cs="Arial"/>
          <w:color w:val="000000" w:themeColor="text1"/>
        </w:rPr>
        <w:t xml:space="preserve"> </w:t>
      </w:r>
      <w:r w:rsidR="00A210B4" w:rsidRPr="007C5328">
        <w:rPr>
          <w:rFonts w:ascii="Arial" w:hAnsi="Arial" w:cs="Arial"/>
          <w:color w:val="000000" w:themeColor="text1"/>
        </w:rPr>
        <w:t>served</w:t>
      </w:r>
      <w:r w:rsidR="00B62FFA" w:rsidRPr="007C5328">
        <w:rPr>
          <w:rFonts w:ascii="Arial" w:hAnsi="Arial" w:cs="Arial"/>
          <w:color w:val="000000" w:themeColor="text1"/>
        </w:rPr>
        <w:t xml:space="preserve"> as </w:t>
      </w:r>
      <w:r w:rsidR="00A210B4" w:rsidRPr="007C5328">
        <w:rPr>
          <w:rFonts w:ascii="Arial" w:hAnsi="Arial" w:cs="Arial"/>
          <w:color w:val="000000" w:themeColor="text1"/>
        </w:rPr>
        <w:t xml:space="preserve">the point of nucleation </w:t>
      </w:r>
      <w:r w:rsidR="00A210B4"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ewKhLmNc","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A210B4" w:rsidRPr="007C5328">
        <w:rPr>
          <w:rFonts w:ascii="Arial" w:hAnsi="Arial" w:cs="Arial"/>
          <w:color w:val="000000" w:themeColor="text1"/>
        </w:rPr>
        <w:fldChar w:fldCharType="separate"/>
      </w:r>
      <w:r w:rsidR="005C3E22" w:rsidRPr="007C5328">
        <w:rPr>
          <w:rFonts w:ascii="Arial" w:hAnsi="Arial" w:cs="Arial"/>
          <w:color w:val="000000" w:themeColor="text1"/>
        </w:rPr>
        <w:t>[87]</w:t>
      </w:r>
      <w:r w:rsidR="00A210B4" w:rsidRPr="007C5328">
        <w:rPr>
          <w:rFonts w:ascii="Arial" w:hAnsi="Arial" w:cs="Arial"/>
          <w:color w:val="000000" w:themeColor="text1"/>
        </w:rPr>
        <w:fldChar w:fldCharType="end"/>
      </w:r>
      <w:r w:rsidR="00A210B4" w:rsidRPr="007C5328">
        <w:rPr>
          <w:rFonts w:ascii="Arial" w:hAnsi="Arial" w:cs="Arial"/>
          <w:color w:val="000000" w:themeColor="text1"/>
        </w:rPr>
        <w:t>.</w:t>
      </w:r>
      <w:r w:rsidR="00B62FFA" w:rsidRPr="007C5328">
        <w:rPr>
          <w:rFonts w:ascii="Arial" w:hAnsi="Arial" w:cs="Arial"/>
          <w:color w:val="000000" w:themeColor="text1"/>
        </w:rPr>
        <w:t xml:space="preserve"> </w:t>
      </w:r>
      <w:r w:rsidR="001B2679" w:rsidRPr="007C5328">
        <w:rPr>
          <w:rFonts w:ascii="Arial" w:hAnsi="Arial" w:cs="Arial"/>
          <w:color w:val="000000" w:themeColor="text1"/>
        </w:rPr>
        <w:t xml:space="preserve">We too have observed nucleation at scratches, but also in what appears to be the vapor phase. The red arrows in Fig. 6 identify small, quickly closing, carbon structures that appear to grow from the sidewalls of HCF, much the same way CNT nucleate from a carbon substrate </w:t>
      </w:r>
      <w:r w:rsidR="001B2679" w:rsidRPr="007C5328">
        <w:rPr>
          <w:rFonts w:ascii="Arial" w:hAnsi="Arial" w:cs="Arial"/>
          <w:color w:val="000000" w:themeColor="text1"/>
        </w:rPr>
        <w:fldChar w:fldCharType="begin"/>
      </w:r>
      <w:r w:rsidR="00BF1BE5">
        <w:rPr>
          <w:rFonts w:ascii="Arial" w:hAnsi="Arial" w:cs="Arial"/>
          <w:color w:val="000000" w:themeColor="text1"/>
        </w:rPr>
        <w:instrText xml:space="preserve"> ADDIN ZOTERO_ITEM CSL_CITATION {"citationID":"1WStYpfY","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1B2679" w:rsidRPr="007C5328">
        <w:rPr>
          <w:rFonts w:ascii="Arial" w:hAnsi="Arial" w:cs="Arial"/>
          <w:color w:val="000000" w:themeColor="text1"/>
        </w:rPr>
        <w:fldChar w:fldCharType="separate"/>
      </w:r>
      <w:r w:rsidR="005C3E22" w:rsidRPr="007C5328">
        <w:rPr>
          <w:rFonts w:ascii="Arial" w:hAnsi="Arial" w:cs="Arial"/>
          <w:color w:val="000000" w:themeColor="text1"/>
        </w:rPr>
        <w:t>[87]</w:t>
      </w:r>
      <w:r w:rsidR="001B2679" w:rsidRPr="007C5328">
        <w:rPr>
          <w:rFonts w:ascii="Arial" w:hAnsi="Arial" w:cs="Arial"/>
          <w:color w:val="000000" w:themeColor="text1"/>
        </w:rPr>
        <w:fldChar w:fldCharType="end"/>
      </w:r>
      <w:r w:rsidR="001B2679" w:rsidRPr="007C5328">
        <w:rPr>
          <w:rFonts w:ascii="Arial" w:hAnsi="Arial" w:cs="Arial"/>
          <w:color w:val="000000" w:themeColor="text1"/>
        </w:rPr>
        <w:t xml:space="preserve">. </w:t>
      </w:r>
    </w:p>
    <w:p w:rsidR="005E29A9" w:rsidRPr="007C5328" w:rsidRDefault="005E29A9" w:rsidP="00170648">
      <w:pPr>
        <w:rPr>
          <w:rFonts w:ascii="Arial" w:hAnsi="Arial" w:cs="Arial"/>
          <w:color w:val="000000" w:themeColor="text1"/>
        </w:rPr>
      </w:pPr>
    </w:p>
    <w:p w:rsidR="00C76205" w:rsidRPr="007C5328" w:rsidRDefault="00036457" w:rsidP="00170648">
      <w:pPr>
        <w:rPr>
          <w:rFonts w:ascii="Arial" w:hAnsi="Arial" w:cs="Arial"/>
          <w:color w:val="000000" w:themeColor="text1"/>
        </w:rPr>
      </w:pPr>
      <w:r w:rsidRPr="007C5328">
        <w:rPr>
          <w:rFonts w:ascii="Arial" w:hAnsi="Arial" w:cs="Arial"/>
          <w:color w:val="000000" w:themeColor="text1"/>
        </w:rPr>
        <w:t>As of now</w:t>
      </w:r>
      <w:r w:rsidR="005E29A9" w:rsidRPr="007C5328">
        <w:rPr>
          <w:rFonts w:ascii="Arial" w:hAnsi="Arial" w:cs="Arial"/>
          <w:color w:val="000000" w:themeColor="text1"/>
        </w:rPr>
        <w:t xml:space="preserve">, we have not examined the initial phase of HCF formation. We postulate that it begins with the formation of </w:t>
      </w:r>
      <w:r w:rsidR="00B70F15" w:rsidRPr="007C5328">
        <w:rPr>
          <w:rFonts w:ascii="Arial" w:hAnsi="Arial" w:cs="Arial"/>
          <w:color w:val="000000" w:themeColor="text1"/>
        </w:rPr>
        <w:t>an</w:t>
      </w:r>
      <w:r w:rsidR="005E29A9" w:rsidRPr="007C5328">
        <w:rPr>
          <w:rFonts w:ascii="Arial" w:hAnsi="Arial" w:cs="Arial"/>
          <w:color w:val="000000" w:themeColor="text1"/>
        </w:rPr>
        <w:t xml:space="preserve"> </w:t>
      </w:r>
      <w:r w:rsidR="00CF1BB5" w:rsidRPr="007C5328">
        <w:rPr>
          <w:rFonts w:ascii="Arial" w:hAnsi="Arial" w:cs="Arial"/>
          <w:color w:val="000000" w:themeColor="text1"/>
        </w:rPr>
        <w:t xml:space="preserve">upward curved </w:t>
      </w:r>
      <w:r w:rsidR="005E29A9" w:rsidRPr="007C5328">
        <w:rPr>
          <w:rFonts w:ascii="Arial" w:hAnsi="Arial" w:cs="Arial"/>
          <w:color w:val="000000" w:themeColor="text1"/>
        </w:rPr>
        <w:t xml:space="preserve">graphitic onion. </w:t>
      </w:r>
      <w:r w:rsidR="003642AA">
        <w:rPr>
          <w:rFonts w:ascii="Arial" w:hAnsi="Arial" w:cs="Arial"/>
          <w:color w:val="000000" w:themeColor="text1"/>
        </w:rPr>
        <w:t>We plan</w:t>
      </w:r>
      <w:r w:rsidR="005E29A9" w:rsidRPr="007C5328">
        <w:rPr>
          <w:rFonts w:ascii="Arial" w:hAnsi="Arial" w:cs="Arial"/>
          <w:color w:val="000000" w:themeColor="text1"/>
        </w:rPr>
        <w:t xml:space="preserve"> to use high-resolution scanning electron microscopy to verify this hypothesis. Specifically, we will </w:t>
      </w:r>
      <w:r w:rsidR="00DE785E" w:rsidRPr="007C5328">
        <w:rPr>
          <w:rFonts w:ascii="Arial" w:hAnsi="Arial" w:cs="Arial"/>
          <w:color w:val="000000" w:themeColor="text1"/>
        </w:rPr>
        <w:t>perform a series of</w:t>
      </w:r>
      <w:r w:rsidR="005E29A9" w:rsidRPr="007C5328">
        <w:rPr>
          <w:rFonts w:ascii="Arial" w:hAnsi="Arial" w:cs="Arial"/>
          <w:color w:val="000000" w:themeColor="text1"/>
        </w:rPr>
        <w:t xml:space="preserve"> </w:t>
      </w:r>
      <w:r w:rsidR="00DE785E" w:rsidRPr="007C5328">
        <w:rPr>
          <w:rFonts w:ascii="Arial" w:hAnsi="Arial" w:cs="Arial"/>
          <w:color w:val="000000" w:themeColor="text1"/>
        </w:rPr>
        <w:t xml:space="preserve">brief HCF growth experiments that terminate </w:t>
      </w:r>
      <w:r w:rsidRPr="007C5328">
        <w:rPr>
          <w:rFonts w:ascii="Arial" w:hAnsi="Arial" w:cs="Arial"/>
          <w:color w:val="000000" w:themeColor="text1"/>
        </w:rPr>
        <w:t>at different points in the early formation</w:t>
      </w:r>
      <w:r w:rsidR="00DE785E" w:rsidRPr="007C5328">
        <w:rPr>
          <w:rFonts w:ascii="Arial" w:hAnsi="Arial" w:cs="Arial"/>
          <w:color w:val="000000" w:themeColor="text1"/>
        </w:rPr>
        <w:t xml:space="preserve"> of HCF</w:t>
      </w:r>
      <w:r w:rsidR="005E29A9" w:rsidRPr="007C5328">
        <w:rPr>
          <w:rFonts w:ascii="Arial" w:hAnsi="Arial" w:cs="Arial"/>
          <w:color w:val="000000" w:themeColor="text1"/>
        </w:rPr>
        <w:t xml:space="preserve">. </w:t>
      </w:r>
      <w:r w:rsidR="00C76205" w:rsidRPr="007C5328">
        <w:rPr>
          <w:rFonts w:ascii="Arial" w:hAnsi="Arial" w:cs="Arial"/>
          <w:color w:val="000000" w:themeColor="text1"/>
        </w:rPr>
        <w:t>Our goals are to determine the size of the initial graphite platelets that form</w:t>
      </w:r>
      <w:r w:rsidR="00602B0F" w:rsidRPr="007C5328">
        <w:rPr>
          <w:rFonts w:ascii="Arial" w:hAnsi="Arial" w:cs="Arial"/>
          <w:color w:val="000000" w:themeColor="text1"/>
        </w:rPr>
        <w:t xml:space="preserve"> the foundation of the HCF</w:t>
      </w:r>
      <w:r w:rsidR="00C76205" w:rsidRPr="007C5328">
        <w:rPr>
          <w:rFonts w:ascii="Arial" w:hAnsi="Arial" w:cs="Arial"/>
          <w:color w:val="000000" w:themeColor="text1"/>
        </w:rPr>
        <w:t xml:space="preserve"> and measure their thickness as a function of boron doping (similarly with nitrogen</w:t>
      </w:r>
      <w:r w:rsidR="00A85A00" w:rsidRPr="007C5328">
        <w:rPr>
          <w:rFonts w:ascii="Arial" w:hAnsi="Arial" w:cs="Arial"/>
          <w:color w:val="000000" w:themeColor="text1"/>
        </w:rPr>
        <w:t xml:space="preserve"> doping and co-doping</w:t>
      </w:r>
      <w:r w:rsidR="00C76205" w:rsidRPr="007C5328">
        <w:rPr>
          <w:rFonts w:ascii="Arial" w:hAnsi="Arial" w:cs="Arial"/>
          <w:color w:val="000000" w:themeColor="text1"/>
        </w:rPr>
        <w:t xml:space="preserve">). This will allow us to correlate morphology with the D/G bonding ratio obtained from the Raman studies in </w:t>
      </w:r>
      <w:r w:rsidR="00B70F15" w:rsidRPr="007C5328">
        <w:rPr>
          <w:rFonts w:ascii="Arial" w:hAnsi="Arial" w:cs="Arial"/>
          <w:b/>
          <w:color w:val="000000" w:themeColor="text1"/>
        </w:rPr>
        <w:t>a)</w:t>
      </w:r>
      <w:r w:rsidR="00C76205" w:rsidRPr="007C5328">
        <w:rPr>
          <w:rFonts w:ascii="Arial" w:hAnsi="Arial" w:cs="Arial"/>
          <w:color w:val="000000" w:themeColor="text1"/>
        </w:rPr>
        <w:t xml:space="preserve">. </w:t>
      </w:r>
      <w:r w:rsidR="008647B9" w:rsidRPr="007C5328">
        <w:rPr>
          <w:rFonts w:ascii="Arial" w:hAnsi="Arial" w:cs="Arial"/>
          <w:color w:val="000000" w:themeColor="text1"/>
        </w:rPr>
        <w:t xml:space="preserve">An alternative approach to short growths is to </w:t>
      </w:r>
      <w:r w:rsidR="003D7941" w:rsidRPr="007C5328">
        <w:rPr>
          <w:rFonts w:ascii="Arial" w:hAnsi="Arial" w:cs="Arial"/>
          <w:color w:val="000000" w:themeColor="text1"/>
        </w:rPr>
        <w:t>abrade</w:t>
      </w:r>
      <w:r w:rsidR="008647B9" w:rsidRPr="007C5328">
        <w:rPr>
          <w:rFonts w:ascii="Arial" w:hAnsi="Arial" w:cs="Arial"/>
          <w:color w:val="000000" w:themeColor="text1"/>
        </w:rPr>
        <w:t xml:space="preserve"> the surface after </w:t>
      </w:r>
      <w:r w:rsidR="00602B0F" w:rsidRPr="007C5328">
        <w:rPr>
          <w:rFonts w:ascii="Arial" w:hAnsi="Arial" w:cs="Arial"/>
          <w:color w:val="000000" w:themeColor="text1"/>
        </w:rPr>
        <w:t xml:space="preserve">a regular </w:t>
      </w:r>
      <w:r w:rsidR="008647B9" w:rsidRPr="007C5328">
        <w:rPr>
          <w:rFonts w:ascii="Arial" w:hAnsi="Arial" w:cs="Arial"/>
          <w:color w:val="000000" w:themeColor="text1"/>
        </w:rPr>
        <w:t xml:space="preserve">growth </w:t>
      </w:r>
      <w:r w:rsidR="00602B0F" w:rsidRPr="007C5328">
        <w:rPr>
          <w:rFonts w:ascii="Arial" w:hAnsi="Arial" w:cs="Arial"/>
          <w:color w:val="000000" w:themeColor="text1"/>
        </w:rPr>
        <w:t xml:space="preserve">cycle </w:t>
      </w:r>
      <w:r w:rsidR="008647B9" w:rsidRPr="007C5328">
        <w:rPr>
          <w:rFonts w:ascii="Arial" w:hAnsi="Arial" w:cs="Arial"/>
          <w:color w:val="000000" w:themeColor="text1"/>
        </w:rPr>
        <w:t xml:space="preserve">and look for the remnants of the bases of the HCF. </w:t>
      </w:r>
      <w:r w:rsidR="00FD4DD5" w:rsidRPr="007C5328">
        <w:rPr>
          <w:rFonts w:ascii="Arial" w:hAnsi="Arial" w:cs="Arial"/>
          <w:color w:val="000000" w:themeColor="text1"/>
        </w:rPr>
        <w:t xml:space="preserve">Either approach will enable us to verify our model </w:t>
      </w:r>
      <w:r w:rsidR="00602B0F" w:rsidRPr="007C5328">
        <w:rPr>
          <w:rFonts w:ascii="Arial" w:hAnsi="Arial" w:cs="Arial"/>
          <w:color w:val="000000" w:themeColor="text1"/>
        </w:rPr>
        <w:t xml:space="preserve">in Fig. 9(c) </w:t>
      </w:r>
      <w:r w:rsidR="00FD4DD5" w:rsidRPr="007C5328">
        <w:rPr>
          <w:rFonts w:ascii="Arial" w:hAnsi="Arial" w:cs="Arial"/>
          <w:color w:val="000000" w:themeColor="text1"/>
        </w:rPr>
        <w:t>of HCF formation</w:t>
      </w:r>
      <w:r w:rsidR="002D52D9" w:rsidRPr="007C5328">
        <w:rPr>
          <w:rFonts w:ascii="Arial" w:hAnsi="Arial" w:cs="Arial"/>
          <w:color w:val="000000" w:themeColor="text1"/>
        </w:rPr>
        <w:t xml:space="preserve">. </w:t>
      </w:r>
      <w:r w:rsidR="003642AA">
        <w:rPr>
          <w:rFonts w:ascii="Arial" w:hAnsi="Arial" w:cs="Arial"/>
          <w:color w:val="000000" w:themeColor="text1"/>
        </w:rPr>
        <w:t>Besides</w:t>
      </w:r>
      <w:r w:rsidR="00602B0F" w:rsidRPr="007C5328">
        <w:rPr>
          <w:rFonts w:ascii="Arial" w:hAnsi="Arial" w:cs="Arial"/>
          <w:color w:val="000000" w:themeColor="text1"/>
        </w:rPr>
        <w:t>, it will enable</w:t>
      </w:r>
      <w:r w:rsidR="003D7941" w:rsidRPr="007C5328">
        <w:rPr>
          <w:rFonts w:ascii="Arial" w:hAnsi="Arial" w:cs="Arial"/>
          <w:color w:val="000000" w:themeColor="text1"/>
        </w:rPr>
        <w:t xml:space="preserve"> us to verify our hypothesis that the concentration of </w:t>
      </w:r>
      <w:r w:rsidR="003642AA">
        <w:rPr>
          <w:rFonts w:ascii="Arial" w:hAnsi="Arial" w:cs="Arial"/>
          <w:color w:val="000000" w:themeColor="text1"/>
        </w:rPr>
        <w:t xml:space="preserve">the </w:t>
      </w:r>
      <w:r w:rsidR="003D7941" w:rsidRPr="007C5328">
        <w:rPr>
          <w:rFonts w:ascii="Arial" w:hAnsi="Arial" w:cs="Arial"/>
          <w:color w:val="000000" w:themeColor="text1"/>
        </w:rPr>
        <w:t xml:space="preserve">boron dopant produces strain and the degree of strain dictates the curvature of the HCF </w:t>
      </w:r>
      <w:r w:rsidR="00602B0F" w:rsidRPr="007C5328">
        <w:rPr>
          <w:rFonts w:ascii="Arial" w:hAnsi="Arial" w:cs="Arial"/>
          <w:color w:val="000000" w:themeColor="text1"/>
        </w:rPr>
        <w:t>during</w:t>
      </w:r>
      <w:r w:rsidR="003D7941" w:rsidRPr="007C5328">
        <w:rPr>
          <w:rFonts w:ascii="Arial" w:hAnsi="Arial" w:cs="Arial"/>
          <w:color w:val="000000" w:themeColor="text1"/>
        </w:rPr>
        <w:t xml:space="preserve"> the initial stages of growth. Specifically, a higher </w:t>
      </w:r>
      <w:r w:rsidR="003D7941" w:rsidRPr="007C5328">
        <w:rPr>
          <w:rFonts w:ascii="Arial" w:hAnsi="Arial" w:cs="Arial"/>
          <w:color w:val="000000" w:themeColor="text1"/>
        </w:rPr>
        <w:lastRenderedPageBreak/>
        <w:t xml:space="preserve">concentration of boron produces the carbon eggs, which </w:t>
      </w:r>
      <w:r w:rsidR="003C48B3" w:rsidRPr="007C5328">
        <w:rPr>
          <w:rFonts w:ascii="Arial" w:hAnsi="Arial" w:cs="Arial"/>
          <w:color w:val="000000" w:themeColor="text1"/>
        </w:rPr>
        <w:t>correlates with</w:t>
      </w:r>
      <w:r w:rsidR="003D7941" w:rsidRPr="007C5328">
        <w:rPr>
          <w:rFonts w:ascii="Arial" w:hAnsi="Arial" w:cs="Arial"/>
          <w:color w:val="000000" w:themeColor="text1"/>
        </w:rPr>
        <w:t xml:space="preserve"> the wall thickness of the structures. </w:t>
      </w:r>
    </w:p>
    <w:p w:rsidR="00602B0F" w:rsidRPr="007C5328" w:rsidRDefault="00602B0F" w:rsidP="00170648">
      <w:pPr>
        <w:rPr>
          <w:rFonts w:ascii="Arial" w:hAnsi="Arial" w:cs="Arial"/>
          <w:color w:val="000000" w:themeColor="text1"/>
        </w:rPr>
      </w:pPr>
    </w:p>
    <w:p w:rsidR="00355A6A" w:rsidRPr="007C5328" w:rsidRDefault="00974214" w:rsidP="00170648">
      <w:pPr>
        <w:rPr>
          <w:rFonts w:ascii="Arial" w:hAnsi="Arial" w:cs="Arial"/>
          <w:color w:val="000000" w:themeColor="text1"/>
        </w:rPr>
      </w:pPr>
      <w:r w:rsidRPr="007C5328">
        <w:rPr>
          <w:rFonts w:ascii="Arial" w:hAnsi="Arial" w:cs="Arial"/>
          <w:color w:val="000000" w:themeColor="text1"/>
        </w:rPr>
        <w:t xml:space="preserve">We plan to use transmission electron microscopy (TEM) to </w:t>
      </w:r>
      <w:r w:rsidR="00575DD4" w:rsidRPr="007C5328">
        <w:rPr>
          <w:rFonts w:ascii="Arial" w:hAnsi="Arial" w:cs="Arial"/>
          <w:color w:val="000000" w:themeColor="text1"/>
        </w:rPr>
        <w:t>quantify</w:t>
      </w:r>
      <w:r w:rsidRPr="007C5328">
        <w:rPr>
          <w:rFonts w:ascii="Arial" w:hAnsi="Arial" w:cs="Arial"/>
          <w:color w:val="000000" w:themeColor="text1"/>
        </w:rPr>
        <w:t xml:space="preserve"> the nanomorphology of the carbon structures, </w:t>
      </w:r>
      <w:r w:rsidR="00575DD4" w:rsidRPr="007C5328">
        <w:rPr>
          <w:rFonts w:ascii="Arial" w:hAnsi="Arial" w:cs="Arial"/>
          <w:color w:val="000000" w:themeColor="text1"/>
        </w:rPr>
        <w:t xml:space="preserve">perform </w:t>
      </w:r>
      <w:r w:rsidRPr="007C5328">
        <w:rPr>
          <w:rFonts w:ascii="Arial" w:hAnsi="Arial" w:cs="Arial"/>
          <w:color w:val="000000" w:themeColor="text1"/>
        </w:rPr>
        <w:t xml:space="preserve">dopant mapping, </w:t>
      </w:r>
      <w:r w:rsidR="00575DD4" w:rsidRPr="007C5328">
        <w:rPr>
          <w:rFonts w:ascii="Arial" w:hAnsi="Arial" w:cs="Arial"/>
          <w:color w:val="000000" w:themeColor="text1"/>
        </w:rPr>
        <w:t xml:space="preserve">measure </w:t>
      </w:r>
      <w:r w:rsidRPr="007C5328">
        <w:rPr>
          <w:rFonts w:ascii="Arial" w:hAnsi="Arial" w:cs="Arial"/>
          <w:color w:val="000000" w:themeColor="text1"/>
        </w:rPr>
        <w:t xml:space="preserve">wall thicknesses as a function of doping, and determine the structure of the </w:t>
      </w:r>
      <w:r w:rsidR="00C02695" w:rsidRPr="007C5328">
        <w:rPr>
          <w:rFonts w:ascii="Arial" w:hAnsi="Arial" w:cs="Arial"/>
          <w:color w:val="000000" w:themeColor="text1"/>
        </w:rPr>
        <w:t xml:space="preserve">veil-like carbon sheets that form inside the carbon egg structures. </w:t>
      </w:r>
      <w:r w:rsidR="00C41A10" w:rsidRPr="007C5328">
        <w:rPr>
          <w:rFonts w:ascii="Arial" w:hAnsi="Arial" w:cs="Arial"/>
          <w:color w:val="000000" w:themeColor="text1"/>
        </w:rPr>
        <w:t>In contrast to MWCNT, we do</w:t>
      </w:r>
      <w:r w:rsidR="00B55810" w:rsidRPr="007C5328">
        <w:rPr>
          <w:rFonts w:ascii="Arial" w:hAnsi="Arial" w:cs="Arial"/>
          <w:color w:val="000000" w:themeColor="text1"/>
        </w:rPr>
        <w:t xml:space="preserve"> </w:t>
      </w:r>
      <w:r w:rsidR="00C41A10" w:rsidRPr="007C5328">
        <w:rPr>
          <w:rFonts w:ascii="Arial" w:hAnsi="Arial" w:cs="Arial"/>
          <w:color w:val="000000" w:themeColor="text1"/>
        </w:rPr>
        <w:t>n</w:t>
      </w:r>
      <w:r w:rsidR="00B55810" w:rsidRPr="007C5328">
        <w:rPr>
          <w:rFonts w:ascii="Arial" w:hAnsi="Arial" w:cs="Arial"/>
          <w:color w:val="000000" w:themeColor="text1"/>
        </w:rPr>
        <w:t>o</w:t>
      </w:r>
      <w:r w:rsidR="00C41A10" w:rsidRPr="007C5328">
        <w:rPr>
          <w:rFonts w:ascii="Arial" w:hAnsi="Arial" w:cs="Arial"/>
          <w:color w:val="000000" w:themeColor="text1"/>
        </w:rPr>
        <w:t>t observe a pristine layer structure for the HCF. This is because of the crossover of graphite layers</w:t>
      </w:r>
      <w:r w:rsidR="007F3EFD" w:rsidRPr="007C5328">
        <w:rPr>
          <w:rFonts w:ascii="Arial" w:hAnsi="Arial" w:cs="Arial"/>
          <w:color w:val="000000" w:themeColor="text1"/>
        </w:rPr>
        <w:t xml:space="preserve"> of the graphitic structure</w:t>
      </w:r>
      <w:r w:rsidR="00C41A10" w:rsidRPr="007C5328">
        <w:rPr>
          <w:rFonts w:ascii="Arial" w:hAnsi="Arial" w:cs="Arial"/>
          <w:color w:val="000000" w:themeColor="text1"/>
        </w:rPr>
        <w:t>. Displayed in Figure 13 is as an expanded view of a section of the TEM image of a HCF in Fig. 7(a) that has been filtered in Photoshop to find edges. While it is</w:t>
      </w:r>
      <w:r w:rsidR="00DA37BD" w:rsidRPr="007C5328">
        <w:rPr>
          <w:rFonts w:ascii="Arial" w:hAnsi="Arial" w:cs="Arial"/>
          <w:color w:val="000000" w:themeColor="text1"/>
        </w:rPr>
        <w:t xml:space="preserve"> </w:t>
      </w:r>
      <w:r w:rsidR="00C41A10" w:rsidRPr="007C5328">
        <w:rPr>
          <w:rFonts w:ascii="Arial" w:hAnsi="Arial" w:cs="Arial"/>
          <w:color w:val="000000" w:themeColor="text1"/>
        </w:rPr>
        <w:t>n</w:t>
      </w:r>
      <w:r w:rsidR="00DA37BD" w:rsidRPr="007C5328">
        <w:rPr>
          <w:rFonts w:ascii="Arial" w:hAnsi="Arial" w:cs="Arial"/>
          <w:color w:val="000000" w:themeColor="text1"/>
        </w:rPr>
        <w:t>o</w:t>
      </w:r>
      <w:r w:rsidR="00C41A10" w:rsidRPr="007C5328">
        <w:rPr>
          <w:rFonts w:ascii="Arial" w:hAnsi="Arial" w:cs="Arial"/>
          <w:color w:val="000000" w:themeColor="text1"/>
        </w:rPr>
        <w:t xml:space="preserve">t as clear in this document as it is in Photoshop, </w:t>
      </w:r>
      <w:r w:rsidR="0045591E" w:rsidRPr="007C5328">
        <w:rPr>
          <w:rFonts w:ascii="Arial" w:hAnsi="Arial" w:cs="Arial"/>
          <w:color w:val="000000" w:themeColor="text1"/>
        </w:rPr>
        <w:t xml:space="preserve">the filtering algorithm </w:t>
      </w:r>
      <w:r w:rsidR="00C41A10" w:rsidRPr="007C5328">
        <w:rPr>
          <w:rFonts w:ascii="Arial" w:hAnsi="Arial" w:cs="Arial"/>
          <w:color w:val="000000" w:themeColor="text1"/>
        </w:rPr>
        <w:t>nicely identifies bifurcations, crossovers</w:t>
      </w:r>
      <w:r w:rsidR="003642AA">
        <w:rPr>
          <w:rFonts w:ascii="Arial" w:hAnsi="Arial" w:cs="Arial"/>
          <w:color w:val="000000" w:themeColor="text1"/>
        </w:rPr>
        <w:t>,</w:t>
      </w:r>
      <w:r w:rsidR="00C41A10" w:rsidRPr="007C5328">
        <w:rPr>
          <w:rFonts w:ascii="Arial" w:hAnsi="Arial" w:cs="Arial"/>
          <w:color w:val="000000" w:themeColor="text1"/>
        </w:rPr>
        <w:t xml:space="preserve"> and terminations of graphene layers in the HCF. </w:t>
      </w:r>
      <w:r w:rsidR="0045591E" w:rsidRPr="007C5328">
        <w:rPr>
          <w:rFonts w:ascii="Arial" w:hAnsi="Arial" w:cs="Arial"/>
          <w:color w:val="000000" w:themeColor="text1"/>
        </w:rPr>
        <w:t xml:space="preserve">We hypothesize that statistical analysis of the number of bifurcations, crossovers, etc., </w:t>
      </w:r>
      <w:r w:rsidR="007F3EFD" w:rsidRPr="007C5328">
        <w:rPr>
          <w:rFonts w:ascii="Arial" w:hAnsi="Arial" w:cs="Arial"/>
          <w:color w:val="000000" w:themeColor="text1"/>
        </w:rPr>
        <w:t>correlates</w:t>
      </w:r>
      <w:r w:rsidR="0045591E" w:rsidRPr="007C5328">
        <w:rPr>
          <w:rFonts w:ascii="Arial" w:hAnsi="Arial" w:cs="Arial"/>
          <w:color w:val="000000" w:themeColor="text1"/>
        </w:rPr>
        <w:t xml:space="preserve"> with the ratio of D/G bonding. </w:t>
      </w:r>
      <w:r w:rsidR="007F3EFD" w:rsidRPr="007C5328">
        <w:rPr>
          <w:rFonts w:ascii="Arial" w:hAnsi="Arial" w:cs="Arial"/>
          <w:color w:val="000000" w:themeColor="text1"/>
        </w:rPr>
        <w:t>We will use this methodology</w:t>
      </w:r>
      <w:r w:rsidR="004C4498" w:rsidRPr="007C5328">
        <w:rPr>
          <w:rFonts w:ascii="Arial" w:hAnsi="Arial" w:cs="Arial"/>
          <w:color w:val="000000" w:themeColor="text1"/>
        </w:rPr>
        <w:t xml:space="preserve"> to statistically analyze the different morphologies produced and correlate them with the results of the spectroscopic studies in </w:t>
      </w:r>
      <w:r w:rsidR="00B55810" w:rsidRPr="007C5328">
        <w:rPr>
          <w:rFonts w:ascii="Arial" w:hAnsi="Arial" w:cs="Arial"/>
          <w:b/>
          <w:color w:val="000000" w:themeColor="text1"/>
        </w:rPr>
        <w:t>a)</w:t>
      </w:r>
      <w:r w:rsidR="004C4498" w:rsidRPr="007C5328">
        <w:rPr>
          <w:rFonts w:ascii="Arial" w:hAnsi="Arial" w:cs="Arial"/>
          <w:color w:val="000000" w:themeColor="text1"/>
        </w:rPr>
        <w:t xml:space="preserve"> and the doping dependent experiments in </w:t>
      </w:r>
      <w:r w:rsidR="00B55810" w:rsidRPr="007C5328">
        <w:rPr>
          <w:rFonts w:ascii="Arial" w:hAnsi="Arial" w:cs="Arial"/>
          <w:b/>
          <w:color w:val="000000" w:themeColor="text1"/>
        </w:rPr>
        <w:t>b)</w:t>
      </w:r>
      <w:r w:rsidR="004C4498" w:rsidRPr="007C5328">
        <w:rPr>
          <w:rFonts w:ascii="Arial" w:hAnsi="Arial" w:cs="Arial"/>
          <w:color w:val="000000" w:themeColor="text1"/>
        </w:rPr>
        <w:t>.</w:t>
      </w:r>
      <w:r w:rsidR="00BA3925" w:rsidRPr="007C5328">
        <w:rPr>
          <w:rFonts w:ascii="Arial" w:hAnsi="Arial" w:cs="Arial"/>
          <w:color w:val="000000" w:themeColor="text1"/>
        </w:rPr>
        <w:t xml:space="preserve"> We will also analyze TEM electron diffraction patterns and rings as another method for correlating disorder within the structures. </w:t>
      </w:r>
      <w:r w:rsidR="008B7ED6" w:rsidRPr="007C5328">
        <w:rPr>
          <w:rFonts w:ascii="Arial" w:hAnsi="Arial" w:cs="Arial"/>
          <w:color w:val="000000" w:themeColor="text1"/>
        </w:rPr>
        <w:t xml:space="preserve">We will also </w:t>
      </w:r>
      <w:r w:rsidR="007F3EFD" w:rsidRPr="007C5328">
        <w:rPr>
          <w:rFonts w:ascii="Arial" w:hAnsi="Arial" w:cs="Arial"/>
          <w:color w:val="000000" w:themeColor="text1"/>
        </w:rPr>
        <w:t>employ</w:t>
      </w:r>
      <w:r w:rsidR="008B7ED6" w:rsidRPr="007C5328">
        <w:rPr>
          <w:rFonts w:ascii="Arial" w:hAnsi="Arial" w:cs="Arial"/>
          <w:color w:val="000000" w:themeColor="text1"/>
        </w:rPr>
        <w:t xml:space="preserve"> energy dispersive spectroscopy (EDS) </w:t>
      </w:r>
      <w:r w:rsidR="007F3EFD" w:rsidRPr="007C5328">
        <w:rPr>
          <w:rFonts w:ascii="Arial" w:hAnsi="Arial" w:cs="Arial"/>
          <w:color w:val="000000" w:themeColor="text1"/>
        </w:rPr>
        <w:t>mode of the</w:t>
      </w:r>
      <w:r w:rsidR="008B7ED6" w:rsidRPr="007C5328">
        <w:rPr>
          <w:rFonts w:ascii="Arial" w:hAnsi="Arial" w:cs="Arial"/>
          <w:color w:val="000000" w:themeColor="text1"/>
        </w:rPr>
        <w:t xml:space="preserve"> TEM to map the distribution of dopants (B, N) within the HCF. </w:t>
      </w:r>
      <w:r w:rsidR="007F3EFD" w:rsidRPr="007C5328">
        <w:rPr>
          <w:rFonts w:ascii="Arial" w:hAnsi="Arial" w:cs="Arial"/>
          <w:color w:val="000000" w:themeColor="text1"/>
        </w:rPr>
        <w:t>We recognize that t</w:t>
      </w:r>
      <w:r w:rsidR="00540CC4" w:rsidRPr="007C5328">
        <w:rPr>
          <w:rFonts w:ascii="Arial" w:hAnsi="Arial" w:cs="Arial"/>
          <w:color w:val="000000" w:themeColor="text1"/>
        </w:rPr>
        <w:t xml:space="preserve">his may </w:t>
      </w:r>
      <w:r w:rsidR="007F3EFD" w:rsidRPr="007C5328">
        <w:rPr>
          <w:rFonts w:ascii="Arial" w:hAnsi="Arial" w:cs="Arial"/>
          <w:color w:val="000000" w:themeColor="text1"/>
        </w:rPr>
        <w:t>be unsuccessful</w:t>
      </w:r>
      <w:r w:rsidR="00540CC4" w:rsidRPr="007C5328">
        <w:rPr>
          <w:rFonts w:ascii="Arial" w:hAnsi="Arial" w:cs="Arial"/>
          <w:color w:val="000000" w:themeColor="text1"/>
        </w:rPr>
        <w:t xml:space="preserve"> given that EDS has difficulty distinguishing the light elements like B, C, and N from one another. At a minimum, we will attempt to correlate the concentration of dopants with the location of bifurcations, crossovers, etc. </w:t>
      </w:r>
      <w:r w:rsidR="00E276FB" w:rsidRPr="007C5328">
        <w:rPr>
          <w:rFonts w:ascii="Arial" w:hAnsi="Arial" w:cs="Arial"/>
          <w:color w:val="000000" w:themeColor="text1"/>
        </w:rPr>
        <w:t xml:space="preserve">If successful, it should be possible to map strain within the structures and correlate this with the morphology. </w:t>
      </w:r>
      <w:r w:rsidR="004C4498" w:rsidRPr="007C5328">
        <w:rPr>
          <w:rFonts w:ascii="Arial" w:hAnsi="Arial" w:cs="Arial"/>
          <w:color w:val="000000" w:themeColor="text1"/>
        </w:rPr>
        <w:t xml:space="preserve"> </w:t>
      </w:r>
    </w:p>
    <w:p w:rsidR="004C4498" w:rsidRPr="00FC50AD" w:rsidRDefault="004C4498" w:rsidP="00170648">
      <w:pPr>
        <w:rPr>
          <w:rFonts w:ascii="Arial" w:hAnsi="Arial" w:cs="Arial"/>
        </w:rPr>
      </w:pPr>
    </w:p>
    <w:p w:rsidR="00DA37BD" w:rsidRDefault="00DA37BD" w:rsidP="00DA37BD">
      <w:pPr>
        <w:jc w:val="center"/>
        <w:rPr>
          <w:rFonts w:ascii="Arial" w:hAnsi="Arial" w:cs="Arial"/>
        </w:rPr>
      </w:pPr>
      <w:r>
        <w:rPr>
          <w:rFonts w:ascii="Arial" w:hAnsi="Arial" w:cs="Arial"/>
          <w:noProof/>
        </w:rPr>
        <mc:AlternateContent>
          <mc:Choice Requires="wpg">
            <w:drawing>
              <wp:inline distT="0" distB="0" distL="0" distR="0">
                <wp:extent cx="3641420" cy="2832735"/>
                <wp:effectExtent l="0" t="0" r="0" b="5715"/>
                <wp:docPr id="15" name="Group 15"/>
                <wp:cNvGraphicFramePr/>
                <a:graphic xmlns:a="http://schemas.openxmlformats.org/drawingml/2006/main">
                  <a:graphicData uri="http://schemas.microsoft.com/office/word/2010/wordprocessingGroup">
                    <wpg:wgp>
                      <wpg:cNvGrpSpPr/>
                      <wpg:grpSpPr>
                        <a:xfrm>
                          <a:off x="0" y="0"/>
                          <a:ext cx="3641420" cy="2832735"/>
                          <a:chOff x="0" y="0"/>
                          <a:chExt cx="3641420" cy="2832735"/>
                        </a:xfrm>
                      </wpg:grpSpPr>
                      <pic:pic xmlns:pic="http://schemas.openxmlformats.org/drawingml/2006/picture">
                        <pic:nvPicPr>
                          <pic:cNvPr id="30" name="Picture 3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634365" y="-634365"/>
                            <a:ext cx="2371725" cy="3640455"/>
                          </a:xfrm>
                          <a:prstGeom prst="rect">
                            <a:avLst/>
                          </a:prstGeom>
                          <a:noFill/>
                        </pic:spPr>
                      </pic:pic>
                      <wps:wsp>
                        <wps:cNvPr id="8" name="Text Box 8"/>
                        <wps:cNvSpPr txBox="1"/>
                        <wps:spPr>
                          <a:xfrm>
                            <a:off x="1600" y="2426970"/>
                            <a:ext cx="3639820" cy="405765"/>
                          </a:xfrm>
                          <a:prstGeom prst="rect">
                            <a:avLst/>
                          </a:prstGeom>
                          <a:solidFill>
                            <a:prstClr val="white"/>
                          </a:solidFill>
                          <a:ln>
                            <a:noFill/>
                          </a:ln>
                        </wps:spPr>
                        <wps:txbx>
                          <w:txbxContent>
                            <w:p w:rsidR="008D4EF0" w:rsidRPr="00A406BF" w:rsidRDefault="008D4EF0" w:rsidP="00DA37BD">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636DD3">
                                <w:t>. An expanded section of the TEM of a HCF in Fig. 7(a) that has been filtered in</w:t>
                              </w:r>
                              <w:r>
                                <w:t xml:space="preserve"> Photoshop using the find ed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5" o:spid="_x0000_s1050" style="width:286.75pt;height:223.05pt;mso-position-horizontal-relative:char;mso-position-vertical-relative:line" coordsize="36414,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">
                <v:shape id="Picture 30" o:spid="_x0000_s1051" type="#_x0000_t75" style="position:absolute;left:6343;top:-6343;width:23717;height:364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">
                  <v:imagedata r:id="rId36" o:title=""/>
                  <v:path arrowok="t"/>
                </v:shape>
                <v:shape id="Text Box 8" o:spid="_x0000_s1052" type="#_x0000_t202" style="position:absolute;left:16;top:24269;width:3639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rsidR="008D4EF0" w:rsidRPr="00A406BF" w:rsidRDefault="008D4EF0" w:rsidP="00DA37BD">
                        <w:pPr>
                          <w:pStyle w:val="Caption"/>
                          <w:rPr>
                            <w:rFonts w:ascii="Arial" w:hAnsi="Arial" w:cs="Arial"/>
                            <w:noProof/>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636DD3">
                          <w:t>. An expanded section of the TEM of a HCF in Fig. 7(a) that has been filtered in</w:t>
                        </w:r>
                        <w:r>
                          <w:t xml:space="preserve"> Photoshop using the find edges.</w:t>
                        </w:r>
                      </w:p>
                    </w:txbxContent>
                  </v:textbox>
                </v:shape>
                <w10:anchorlock/>
              </v:group>
            </w:pict>
          </mc:Fallback>
        </mc:AlternateContent>
      </w:r>
    </w:p>
    <w:p w:rsidR="008459AD" w:rsidRDefault="003642AA">
      <w:pPr>
        <w:rPr>
          <w:rFonts w:ascii="Arial" w:hAnsi="Arial" w:cs="Arial"/>
        </w:rPr>
      </w:pPr>
      <w:r>
        <w:rPr>
          <w:rFonts w:ascii="Arial" w:hAnsi="Arial" w:cs="Arial"/>
        </w:rPr>
        <w:t>T</w:t>
      </w:r>
      <w:r w:rsidR="003247F2">
        <w:rPr>
          <w:rFonts w:ascii="Arial" w:hAnsi="Arial" w:cs="Arial"/>
        </w:rPr>
        <w:t xml:space="preserve">o tune the process and get better information about the growth, we plan to study how variations of certain </w:t>
      </w:r>
      <w:r w:rsidR="00AA4F02">
        <w:rPr>
          <w:rFonts w:ascii="Arial" w:hAnsi="Arial" w:cs="Arial"/>
        </w:rPr>
        <w:t xml:space="preserve">synthesis </w:t>
      </w:r>
      <w:r w:rsidR="003247F2">
        <w:rPr>
          <w:rFonts w:ascii="Arial" w:hAnsi="Arial" w:cs="Arial"/>
        </w:rPr>
        <w:t>parameters will affect the HCF morphology. For these studies</w:t>
      </w:r>
      <w:r>
        <w:rPr>
          <w:rFonts w:ascii="Arial" w:hAnsi="Arial" w:cs="Arial"/>
        </w:rPr>
        <w:t>,</w:t>
      </w:r>
      <w:r w:rsidR="003247F2">
        <w:rPr>
          <w:rFonts w:ascii="Arial" w:hAnsi="Arial" w:cs="Arial"/>
        </w:rPr>
        <w:t xml:space="preserve"> we will keep </w:t>
      </w:r>
      <w:r w:rsidR="00797DC7">
        <w:rPr>
          <w:rFonts w:ascii="Arial" w:hAnsi="Arial" w:cs="Arial"/>
        </w:rPr>
        <w:t xml:space="preserve">constant </w:t>
      </w:r>
      <w:r w:rsidR="003247F2">
        <w:rPr>
          <w:rFonts w:ascii="Arial" w:hAnsi="Arial" w:cs="Arial"/>
        </w:rPr>
        <w:t>the carbon and boron precursors used to obtain the HCF morphology, and vary only parameters related to the CVD process as are the heating and cooling times/rates, the flow of the precursors</w:t>
      </w:r>
      <w:r>
        <w:rPr>
          <w:rFonts w:ascii="Arial" w:hAnsi="Arial" w:cs="Arial"/>
        </w:rPr>
        <w:t>,</w:t>
      </w:r>
      <w:r w:rsidR="003247F2">
        <w:rPr>
          <w:rFonts w:ascii="Arial" w:hAnsi="Arial" w:cs="Arial"/>
        </w:rPr>
        <w:t xml:space="preserve"> and the growth time. </w:t>
      </w:r>
    </w:p>
    <w:p w:rsidR="00D44ABC" w:rsidRDefault="00D44ABC">
      <w:pPr>
        <w:rPr>
          <w:rFonts w:ascii="Arial" w:hAnsi="Arial" w:cs="Arial"/>
        </w:rPr>
      </w:pPr>
    </w:p>
    <w:p w:rsidR="008F5E04" w:rsidRDefault="00A640A6">
      <w:pPr>
        <w:rPr>
          <w:rFonts w:ascii="Arial" w:hAnsi="Arial" w:cs="Arial"/>
        </w:rPr>
      </w:pPr>
      <w:r>
        <w:rPr>
          <w:rFonts w:ascii="Arial" w:hAnsi="Arial" w:cs="Arial"/>
        </w:rPr>
        <w:t>It has been shown that cooling times influence the dendrite arm spacing of gray cast iron</w:t>
      </w:r>
      <w:r w:rsidR="00DC4C57">
        <w:rPr>
          <w:rFonts w:ascii="Arial" w:hAnsi="Arial" w:cs="Arial"/>
        </w:rPr>
        <w:t xml:space="preserve"> the thickness of some graphite plates, as well as the flake formation</w:t>
      </w:r>
      <w:r>
        <w:rPr>
          <w:rFonts w:ascii="Arial" w:hAnsi="Arial" w:cs="Arial"/>
        </w:rPr>
        <w:t xml:space="preserve"> </w:t>
      </w:r>
      <w:r w:rsidR="00F1083D">
        <w:rPr>
          <w:rFonts w:ascii="Arial" w:hAnsi="Arial" w:cs="Arial"/>
        </w:rPr>
        <w:fldChar w:fldCharType="begin"/>
      </w:r>
      <w:r w:rsidR="004235B7">
        <w:rPr>
          <w:rFonts w:ascii="Arial" w:hAnsi="Arial" w:cs="Arial"/>
        </w:rPr>
        <w:instrText xml:space="preserve"> ADDIN ZOTERO_ITEM CSL_CITATION {"citationID":"KqtKDmtx","properties":{"formattedCitation":"[88], [89]","plainCitation":"[88], [89]","noteIndex":0},"citationItems":[{"id":2029,"uris":["http://zotero.org/groups/35356/items/6RTJLJXJ"],"uri":["http://zotero.org/groups/35356/items/6RTJLJXJ"],"itemData":{"id":2029,"type":"article-journal","container-title":"Materials Science and Engineering: A","DOI":"10.1016/j.msea.2010.09.087","ISSN":"09215093","issue":"2","journalAbbreviation":"Materials Science and Engineering: A","language":"en","page":"583-588","source":"DOI.org (Crossref)","title":"Effect of cooling rate on microstructure and mechanical properties of gray cast iron","volume":"528","author":[{"family":"Jabbari Behnam","given":"M.M."},{"family":"Davami","given":"P."},{"family":"Varahram","given":"N."}],"issued":{"date-parts":[["2010",12]]}}},{"id":2030,"uris":["http://zotero.org/groups/35356/items/TGWKM9SL"],"uri":["http://zotero.org/groups/35356/items/TGWKM9SL"],"itemData":{"id":2030,"type":"article-journal","container-title":"Applied Physics Letters","DOI":"10.1063/1.2982585","ISSN":"0003-6951, 1077-3118","issue":"11","journalAbbreviation":"Appl. Phys. Lett.","language":"en","page":"113103","source":"DOI.org (Crossref)","title":"Graphene segregated on Ni surfaces and transferred to insulators","volume":"93","author":[{"family":"Yu","given":"Qingkai"},{"family":"Lian","given":"Jie"},{"family":"Siriponglert","given":"Sujitra"},{"family":"Li","given":"Hao"},{"family":"Chen","given":"Yong P."},{"family":"Pei","given":"Shin-Shem"}],"issued":{"date-parts":[["2008",9,15]]}}}],"schema":"https://github.com/citation-style-language/schema/raw/master/csl-citation.json"} </w:instrText>
      </w:r>
      <w:r w:rsidR="00F1083D">
        <w:rPr>
          <w:rFonts w:ascii="Arial" w:hAnsi="Arial" w:cs="Arial"/>
        </w:rPr>
        <w:fldChar w:fldCharType="separate"/>
      </w:r>
      <w:r w:rsidR="004235B7" w:rsidRPr="004235B7">
        <w:rPr>
          <w:rFonts w:ascii="Arial" w:hAnsi="Arial" w:cs="Arial"/>
        </w:rPr>
        <w:t>[88], [89]</w:t>
      </w:r>
      <w:r w:rsidR="00F1083D">
        <w:rPr>
          <w:rFonts w:ascii="Arial" w:hAnsi="Arial" w:cs="Arial"/>
        </w:rPr>
        <w:fldChar w:fldCharType="end"/>
      </w:r>
      <w:r w:rsidR="00797DC7">
        <w:rPr>
          <w:rFonts w:ascii="Arial" w:hAnsi="Arial" w:cs="Arial"/>
        </w:rPr>
        <w:t xml:space="preserve">. With different cooling/heating rates carbon will segregate differently </w:t>
      </w:r>
      <w:r w:rsidR="00262C94">
        <w:rPr>
          <w:rFonts w:ascii="Arial" w:hAnsi="Arial" w:cs="Arial"/>
        </w:rPr>
        <w:t>from</w:t>
      </w:r>
      <w:r w:rsidR="00797DC7">
        <w:rPr>
          <w:rFonts w:ascii="Arial" w:hAnsi="Arial" w:cs="Arial"/>
        </w:rPr>
        <w:t xml:space="preserve"> the surface of the substrate and therefore it could allow </w:t>
      </w:r>
      <w:r w:rsidR="00AA4F02">
        <w:rPr>
          <w:rFonts w:ascii="Arial" w:hAnsi="Arial" w:cs="Arial"/>
        </w:rPr>
        <w:t xml:space="preserve">incorporation of </w:t>
      </w:r>
      <w:r w:rsidR="00AD7283">
        <w:rPr>
          <w:rFonts w:ascii="Arial" w:hAnsi="Arial" w:cs="Arial"/>
        </w:rPr>
        <w:t>vacancy</w:t>
      </w:r>
      <w:r w:rsidR="00AA4F02">
        <w:rPr>
          <w:rFonts w:ascii="Arial" w:hAnsi="Arial" w:cs="Arial"/>
        </w:rPr>
        <w:t>-impurities</w:t>
      </w:r>
      <w:r w:rsidR="00797DC7">
        <w:rPr>
          <w:rFonts w:ascii="Arial" w:hAnsi="Arial" w:cs="Arial"/>
        </w:rPr>
        <w:t>. We hypothesize that</w:t>
      </w:r>
      <w:r w:rsidR="00B73E9E">
        <w:rPr>
          <w:rFonts w:ascii="Arial" w:hAnsi="Arial" w:cs="Arial"/>
        </w:rPr>
        <w:t xml:space="preserve"> it will result </w:t>
      </w:r>
      <w:r w:rsidR="00130FB9">
        <w:rPr>
          <w:rFonts w:ascii="Arial" w:hAnsi="Arial" w:cs="Arial"/>
        </w:rPr>
        <w:lastRenderedPageBreak/>
        <w:t xml:space="preserve">mainly </w:t>
      </w:r>
      <w:r w:rsidR="00B73E9E">
        <w:rPr>
          <w:rFonts w:ascii="Arial" w:hAnsi="Arial" w:cs="Arial"/>
        </w:rPr>
        <w:t>in different thickness</w:t>
      </w:r>
      <w:r w:rsidR="00397714">
        <w:rPr>
          <w:rFonts w:ascii="Arial" w:hAnsi="Arial" w:cs="Arial"/>
        </w:rPr>
        <w:t>es</w:t>
      </w:r>
      <w:r w:rsidR="00B73E9E">
        <w:rPr>
          <w:rFonts w:ascii="Arial" w:hAnsi="Arial" w:cs="Arial"/>
        </w:rPr>
        <w:t xml:space="preserve"> of the HCF walls</w:t>
      </w:r>
      <w:r w:rsidR="00397714">
        <w:rPr>
          <w:rFonts w:ascii="Arial" w:hAnsi="Arial" w:cs="Arial"/>
        </w:rPr>
        <w:t>.</w:t>
      </w:r>
      <w:r w:rsidR="00C1557A">
        <w:rPr>
          <w:rFonts w:ascii="Arial" w:hAnsi="Arial" w:cs="Arial"/>
        </w:rPr>
        <w:t xml:space="preserve"> </w:t>
      </w:r>
      <w:r w:rsidR="00C1557A" w:rsidRPr="00C1557A">
        <w:rPr>
          <w:rFonts w:ascii="Arial" w:hAnsi="Arial" w:cs="Arial"/>
        </w:rPr>
        <w:t>On the other hand, a variation on the precursor flow will affect the convection currents</w:t>
      </w:r>
      <w:r w:rsidR="00C1557A">
        <w:rPr>
          <w:rFonts w:ascii="Arial" w:hAnsi="Arial" w:cs="Arial"/>
        </w:rPr>
        <w:t xml:space="preserve"> in</w:t>
      </w:r>
      <w:r w:rsidR="00130FB9">
        <w:rPr>
          <w:rFonts w:ascii="Arial" w:hAnsi="Arial" w:cs="Arial"/>
        </w:rPr>
        <w:t>side</w:t>
      </w:r>
      <w:r w:rsidR="00C1557A">
        <w:rPr>
          <w:rFonts w:ascii="Arial" w:hAnsi="Arial" w:cs="Arial"/>
        </w:rPr>
        <w:t xml:space="preserve"> the furnace, </w:t>
      </w:r>
      <w:r w:rsidR="00130FB9">
        <w:rPr>
          <w:rFonts w:ascii="Arial" w:hAnsi="Arial" w:cs="Arial"/>
        </w:rPr>
        <w:t xml:space="preserve">and </w:t>
      </w:r>
      <w:r w:rsidR="00C1557A">
        <w:rPr>
          <w:rFonts w:ascii="Arial" w:hAnsi="Arial" w:cs="Arial"/>
        </w:rPr>
        <w:t xml:space="preserve">therefore </w:t>
      </w:r>
      <w:r w:rsidR="00E677B4">
        <w:rPr>
          <w:rFonts w:ascii="Arial" w:hAnsi="Arial" w:cs="Arial"/>
        </w:rPr>
        <w:t xml:space="preserve">increasing precursor flow </w:t>
      </w:r>
      <w:r w:rsidR="00130FB9">
        <w:rPr>
          <w:rFonts w:ascii="Arial" w:hAnsi="Arial" w:cs="Arial"/>
        </w:rPr>
        <w:t xml:space="preserve">will alter the interface dynamics/energy </w:t>
      </w:r>
      <w:r w:rsidR="00E677B4">
        <w:rPr>
          <w:rFonts w:ascii="Arial" w:hAnsi="Arial" w:cs="Arial"/>
        </w:rPr>
        <w:t xml:space="preserve">and may accelerate the growth, but having high flows could result in a precursor that acts as etching agent as well and therefore it will terminate the growth </w:t>
      </w:r>
      <w:r w:rsidR="000D1D08">
        <w:rPr>
          <w:rFonts w:ascii="Arial" w:hAnsi="Arial" w:cs="Arial"/>
        </w:rPr>
        <w:fldChar w:fldCharType="begin"/>
      </w:r>
      <w:r w:rsidR="000D1D08">
        <w:rPr>
          <w:rFonts w:ascii="Arial" w:hAnsi="Arial" w:cs="Arial"/>
        </w:rPr>
        <w:instrText xml:space="preserve"> ADDIN ZOTERO_ITEM CSL_CITATION {"citationID":"hUFJTChb","properties":{"formattedCitation":"[90]","plainCitation":"[90]","noteIndex":0},"citationItems":[{"id":622,"uris":["http://zotero.org/groups/35356/items/9EPPCR6I"],"uri":["http://zotero.org/groups/35356/items/9EPPCR6I"],"itemData":{"id":622,"type":"article-journal","container-title":"Chemistry of Materials","DOI":"10.1021/cm200111b","ISSN":"0897-4756, 1520-5002","issue":"8","page":"2201-2208","source":"CrossRef","title":"Nitrogen-Doped Single-Walled Carbon Nanotube Thin Films Exhibiting Anomalous Sheet Resistances","volume":"23","author":[{"family":"Susi","given":"Toma"},{"family":"Kaskela","given":"Antti"},{"family":"Zhu","given":"Zhen"},{"family":"Ayala","given":"Paola"},{"family":"Arenal","given":"Raul"},{"family":"Tian","given":"Ying"},{"family":"Laiho","given":"Patrik"},{"family":"Mali","given":"Juha"},{"family":"Nasibulin","given":"Albert G."},{"family":"Jiang","given":"Hua"},{"family":"Lanzani","given":"Giorgio"},{"family":"Stephan","given":"Odile"},{"family":"Laasonen","given":"Kari"},{"family":"Pichler","given":"Thomas"},{"family":"Loiseau","given":"Annick"},{"family":"Kauppinen","given":"Esko I."}],"issued":{"date-parts":[["2011",4,26]]}}}],"schema":"https://github.com/citation-style-language/schema/raw/master/csl-citation.json"} </w:instrText>
      </w:r>
      <w:r w:rsidR="000D1D08">
        <w:rPr>
          <w:rFonts w:ascii="Arial" w:hAnsi="Arial" w:cs="Arial"/>
        </w:rPr>
        <w:fldChar w:fldCharType="separate"/>
      </w:r>
      <w:r w:rsidR="000D1D08" w:rsidRPr="000D1D08">
        <w:rPr>
          <w:rFonts w:ascii="Arial" w:hAnsi="Arial" w:cs="Arial"/>
        </w:rPr>
        <w:t>[90]</w:t>
      </w:r>
      <w:r w:rsidR="000D1D08">
        <w:rPr>
          <w:rFonts w:ascii="Arial" w:hAnsi="Arial" w:cs="Arial"/>
        </w:rPr>
        <w:fldChar w:fldCharType="end"/>
      </w:r>
      <w:r w:rsidR="00E677B4">
        <w:rPr>
          <w:rFonts w:ascii="Arial" w:hAnsi="Arial" w:cs="Arial"/>
        </w:rPr>
        <w:t xml:space="preserve">. </w:t>
      </w:r>
      <w:r w:rsidR="00A06196">
        <w:rPr>
          <w:rFonts w:ascii="Arial" w:hAnsi="Arial" w:cs="Arial"/>
        </w:rPr>
        <w:t xml:space="preserve">Modifying synthesis parameters will help us not only to better understand the growth process but also to look for a </w:t>
      </w:r>
      <w:r w:rsidR="008F5E04" w:rsidRPr="008F5E04">
        <w:rPr>
          <w:rFonts w:ascii="Arial" w:hAnsi="Arial" w:cs="Arial"/>
        </w:rPr>
        <w:t>low cost synthesis approach</w:t>
      </w:r>
      <w:r w:rsidR="00A06196">
        <w:rPr>
          <w:rFonts w:ascii="Arial" w:hAnsi="Arial" w:cs="Arial"/>
        </w:rPr>
        <w:t xml:space="preserve"> that can be tailored to the material’s application.</w:t>
      </w:r>
    </w:p>
    <w:p w:rsidR="00A06196" w:rsidRDefault="00A06196">
      <w:pPr>
        <w:rPr>
          <w:rFonts w:ascii="Arial" w:hAnsi="Arial" w:cs="Arial"/>
        </w:rPr>
      </w:pPr>
    </w:p>
    <w:p w:rsidR="00D656ED" w:rsidRDefault="00263E06">
      <w:pPr>
        <w:rPr>
          <w:rFonts w:ascii="Arial" w:hAnsi="Arial" w:cs="Arial"/>
        </w:rPr>
      </w:pPr>
      <w:r w:rsidRPr="00FC50AD">
        <w:rPr>
          <w:rFonts w:ascii="Arial" w:hAnsi="Arial" w:cs="Arial"/>
        </w:rPr>
        <w:t>The last ‘design’ parameter is the choice and properties of the substrate upon which the HCF are grown</w:t>
      </w:r>
      <w:r w:rsidR="00BA3925" w:rsidRPr="00FC50AD">
        <w:rPr>
          <w:rFonts w:ascii="Arial" w:hAnsi="Arial" w:cs="Arial"/>
        </w:rPr>
        <w:t xml:space="preserve">. Rather than using the substrate as a template like Cu for graphene, we will use carbon substrates as a template </w:t>
      </w:r>
      <w:r w:rsidRPr="00FC50AD">
        <w:rPr>
          <w:rFonts w:ascii="Arial" w:hAnsi="Arial" w:cs="Arial"/>
        </w:rPr>
        <w:t>to preferentially favor</w:t>
      </w:r>
      <w:r w:rsidR="00BA3925" w:rsidRPr="00FC50AD">
        <w:rPr>
          <w:rFonts w:ascii="Arial" w:hAnsi="Arial" w:cs="Arial"/>
        </w:rPr>
        <w:t xml:space="preserve"> sp3 or sp2 bonding at the initial phase of HCF formation. </w:t>
      </w:r>
      <w:r w:rsidR="007E4DB3" w:rsidRPr="00FC50AD">
        <w:rPr>
          <w:rFonts w:ascii="Arial" w:hAnsi="Arial" w:cs="Arial"/>
        </w:rPr>
        <w:t xml:space="preserve">We would be adopting the technique outlined in Ref. </w:t>
      </w:r>
      <w:r w:rsidR="007E4DB3" w:rsidRPr="00FC50AD">
        <w:rPr>
          <w:rFonts w:ascii="Arial" w:hAnsi="Arial" w:cs="Arial"/>
        </w:rPr>
        <w:fldChar w:fldCharType="begin"/>
      </w:r>
      <w:r w:rsidR="00BF1BE5">
        <w:rPr>
          <w:rFonts w:ascii="Arial" w:hAnsi="Arial" w:cs="Arial"/>
        </w:rPr>
        <w:instrText xml:space="preserve"> ADDIN ZOTERO_ITEM CSL_CITATION {"citationID":"05hd8E1O","properties":{"formattedCitation":"[87]","plainCitation":"[87]","noteIndex":0},"citationItems":[{"id":"ZeT0AWRb/KzfGNqKQ","uris":["http://zotero.org/users/148982/items/C8862F63"],"uri":["http://zotero.org/users/148982/items/C8862F63"],"itemData":{"id":2885,"type":"article-journal","title":"Metal-catalyst-free growth of carbon nanotubes/carbon nanofibers on carbon blacks using chemical vapor deposition","container-title":"RSC Adv.","page":"40251-40258","volume":"4","issue":"76","source":"Crossref","DOI":"10.1039/C4RA03456B","ISSN":"2046-2069","language":"en","author":[{"family":"Zeng","given":"Zhi-Yan"},{"family":"Lin","given":"Jarrn-Horng"}],"issued":{"date-parts":[["2014"]]}}}],"schema":"https://github.com/citation-style-language/schema/raw/master/csl-citation.json"} </w:instrText>
      </w:r>
      <w:r w:rsidR="007E4DB3" w:rsidRPr="00FC50AD">
        <w:rPr>
          <w:rFonts w:ascii="Arial" w:hAnsi="Arial" w:cs="Arial"/>
        </w:rPr>
        <w:fldChar w:fldCharType="separate"/>
      </w:r>
      <w:r w:rsidR="005C3E22" w:rsidRPr="005C3E22">
        <w:rPr>
          <w:rFonts w:ascii="Arial" w:hAnsi="Arial" w:cs="Arial"/>
        </w:rPr>
        <w:t>[87]</w:t>
      </w:r>
      <w:r w:rsidR="007E4DB3" w:rsidRPr="00FC50AD">
        <w:rPr>
          <w:rFonts w:ascii="Arial" w:hAnsi="Arial" w:cs="Arial"/>
        </w:rPr>
        <w:fldChar w:fldCharType="end"/>
      </w:r>
      <w:r w:rsidR="007E4DB3" w:rsidRPr="00FC50AD">
        <w:rPr>
          <w:rFonts w:ascii="Arial" w:hAnsi="Arial" w:cs="Arial"/>
        </w:rPr>
        <w:t xml:space="preserve">, but expand it to </w:t>
      </w:r>
      <w:r w:rsidR="00846C4F" w:rsidRPr="00FC50AD">
        <w:rPr>
          <w:rFonts w:ascii="Arial" w:hAnsi="Arial" w:cs="Arial"/>
        </w:rPr>
        <w:t xml:space="preserve">use amorphous carbon (sp2/sp3), </w:t>
      </w:r>
      <w:r w:rsidR="00926E89" w:rsidRPr="00FC50AD">
        <w:rPr>
          <w:rFonts w:ascii="Arial" w:hAnsi="Arial" w:cs="Arial"/>
        </w:rPr>
        <w:t>HOPG</w:t>
      </w:r>
      <w:r w:rsidR="00846C4F" w:rsidRPr="00FC50AD">
        <w:rPr>
          <w:rFonts w:ascii="Arial" w:hAnsi="Arial" w:cs="Arial"/>
        </w:rPr>
        <w:t xml:space="preserve"> (</w:t>
      </w:r>
      <w:r w:rsidR="003C1A6B" w:rsidRPr="00FC50AD">
        <w:rPr>
          <w:rFonts w:ascii="Arial" w:hAnsi="Arial" w:cs="Arial"/>
        </w:rPr>
        <w:t xml:space="preserve">primarily </w:t>
      </w:r>
      <w:r w:rsidR="00846C4F" w:rsidRPr="00FC50AD">
        <w:rPr>
          <w:rFonts w:ascii="Arial" w:hAnsi="Arial" w:cs="Arial"/>
        </w:rPr>
        <w:t xml:space="preserve">sp2), </w:t>
      </w:r>
      <w:r w:rsidR="003C1A6B" w:rsidRPr="00FC50AD">
        <w:rPr>
          <w:rFonts w:ascii="Arial" w:hAnsi="Arial" w:cs="Arial"/>
        </w:rPr>
        <w:t>graphene on Cu foil (sp2)</w:t>
      </w:r>
      <w:r w:rsidR="007501AD">
        <w:rPr>
          <w:rFonts w:ascii="Arial" w:hAnsi="Arial" w:cs="Arial"/>
        </w:rPr>
        <w:t>,</w:t>
      </w:r>
      <w:r w:rsidR="003C1A6B" w:rsidRPr="00FC50AD">
        <w:rPr>
          <w:rFonts w:ascii="Arial" w:hAnsi="Arial" w:cs="Arial"/>
        </w:rPr>
        <w:t xml:space="preserve"> </w:t>
      </w:r>
      <w:r w:rsidR="00846C4F" w:rsidRPr="00FC50AD">
        <w:rPr>
          <w:rFonts w:ascii="Arial" w:hAnsi="Arial" w:cs="Arial"/>
        </w:rPr>
        <w:t xml:space="preserve">and CVD diamond thin membranes (sp3). For example, the sp3 of the diamond membrane may </w:t>
      </w:r>
      <w:r w:rsidRPr="00FC50AD">
        <w:rPr>
          <w:rFonts w:ascii="Arial" w:hAnsi="Arial" w:cs="Arial"/>
        </w:rPr>
        <w:t xml:space="preserve">produce more bonds to the carbon seed, thereby </w:t>
      </w:r>
      <w:r w:rsidR="00846C4F" w:rsidRPr="00FC50AD">
        <w:rPr>
          <w:rFonts w:ascii="Arial" w:hAnsi="Arial" w:cs="Arial"/>
        </w:rPr>
        <w:t>overpower</w:t>
      </w:r>
      <w:r w:rsidRPr="00FC50AD">
        <w:rPr>
          <w:rFonts w:ascii="Arial" w:hAnsi="Arial" w:cs="Arial"/>
        </w:rPr>
        <w:t>ing</w:t>
      </w:r>
      <w:r w:rsidR="00846C4F" w:rsidRPr="00FC50AD">
        <w:rPr>
          <w:rFonts w:ascii="Arial" w:hAnsi="Arial" w:cs="Arial"/>
        </w:rPr>
        <w:t xml:space="preserve"> the internal strain </w:t>
      </w:r>
      <w:r w:rsidRPr="00FC50AD">
        <w:rPr>
          <w:rFonts w:ascii="Arial" w:hAnsi="Arial" w:cs="Arial"/>
        </w:rPr>
        <w:t>and</w:t>
      </w:r>
      <w:r w:rsidR="00846C4F" w:rsidRPr="00FC50AD">
        <w:rPr>
          <w:rFonts w:ascii="Arial" w:hAnsi="Arial" w:cs="Arial"/>
        </w:rPr>
        <w:t xml:space="preserve"> </w:t>
      </w:r>
      <w:r w:rsidRPr="00FC50AD">
        <w:rPr>
          <w:rFonts w:ascii="Arial" w:hAnsi="Arial" w:cs="Arial"/>
        </w:rPr>
        <w:t xml:space="preserve">inhibiting HCF formation. Alternatively, diamond may increase the </w:t>
      </w:r>
      <w:r w:rsidR="00846C4F" w:rsidRPr="00FC50AD">
        <w:rPr>
          <w:rFonts w:ascii="Arial" w:hAnsi="Arial" w:cs="Arial"/>
        </w:rPr>
        <w:t xml:space="preserve">diameter of the </w:t>
      </w:r>
      <w:r w:rsidRPr="00FC50AD">
        <w:rPr>
          <w:rFonts w:ascii="Arial" w:hAnsi="Arial" w:cs="Arial"/>
        </w:rPr>
        <w:t xml:space="preserve">graphite seed, thereby reducing the </w:t>
      </w:r>
      <w:r w:rsidR="00846C4F" w:rsidRPr="00FC50AD">
        <w:rPr>
          <w:rFonts w:ascii="Arial" w:hAnsi="Arial" w:cs="Arial"/>
        </w:rPr>
        <w:t>curvature of the carbon seed</w:t>
      </w:r>
      <w:r w:rsidRPr="00FC50AD">
        <w:rPr>
          <w:rFonts w:ascii="Arial" w:hAnsi="Arial" w:cs="Arial"/>
        </w:rPr>
        <w:t xml:space="preserve"> and produce large diameter HCF</w:t>
      </w:r>
      <w:r w:rsidR="00846C4F" w:rsidRPr="00FC50AD">
        <w:rPr>
          <w:rFonts w:ascii="Arial" w:hAnsi="Arial" w:cs="Arial"/>
        </w:rPr>
        <w:t xml:space="preserve">. </w:t>
      </w:r>
      <w:r w:rsidR="00C9628C" w:rsidRPr="00FC50AD">
        <w:rPr>
          <w:rFonts w:ascii="Arial" w:hAnsi="Arial" w:cs="Arial"/>
        </w:rPr>
        <w:t xml:space="preserve"> This is schematically represented in Figure 14. </w:t>
      </w:r>
      <w:r w:rsidRPr="00FC50AD">
        <w:rPr>
          <w:rFonts w:ascii="Arial" w:hAnsi="Arial" w:cs="Arial"/>
        </w:rPr>
        <w:t xml:space="preserve">If this proves to be the case, the diameter of the HCF as a function of doping can be used to estimate the internal strain within the HCF. </w:t>
      </w:r>
      <w:r w:rsidR="00C9628C" w:rsidRPr="00FC50AD">
        <w:rPr>
          <w:rFonts w:ascii="Arial" w:hAnsi="Arial" w:cs="Arial"/>
        </w:rPr>
        <w:t>With sp</w:t>
      </w:r>
      <w:r w:rsidR="00C9628C" w:rsidRPr="007501AD">
        <w:rPr>
          <w:rFonts w:ascii="Arial" w:hAnsi="Arial" w:cs="Arial"/>
          <w:vertAlign w:val="superscript"/>
        </w:rPr>
        <w:t>3</w:t>
      </w:r>
      <w:r w:rsidR="00C9628C" w:rsidRPr="00FC50AD">
        <w:rPr>
          <w:rFonts w:ascii="Arial" w:hAnsi="Arial" w:cs="Arial"/>
        </w:rPr>
        <w:t xml:space="preserve"> bonding of amorphous carbon, we can expect </w:t>
      </w:r>
      <w:r w:rsidRPr="00FC50AD">
        <w:rPr>
          <w:rFonts w:ascii="Arial" w:hAnsi="Arial" w:cs="Arial"/>
        </w:rPr>
        <w:t xml:space="preserve">significantly </w:t>
      </w:r>
      <w:r w:rsidR="00C9628C" w:rsidRPr="00FC50AD">
        <w:rPr>
          <w:rFonts w:ascii="Arial" w:hAnsi="Arial" w:cs="Arial"/>
        </w:rPr>
        <w:t>more crosslinking of the seed (carbon onion) of the HCF to form bonds with the substrate</w:t>
      </w:r>
      <w:r w:rsidRPr="00FC50AD">
        <w:rPr>
          <w:rFonts w:ascii="Arial" w:hAnsi="Arial" w:cs="Arial"/>
        </w:rPr>
        <w:t xml:space="preserve"> relative to diamond</w:t>
      </w:r>
      <w:r w:rsidR="00C9628C" w:rsidRPr="00FC50AD">
        <w:rPr>
          <w:rFonts w:ascii="Arial" w:hAnsi="Arial" w:cs="Arial"/>
        </w:rPr>
        <w:t xml:space="preserve">. These bonds will counter the internal strain of the seed, thereby reducing the angle of curvature of the seed. Alternatively, with HOPG or graphene, the sp2 bonding of the substrate will produce weaker adhesion of the seed to the substrate, thereby enabling the strain in the seed to </w:t>
      </w:r>
      <w:r w:rsidR="00082FF0" w:rsidRPr="00FC50AD">
        <w:rPr>
          <w:rFonts w:ascii="Arial" w:hAnsi="Arial" w:cs="Arial"/>
        </w:rPr>
        <w:t xml:space="preserve">produce a larger curvature of the seed. We hypothesize that the initial curvature of the </w:t>
      </w:r>
      <w:r w:rsidRPr="00FC50AD">
        <w:rPr>
          <w:rFonts w:ascii="Arial" w:hAnsi="Arial" w:cs="Arial"/>
        </w:rPr>
        <w:t xml:space="preserve">graphitic </w:t>
      </w:r>
      <w:r w:rsidR="00082FF0" w:rsidRPr="00FC50AD">
        <w:rPr>
          <w:rFonts w:ascii="Arial" w:hAnsi="Arial" w:cs="Arial"/>
        </w:rPr>
        <w:t>seed dictates the overall diameter of the HCF, thereby producing different carbon morphologies.</w:t>
      </w:r>
    </w:p>
    <w:p w:rsidR="00CF1BB5" w:rsidRPr="00FC50AD" w:rsidRDefault="00D656ED" w:rsidP="00D656ED">
      <w:pPr>
        <w:jc w:val="center"/>
        <w:rPr>
          <w:rFonts w:ascii="Arial" w:hAnsi="Arial" w:cs="Arial"/>
        </w:rPr>
      </w:pPr>
      <w:r w:rsidRPr="00FC50AD">
        <w:rPr>
          <w:rFonts w:ascii="Arial" w:hAnsi="Arial" w:cs="Arial"/>
          <w:noProof/>
        </w:rPr>
        <mc:AlternateContent>
          <mc:Choice Requires="wps">
            <w:drawing>
              <wp:inline distT="0" distB="0" distL="0" distR="0" wp14:anchorId="026216D4" wp14:editId="08126E8D">
                <wp:extent cx="5474970" cy="441325"/>
                <wp:effectExtent l="0" t="0" r="0" b="6985"/>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970" cy="441325"/>
                        </a:xfrm>
                        <a:prstGeom prst="rect">
                          <a:avLst/>
                        </a:prstGeom>
                        <a:solidFill>
                          <a:srgbClr val="FFFFFF"/>
                        </a:solidFill>
                        <a:ln w="9525">
                          <a:noFill/>
                          <a:miter lim="800000"/>
                          <a:headEnd/>
                          <a:tailEnd/>
                        </a:ln>
                      </wps:spPr>
                      <wps:txbx>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r>
                              <w:fldChar w:fldCharType="begin"/>
                            </w:r>
                            <w:r>
                              <w:instrText xml:space="preserve"> SEQ Figure \* ARABIC </w:instrText>
                            </w:r>
                            <w:r>
                              <w:fldChar w:fldCharType="separate"/>
                            </w:r>
                            <w:r>
                              <w:rPr>
                                <w:noProof/>
                              </w:rPr>
                              <w:t>14</w:t>
                            </w:r>
                            <w:r>
                              <w:fldChar w:fldCharType="end"/>
                            </w:r>
                            <w:r>
                              <w:t xml:space="preserve">. </w:t>
                            </w:r>
                            <w:r w:rsidRPr="00361D6F">
                              <w:t>A schematic representation of how the surface bonding of the substrate can affect the curvature of the HCF during the initial stage of formation.</w:t>
                            </w:r>
                          </w:p>
                        </w:txbxContent>
                      </wps:txbx>
                      <wps:bodyPr rot="0" vert="horz" wrap="square" lIns="91440" tIns="45720" rIns="91440" bIns="45720" anchor="t" anchorCtr="0">
                        <a:spAutoFit/>
                      </wps:bodyPr>
                    </wps:wsp>
                  </a:graphicData>
                </a:graphic>
              </wp:inline>
            </w:drawing>
          </mc:Choice>
          <mc:Fallback>
            <w:pict>
              <v:shape w14:anchorId="026216D4" id="Text Box 2" o:spid="_x0000_s1053" type="#_x0000_t202" style="width:431.1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" stroked="f">
                <v:textbox style="mso-fit-shape-to-text:t">
                  <w:txbxContent>
                    <w:p w:rsidR="008D4EF0" w:rsidRDefault="008D4EF0" w:rsidP="00D656ED">
                      <w:pPr>
                        <w:keepNext/>
                      </w:pPr>
                      <w:r w:rsidRPr="00C9628C">
                        <w:rPr>
                          <w:noProof/>
                        </w:rPr>
                        <w:drawing>
                          <wp:inline distT="0" distB="0" distL="0" distR="0" wp14:anchorId="59EAB929" wp14:editId="1CCE4B7D">
                            <wp:extent cx="5282565" cy="11637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6217" cy="1173399"/>
                                    </a:xfrm>
                                    <a:prstGeom prst="rect">
                                      <a:avLst/>
                                    </a:prstGeom>
                                    <a:noFill/>
                                    <a:ln>
                                      <a:noFill/>
                                    </a:ln>
                                  </pic:spPr>
                                </pic:pic>
                              </a:graphicData>
                            </a:graphic>
                          </wp:inline>
                        </w:drawing>
                      </w:r>
                    </w:p>
                    <w:p w:rsidR="008D4EF0" w:rsidRDefault="008D4EF0" w:rsidP="00D656ED">
                      <w:pPr>
                        <w:pStyle w:val="Caption"/>
                      </w:pPr>
                      <w:r>
                        <w:t xml:space="preserve">Figure </w:t>
                      </w:r>
                      <w:r>
                        <w:fldChar w:fldCharType="begin"/>
                      </w:r>
                      <w:r>
                        <w:instrText xml:space="preserve"> SEQ Figure \* ARABIC </w:instrText>
                      </w:r>
                      <w:r>
                        <w:fldChar w:fldCharType="separate"/>
                      </w:r>
                      <w:r>
                        <w:rPr>
                          <w:noProof/>
                        </w:rPr>
                        <w:t>14</w:t>
                      </w:r>
                      <w:r>
                        <w:fldChar w:fldCharType="end"/>
                      </w:r>
                      <w:r>
                        <w:t xml:space="preserve">. </w:t>
                      </w:r>
                      <w:r w:rsidRPr="00361D6F">
                        <w:t>A schematic representation of how the surface bonding of the substrate can affect the curvature of the HCF during the initial stage of formation.</w:t>
                      </w:r>
                    </w:p>
                  </w:txbxContent>
                </v:textbox>
                <w10:anchorlock/>
              </v:shape>
            </w:pict>
          </mc:Fallback>
        </mc:AlternateContent>
      </w:r>
    </w:p>
    <w:p w:rsidR="009C0532" w:rsidRDefault="009C0532">
      <w:pPr>
        <w:rPr>
          <w:rFonts w:ascii="Arial" w:hAnsi="Arial" w:cs="Arial"/>
        </w:rPr>
      </w:pPr>
    </w:p>
    <w:p w:rsidR="001D1547" w:rsidRPr="008E205E" w:rsidRDefault="001D1547" w:rsidP="001D1547">
      <w:pPr>
        <w:pStyle w:val="Heading2"/>
        <w:numPr>
          <w:ilvl w:val="1"/>
          <w:numId w:val="17"/>
        </w:numPr>
        <w:rPr>
          <w:rFonts w:cs="Arial"/>
        </w:rPr>
      </w:pPr>
      <w:r w:rsidRPr="001D1547">
        <w:rPr>
          <w:rFonts w:cs="Arial"/>
        </w:rPr>
        <w:t>Determine the effects of the doping/morphology of graphite on surface chem</w:t>
      </w:r>
      <w:r>
        <w:rPr>
          <w:rFonts w:cs="Arial"/>
        </w:rPr>
        <w:t>istry and electronic properties</w:t>
      </w:r>
      <w:r w:rsidRPr="00ED6021">
        <w:rPr>
          <w:rFonts w:cs="Arial"/>
        </w:rPr>
        <w:t>.</w:t>
      </w:r>
    </w:p>
    <w:p w:rsidR="001D1547" w:rsidRDefault="001D1547">
      <w:pPr>
        <w:rPr>
          <w:rFonts w:ascii="Arial" w:hAnsi="Arial" w:cs="Arial"/>
        </w:rPr>
      </w:pPr>
    </w:p>
    <w:p w:rsidR="001D1547" w:rsidRDefault="000F02FB">
      <w:pPr>
        <w:rPr>
          <w:rFonts w:ascii="Arial" w:hAnsi="Arial" w:cs="Arial"/>
        </w:rPr>
      </w:pPr>
      <w:r>
        <w:rPr>
          <w:rFonts w:ascii="Arial" w:hAnsi="Arial" w:cs="Arial"/>
        </w:rPr>
        <w:t xml:space="preserve">As mentioned before, we plan on using different characterization techniques </w:t>
      </w:r>
      <w:r w:rsidR="008D4EF0">
        <w:rPr>
          <w:rFonts w:ascii="Arial" w:hAnsi="Arial" w:cs="Arial"/>
        </w:rPr>
        <w:t xml:space="preserve">to categorize and better understand the role of doping on the morphology of graphite carbon. But, not only changes in morphology are of interest. We would like to explore how </w:t>
      </w:r>
      <w:r w:rsidR="00C57FEC">
        <w:rPr>
          <w:rFonts w:ascii="Arial" w:hAnsi="Arial" w:cs="Arial"/>
        </w:rPr>
        <w:t xml:space="preserve">different morphologies or doping content may affect the chemical and electrical properties of the graphite carbon. </w:t>
      </w:r>
    </w:p>
    <w:p w:rsidR="00C57FEC" w:rsidRDefault="00C57FEC">
      <w:pPr>
        <w:rPr>
          <w:rFonts w:ascii="Arial" w:hAnsi="Arial" w:cs="Arial"/>
        </w:rPr>
      </w:pPr>
    </w:p>
    <w:p w:rsidR="00933254" w:rsidRDefault="005E5BF7">
      <w:pPr>
        <w:rPr>
          <w:rFonts w:ascii="Arial" w:hAnsi="Arial" w:cs="Arial"/>
        </w:rPr>
      </w:pPr>
      <w:r>
        <w:rPr>
          <w:rFonts w:ascii="Arial" w:hAnsi="Arial" w:cs="Arial"/>
        </w:rPr>
        <w:t>In the past</w:t>
      </w:r>
      <w:r w:rsidR="007501AD">
        <w:rPr>
          <w:rFonts w:ascii="Arial" w:hAnsi="Arial" w:cs="Arial"/>
        </w:rPr>
        <w:t>,</w:t>
      </w:r>
      <w:r>
        <w:rPr>
          <w:rFonts w:ascii="Arial" w:hAnsi="Arial" w:cs="Arial"/>
        </w:rPr>
        <w:t xml:space="preserve"> we have used silica nanosprings (NS) </w:t>
      </w:r>
      <w:r w:rsidR="00942F73">
        <w:rPr>
          <w:rFonts w:ascii="Arial" w:hAnsi="Arial" w:cs="Arial"/>
        </w:rPr>
        <w:t xml:space="preserve">as nanostructured supports for catalysis due to </w:t>
      </w:r>
      <w:r w:rsidR="00495F2E">
        <w:rPr>
          <w:rFonts w:ascii="Arial" w:hAnsi="Arial" w:cs="Arial"/>
        </w:rPr>
        <w:t>their</w:t>
      </w:r>
      <w:r w:rsidR="00942F73">
        <w:rPr>
          <w:rFonts w:ascii="Arial" w:hAnsi="Arial" w:cs="Arial"/>
        </w:rPr>
        <w:t xml:space="preserve"> high surface area and high thermal stability</w:t>
      </w:r>
      <w:r w:rsidR="007664EB">
        <w:rPr>
          <w:rFonts w:ascii="Arial" w:hAnsi="Arial" w:cs="Arial"/>
        </w:rPr>
        <w:fldChar w:fldCharType="begin"/>
      </w:r>
      <w:r w:rsidR="00BF1BE5">
        <w:rPr>
          <w:rFonts w:ascii="Arial" w:hAnsi="Arial" w:cs="Arial"/>
        </w:rPr>
        <w:instrText xml:space="preserve"> ADDIN ZOTERO_ITEM CSL_CITATION {"citationID":"FOeMTFkA","properties":{"formattedCitation":"[68], [91]\\uc0\\u8211{}[94]","plainCitation":"[68], [91]–[94]","noteIndex":0},"citationItems":[{"id":"ZeT0AWRb/zevINOvY","uris":["http://zotero.org/users/148982/items/HB3NGBBH"],"uri":["http://zotero.org/users/148982/items/HB3NGBBH"],"itemData":{"id":"TchSnQLN/T2p1D1KO","type":"article-journal","title":"Preparation, surface characterization and performance of a Fischer-Tropsch catalyst of cobalt supported on silica nanosprings","container-title":"Applied Surface Science","page":"508-514","volume":"359","source":"Crossref","DOI":"10.1016/j.apsusc.2015.10.081","ISSN":"01694332","language":"en","author":[{"family":"Kengne","given":"Blaise-Alexis Fouetio"},{"family":"Alayat","given":"Abdulbaset M."},{"family":"Luo","given":"Guanqun"},{"family":"McDonald","given":"Armando G."},{"family":"Brown","given":"Justin"},{"family":"Smotherman","given":"Hayden"},{"family":"McIlroy","given":"David N."}],"issued":{"date-parts":[["2015",12]]}}},{"id":664,"uris":["http://zotero.org/groups/35356/items/U6227IKL"],"uri":["http://zotero.org/groups/35356/items/U6227IKL"],"itemData":{"id":664,"type":"article-journal","container-title":"Journal of Fuel Chemistry and Technology","DOI":"10.1016/S1872-5813(18)30039-2","ISSN":"18725813","issue":"8","language":"en","page":"957-966","source":"Crossref","title":"Characterization and catalytic behavior of EDTA modified silica nanosprings (NS)-supported cobalt catalyst for Fischer-Tropsch CO-hydrogenation","volume":"46","author":[{"family":"Alayat","given":"Abdulbaset M."},{"family":"Echeverria","given":"Elena"},{"family":"Mcllroy","given":"David N."},{"family":"McDonald","given":"Armando G."}],"issued":{"date-parts":[["2018",8]]}}},{"id":666,"uris":["http://zotero.org/groups/35356/items/JDVYAMFF"],"uri":["http://zotero.org/groups/35356/items/JDVYAMFF"],"itemData":{"id":666,"type":"article-journal","container-title":"Fuel Processing Technology","DOI":"10.1016/j.fuproc.2018.04.020","ISSN":"03783820","language":"en","page":"89-100","source":"Crossref","title":"Enhancement of the catalytic performance of silica nanosprings (NS)-supported iron catalyst with copper, molybdenum, cobalt and ruthenium promoters for Fischer-Tropsch synthesis","volume":"177","author":[{"family":"Alayat","given":"Abdulbaset"},{"family":"Echeverria","given":"Elena"},{"family":"Mcllroy","given":"David N."},{"family":"McDonald","given":"Armando G."}],"issued":{"date-parts":[["2018",8]]}}},{"id":1058,"uris":["http://zotero.org/groups/35356/items/3KNTHTVD"],"uri":["http://zotero.org/groups/35356/items/3KNTHTVD"],"itemData":{"id":1058,"type":"article-journal","container-title":"Materials","DOI":"10.3390/ma12111810","ISSN":"1996-1944","issue":"11","language":"en","page":"1810","source":"Crossref","title":"Alumina Coated Silica Nanosprings (NS) Support Based Cobalt Catalysts for Liquid Hydrocarbon Fuel Production From Syngas","volume":"12","author":[{"family":"Alayat","given":"Abdulbaset"},{"family":"Echeverria","given":"Elena"},{"family":"Sotoudehniakarani","given":"Farid"},{"family":"Mcllroy","given":"David N."},{"family":"McDonald","given":"Armando G."}],"issued":{"date-parts":[["2019",6,4]]}}},{"id":572,"uris":["http://zotero.org/groups/35356/items/A5VPUK9K"],"uri":["http://zotero.org/groups/35356/items/A5VPUK9K"],"itemData":{"id":572,"type":"article-journal","container-title":"Environmental Progress &amp; Sustainable Energy","DOI":"10.1002/ep.11916","ISSN":"19447442","language":"en","note":"00000","page":"n/a-n/a","source":"CrossRef","title":"A novel nano fischer-tropsch catalyst for the production of hydrocarbons","author":[{"family":"Luo","given":"Guanqun"},{"family":"Fouetio Kengne","given":"Blaise-Alexis"},{"family":"McIlroy","given":"David N."},{"family":"McDonald","given":"Armando G."}],"issued":{"date-parts":[["2013",12]]}}}],"schema":"https://github.com/citation-style-language/schema/raw/master/csl-citation.json"} </w:instrText>
      </w:r>
      <w:r w:rsidR="007664EB">
        <w:rPr>
          <w:rFonts w:ascii="Arial" w:hAnsi="Arial" w:cs="Arial"/>
        </w:rPr>
        <w:fldChar w:fldCharType="separate"/>
      </w:r>
      <w:r w:rsidR="007664EB" w:rsidRPr="007664EB">
        <w:rPr>
          <w:rFonts w:ascii="Arial" w:hAnsi="Arial" w:cs="Arial"/>
          <w:szCs w:val="24"/>
        </w:rPr>
        <w:t>[68], [91]–[94]</w:t>
      </w:r>
      <w:r w:rsidR="007664EB">
        <w:rPr>
          <w:rFonts w:ascii="Arial" w:hAnsi="Arial" w:cs="Arial"/>
        </w:rPr>
        <w:fldChar w:fldCharType="end"/>
      </w:r>
      <w:r w:rsidR="00942F73">
        <w:rPr>
          <w:rFonts w:ascii="Arial" w:hAnsi="Arial" w:cs="Arial"/>
        </w:rPr>
        <w:t xml:space="preserve">. </w:t>
      </w:r>
      <w:r w:rsidR="007664EB">
        <w:rPr>
          <w:rFonts w:ascii="Arial" w:hAnsi="Arial" w:cs="Arial"/>
        </w:rPr>
        <w:t xml:space="preserve">Due to the high surface </w:t>
      </w:r>
      <w:r w:rsidR="00495F2E">
        <w:rPr>
          <w:rFonts w:ascii="Arial" w:hAnsi="Arial" w:cs="Arial"/>
        </w:rPr>
        <w:t xml:space="preserve">area </w:t>
      </w:r>
      <w:r w:rsidR="007664EB">
        <w:rPr>
          <w:rFonts w:ascii="Arial" w:hAnsi="Arial" w:cs="Arial"/>
        </w:rPr>
        <w:t>of the HCF</w:t>
      </w:r>
      <w:r w:rsidR="007501AD">
        <w:rPr>
          <w:rFonts w:ascii="Arial" w:hAnsi="Arial" w:cs="Arial"/>
        </w:rPr>
        <w:t>,</w:t>
      </w:r>
      <w:r w:rsidR="007664EB">
        <w:rPr>
          <w:rFonts w:ascii="Arial" w:hAnsi="Arial" w:cs="Arial"/>
        </w:rPr>
        <w:t xml:space="preserve"> we </w:t>
      </w:r>
      <w:r w:rsidR="00942F73">
        <w:rPr>
          <w:rFonts w:ascii="Arial" w:hAnsi="Arial" w:cs="Arial"/>
        </w:rPr>
        <w:t xml:space="preserve">plan on </w:t>
      </w:r>
      <w:r w:rsidR="000C6211">
        <w:rPr>
          <w:rFonts w:ascii="Arial" w:hAnsi="Arial" w:cs="Arial"/>
        </w:rPr>
        <w:t xml:space="preserve">performing </w:t>
      </w:r>
      <w:r w:rsidR="007664EB">
        <w:rPr>
          <w:rFonts w:ascii="Arial" w:hAnsi="Arial" w:cs="Arial"/>
        </w:rPr>
        <w:t xml:space="preserve">similar studies and compare the results to those with silica NS. </w:t>
      </w:r>
      <w:r w:rsidR="000924B8">
        <w:rPr>
          <w:rFonts w:ascii="Arial" w:hAnsi="Arial" w:cs="Arial"/>
        </w:rPr>
        <w:t xml:space="preserve">Graphite materials have attracted attention in catalysis because they are eco-friendly and are </w:t>
      </w:r>
      <w:r w:rsidR="000924B8">
        <w:rPr>
          <w:rFonts w:ascii="Arial" w:hAnsi="Arial" w:cs="Arial"/>
        </w:rPr>
        <w:lastRenderedPageBreak/>
        <w:t xml:space="preserve">easy to grow compared to conventional metal catalysts. The goal here is to find </w:t>
      </w:r>
      <w:r w:rsidR="00C03B16">
        <w:rPr>
          <w:rFonts w:ascii="Arial" w:hAnsi="Arial" w:cs="Arial"/>
        </w:rPr>
        <w:t xml:space="preserve">materials </w:t>
      </w:r>
      <w:r w:rsidR="00AA1312">
        <w:rPr>
          <w:rFonts w:ascii="Arial" w:hAnsi="Arial" w:cs="Arial"/>
        </w:rPr>
        <w:t xml:space="preserve">with better catalytic performance and therefore </w:t>
      </w:r>
      <w:r w:rsidR="00C03B16">
        <w:rPr>
          <w:rFonts w:ascii="Arial" w:hAnsi="Arial" w:cs="Arial"/>
        </w:rPr>
        <w:t xml:space="preserve">high catalytic </w:t>
      </w:r>
      <w:r w:rsidR="00AA1312">
        <w:rPr>
          <w:rFonts w:ascii="Arial" w:hAnsi="Arial" w:cs="Arial"/>
        </w:rPr>
        <w:t>efficiency</w:t>
      </w:r>
      <w:r w:rsidR="00071415">
        <w:rPr>
          <w:rFonts w:ascii="Arial" w:hAnsi="Arial" w:cs="Arial"/>
        </w:rPr>
        <w:t xml:space="preserve"> that are not </w:t>
      </w:r>
      <w:r w:rsidR="00933254">
        <w:rPr>
          <w:rFonts w:ascii="Arial" w:hAnsi="Arial" w:cs="Arial"/>
        </w:rPr>
        <w:t>metal</w:t>
      </w:r>
      <w:r w:rsidR="007501AD">
        <w:rPr>
          <w:rFonts w:ascii="Arial" w:hAnsi="Arial" w:cs="Arial"/>
        </w:rPr>
        <w:t>-</w:t>
      </w:r>
      <w:r w:rsidR="00071415">
        <w:rPr>
          <w:rFonts w:ascii="Arial" w:hAnsi="Arial" w:cs="Arial"/>
        </w:rPr>
        <w:t>based</w:t>
      </w:r>
      <w:r w:rsidR="00AA1312">
        <w:rPr>
          <w:rFonts w:ascii="Arial" w:hAnsi="Arial" w:cs="Arial"/>
        </w:rPr>
        <w:t>.</w:t>
      </w:r>
    </w:p>
    <w:p w:rsidR="00933254" w:rsidRDefault="00933254">
      <w:pPr>
        <w:rPr>
          <w:rFonts w:ascii="Arial" w:hAnsi="Arial" w:cs="Arial"/>
        </w:rPr>
      </w:pPr>
    </w:p>
    <w:p w:rsidR="00C57FEC" w:rsidRDefault="00E11836" w:rsidP="00871A3C">
      <w:pPr>
        <w:rPr>
          <w:rFonts w:ascii="Arial" w:hAnsi="Arial" w:cs="Arial"/>
        </w:rPr>
      </w:pPr>
      <w:r>
        <w:rPr>
          <w:rFonts w:ascii="Arial" w:hAnsi="Arial" w:cs="Arial"/>
        </w:rPr>
        <w:t xml:space="preserve">Another question we would like to answer is if these new structures </w:t>
      </w:r>
      <w:r w:rsidR="00735E5B">
        <w:rPr>
          <w:rFonts w:ascii="Arial" w:hAnsi="Arial" w:cs="Arial"/>
        </w:rPr>
        <w:t xml:space="preserve">are good for hydrogen storage. </w:t>
      </w:r>
      <w:r w:rsidR="00DA5C07">
        <w:rPr>
          <w:rFonts w:ascii="Arial" w:hAnsi="Arial" w:cs="Arial"/>
        </w:rPr>
        <w:t>W</w:t>
      </w:r>
      <w:r w:rsidR="00DA5C07" w:rsidRPr="00DA5C07">
        <w:rPr>
          <w:rFonts w:ascii="Arial" w:hAnsi="Arial" w:cs="Arial"/>
        </w:rPr>
        <w:t>e believe that the hollow nature of</w:t>
      </w:r>
      <w:r w:rsidR="00DA5C07">
        <w:rPr>
          <w:rFonts w:ascii="Arial" w:hAnsi="Arial" w:cs="Arial"/>
        </w:rPr>
        <w:t xml:space="preserve"> </w:t>
      </w:r>
      <w:r w:rsidR="00DA5C07" w:rsidRPr="00DA5C07">
        <w:rPr>
          <w:rFonts w:ascii="Arial" w:hAnsi="Arial" w:cs="Arial"/>
        </w:rPr>
        <w:t xml:space="preserve">the </w:t>
      </w:r>
      <w:r w:rsidR="005A1433">
        <w:rPr>
          <w:rFonts w:ascii="Arial" w:hAnsi="Arial" w:cs="Arial"/>
        </w:rPr>
        <w:t xml:space="preserve">HCF allows hydrogen to absorb </w:t>
      </w:r>
      <w:r w:rsidR="00DA5C07" w:rsidRPr="00DA5C07">
        <w:rPr>
          <w:rFonts w:ascii="Arial" w:hAnsi="Arial" w:cs="Arial"/>
        </w:rPr>
        <w:t>due to its large</w:t>
      </w:r>
      <w:r w:rsidR="00DA5C07">
        <w:rPr>
          <w:rFonts w:ascii="Arial" w:hAnsi="Arial" w:cs="Arial"/>
        </w:rPr>
        <w:t xml:space="preserve"> </w:t>
      </w:r>
      <w:r w:rsidR="00DA5C07" w:rsidRPr="00DA5C07">
        <w:rPr>
          <w:rFonts w:ascii="Arial" w:hAnsi="Arial" w:cs="Arial"/>
        </w:rPr>
        <w:t>surface area and the accessibility of the said surface.</w:t>
      </w:r>
      <w:r w:rsidR="005A1433">
        <w:rPr>
          <w:rFonts w:ascii="Arial" w:hAnsi="Arial" w:cs="Arial"/>
        </w:rPr>
        <w:t xml:space="preserve"> </w:t>
      </w:r>
      <w:r w:rsidR="00871A3C" w:rsidRPr="00871A3C">
        <w:rPr>
          <w:rFonts w:ascii="Arial" w:hAnsi="Arial" w:cs="Arial"/>
        </w:rPr>
        <w:t>It has already been demonstrated that B doping of graphite dramatically increases hydrogen absorption</w:t>
      </w:r>
      <w:r w:rsidR="00871A3C" w:rsidRPr="00871A3C">
        <w:rPr>
          <w:rFonts w:ascii="Arial" w:hAnsi="Arial" w:cs="Arial"/>
        </w:rPr>
        <w:fldChar w:fldCharType="begin"/>
      </w:r>
      <w:r w:rsidR="00BF1BE5">
        <w:rPr>
          <w:rFonts w:ascii="Arial" w:hAnsi="Arial" w:cs="Arial"/>
        </w:rPr>
        <w:instrText xml:space="preserve"> ADDIN ZOTERO_ITEM CSL_CITATION {"citationID":"iuRz816O","properties":{"formattedCitation":"[95]","plainCitation":"[95]","noteIndex":0},"citationItems":[{"id":"ZeT0AWRb/usso5erb","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5]</w:t>
      </w:r>
      <w:r w:rsidR="00871A3C" w:rsidRPr="00871A3C">
        <w:rPr>
          <w:rFonts w:ascii="Arial" w:hAnsi="Arial" w:cs="Arial"/>
        </w:rPr>
        <w:fldChar w:fldCharType="end"/>
      </w:r>
      <w:r w:rsidR="00871A3C" w:rsidRPr="00871A3C">
        <w:rPr>
          <w:rFonts w:ascii="Arial" w:hAnsi="Arial" w:cs="Arial"/>
        </w:rPr>
        <w:t xml:space="preserve">, but the hollow nature of BOD-carbon allows hydrogen to absorb into the inner and outer walls, thereby increasing absorption/desorption rates and capacity. </w:t>
      </w:r>
      <w:r w:rsidR="00483D9D">
        <w:rPr>
          <w:rFonts w:ascii="Arial" w:hAnsi="Arial" w:cs="Arial"/>
        </w:rPr>
        <w:t xml:space="preserve">Testing materials with different morphologies will help us to demonstrate this hypothesis. </w:t>
      </w:r>
      <w:r w:rsidR="009D2D08">
        <w:rPr>
          <w:rFonts w:ascii="Arial" w:hAnsi="Arial" w:cs="Arial"/>
        </w:rPr>
        <w:t>Additionally</w:t>
      </w:r>
      <w:r w:rsidR="00483D9D">
        <w:rPr>
          <w:rFonts w:ascii="Arial" w:hAnsi="Arial" w:cs="Arial"/>
        </w:rPr>
        <w:t>, d</w:t>
      </w:r>
      <w:r w:rsidR="00871A3C" w:rsidRPr="00871A3C">
        <w:rPr>
          <w:rFonts w:ascii="Arial" w:hAnsi="Arial" w:cs="Arial"/>
        </w:rPr>
        <w:t>epending on the B concentration, H will absorb preferentially near B atoms and promote the formation of H clusters</w:t>
      </w:r>
      <w:r w:rsidR="00871A3C" w:rsidRPr="00871A3C">
        <w:rPr>
          <w:rFonts w:ascii="Arial" w:hAnsi="Arial" w:cs="Arial"/>
        </w:rPr>
        <w:fldChar w:fldCharType="begin"/>
      </w:r>
      <w:r w:rsidR="00BF1BE5">
        <w:rPr>
          <w:rFonts w:ascii="Arial" w:hAnsi="Arial" w:cs="Arial"/>
        </w:rPr>
        <w:instrText xml:space="preserve"> ADDIN ZOTERO_ITEM CSL_CITATION {"citationID":"VuIbMUFV","properties":{"formattedCitation":"[96]","plainCitation":"[96]","noteIndex":0},"citationItems":[{"id":"ZeT0AWRb/UwsMWvy5","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871A3C" w:rsidRPr="00871A3C">
        <w:rPr>
          <w:rFonts w:ascii="Arial" w:hAnsi="Arial" w:cs="Arial"/>
        </w:rPr>
        <w:fldChar w:fldCharType="separate"/>
      </w:r>
      <w:r w:rsidR="00871A3C" w:rsidRPr="00871A3C">
        <w:rPr>
          <w:rFonts w:ascii="Arial" w:hAnsi="Arial" w:cs="Arial"/>
        </w:rPr>
        <w:t>[96]</w:t>
      </w:r>
      <w:r w:rsidR="00871A3C" w:rsidRPr="00871A3C">
        <w:rPr>
          <w:rFonts w:ascii="Arial" w:hAnsi="Arial" w:cs="Arial"/>
        </w:rPr>
        <w:fldChar w:fldCharType="end"/>
      </w:r>
      <w:r w:rsidR="00871A3C" w:rsidRPr="00871A3C">
        <w:rPr>
          <w:rFonts w:ascii="Arial" w:hAnsi="Arial" w:cs="Arial"/>
        </w:rPr>
        <w:t xml:space="preserve">. Thus, controlling B content will allow us to tune the H absorption of this material. </w:t>
      </w:r>
      <w:r w:rsidR="009D2D08">
        <w:rPr>
          <w:rFonts w:ascii="Arial" w:hAnsi="Arial" w:cs="Arial"/>
        </w:rPr>
        <w:t xml:space="preserve">For this goal, </w:t>
      </w:r>
      <w:r w:rsidR="00580A7F">
        <w:rPr>
          <w:rFonts w:ascii="Arial" w:hAnsi="Arial" w:cs="Arial"/>
        </w:rPr>
        <w:t>photoemission spectroscopies (</w:t>
      </w:r>
      <w:r w:rsidR="00534383">
        <w:rPr>
          <w:rFonts w:ascii="Arial" w:hAnsi="Arial" w:cs="Arial"/>
        </w:rPr>
        <w:t>PES</w:t>
      </w:r>
      <w:r w:rsidR="00580A7F">
        <w:rPr>
          <w:rFonts w:ascii="Arial" w:hAnsi="Arial" w:cs="Arial"/>
        </w:rPr>
        <w:t xml:space="preserve">) measurements </w:t>
      </w:r>
      <w:r w:rsidR="00534383">
        <w:rPr>
          <w:rFonts w:ascii="Arial" w:hAnsi="Arial" w:cs="Arial"/>
        </w:rPr>
        <w:t xml:space="preserve">will be performed. Surface adsorption can be detected by looking at </w:t>
      </w:r>
      <w:r w:rsidR="001622B7">
        <w:rPr>
          <w:rFonts w:ascii="Arial" w:hAnsi="Arial" w:cs="Arial"/>
        </w:rPr>
        <w:t xml:space="preserve">changes </w:t>
      </w:r>
      <w:r w:rsidR="007501AD">
        <w:rPr>
          <w:rFonts w:ascii="Arial" w:hAnsi="Arial" w:cs="Arial"/>
        </w:rPr>
        <w:t>i</w:t>
      </w:r>
      <w:r w:rsidR="001622B7">
        <w:rPr>
          <w:rFonts w:ascii="Arial" w:hAnsi="Arial" w:cs="Arial"/>
        </w:rPr>
        <w:t xml:space="preserve">n </w:t>
      </w:r>
      <w:r w:rsidR="000C7AD6">
        <w:rPr>
          <w:rFonts w:ascii="Arial" w:hAnsi="Arial" w:cs="Arial"/>
        </w:rPr>
        <w:t>the electronic structure of the</w:t>
      </w:r>
      <w:r w:rsidR="00534383">
        <w:rPr>
          <w:rFonts w:ascii="Arial" w:hAnsi="Arial" w:cs="Arial"/>
        </w:rPr>
        <w:t xml:space="preserve"> material</w:t>
      </w:r>
      <w:r w:rsidR="000C7AD6">
        <w:rPr>
          <w:rFonts w:ascii="Arial" w:hAnsi="Arial" w:cs="Arial"/>
        </w:rPr>
        <w:t xml:space="preserve"> after being exposed to different doses of Hydrogen</w:t>
      </w:r>
      <w:r w:rsidR="006A3A9C">
        <w:rPr>
          <w:rFonts w:ascii="Arial" w:hAnsi="Arial" w:cs="Arial"/>
        </w:rPr>
        <w:fldChar w:fldCharType="begin"/>
      </w:r>
      <w:r w:rsidR="00BF1BE5">
        <w:rPr>
          <w:rFonts w:ascii="Arial" w:hAnsi="Arial" w:cs="Arial"/>
        </w:rPr>
        <w:instrText xml:space="preserve"> ADDIN ZOTERO_ITEM CSL_CITATION {"citationID":"ijCYK20J","properties":{"formattedCitation":"[97], [98]","plainCitation":"[97], [98]","noteIndex":0},"citationItems":[{"id":2075,"uris":["http://zotero.org/groups/35356/items/I3IER8RP"],"uri":["http://zotero.org/groups/35356/items/I3IER8RP"],"itemData":{"id":2075,"type":"article-journal","container-title":"Journal of Physics D: Applied Physics","DOI":"10.1088/0022-3727/46/50/505307","ISSN":"0022-3727, 1361-6463","issue":"50","journalAbbreviation":"J. Phys. D: Appl. Phys.","page":"505307","source":"DOI.org (Crossref)","title":"The effects of nanoscale geometry and spillover on room temperature storage of hydrogen on silica nanosprings","volume":"46","author":[{"family":"Corti","given":"Giancarlo"},{"family":"Zhan","given":"Yingqian"},{"family":"Wang","given":"Lidong"},{"family":"Hare","given":"Brian"},{"family":"Cantrell","given":"Timothy"},{"family":"Ii","given":"Miles Beaux"},{"family":"Prakash","given":"Tej"},{"family":"Ytreberg","given":"F Marty"},{"family":"Miller","given":"Michael A"},{"family":"McIlroy","given":"David N"}],"issued":{"date-parts":[["2013",12,18]]}}},{"id":662,"uris":["http://zotero.org/groups/35356/items/SW22UXUJ"],"uri":["http://zotero.org/groups/35356/items/SW22UXUJ"],"itemData":{"id":662,"type":"article-journal","container-title":"Physical Review B","DOI":"10.1103/PhysRevB.86.155437","ISSN":"1098-0121, 1550-235X","issue":"15","language":"en","source":"Crossref","title":"Gas phase interactions at the surface of bare and gold nanoparticle decorated gallium nitride nanowires by ultraviolet photoelectron spectroscopy","URL":"https://link.aps.org/doi/10.1103/PhysRevB.86.155437","volume":"86","author":[{"family":"Niraula","given":"Ishwar B."},{"family":"Kengne","given":"Blaise-Alexis F."},{"family":"McIlroy","given":"David N."}],"accessed":{"date-parts":[["2019",8,16]]},"issued":{"date-parts":[["2012",10,19]]}}}],"schema":"https://github.com/citation-style-language/schema/raw/master/csl-citation.json"} </w:instrText>
      </w:r>
      <w:r w:rsidR="006A3A9C">
        <w:rPr>
          <w:rFonts w:ascii="Arial" w:hAnsi="Arial" w:cs="Arial"/>
        </w:rPr>
        <w:fldChar w:fldCharType="separate"/>
      </w:r>
      <w:r w:rsidR="00BF1BE5" w:rsidRPr="00BF1BE5">
        <w:rPr>
          <w:rFonts w:ascii="Arial" w:hAnsi="Arial" w:cs="Arial"/>
        </w:rPr>
        <w:t>[97], [98]</w:t>
      </w:r>
      <w:r w:rsidR="006A3A9C">
        <w:rPr>
          <w:rFonts w:ascii="Arial" w:hAnsi="Arial" w:cs="Arial"/>
        </w:rPr>
        <w:fldChar w:fldCharType="end"/>
      </w:r>
      <w:r w:rsidR="00534383">
        <w:rPr>
          <w:rFonts w:ascii="Arial" w:hAnsi="Arial" w:cs="Arial"/>
        </w:rPr>
        <w:t>.</w:t>
      </w:r>
      <w:r w:rsidR="000C7AD6">
        <w:rPr>
          <w:rFonts w:ascii="Arial" w:hAnsi="Arial" w:cs="Arial"/>
        </w:rPr>
        <w:t xml:space="preserve"> </w:t>
      </w:r>
      <w:r w:rsidR="00BF1BE5">
        <w:rPr>
          <w:rFonts w:ascii="Arial" w:hAnsi="Arial" w:cs="Arial"/>
        </w:rPr>
        <w:t>We plan to compare adsorption at room and low temperature.</w:t>
      </w:r>
      <w:r w:rsidR="00534383">
        <w:rPr>
          <w:rFonts w:ascii="Arial" w:hAnsi="Arial" w:cs="Arial"/>
        </w:rPr>
        <w:t xml:space="preserve"> </w:t>
      </w:r>
      <w:r w:rsidR="001622B7">
        <w:rPr>
          <w:rFonts w:ascii="Arial" w:hAnsi="Arial" w:cs="Arial"/>
        </w:rPr>
        <w:t xml:space="preserve"> </w:t>
      </w:r>
    </w:p>
    <w:p w:rsidR="00483D9D" w:rsidRDefault="00483D9D" w:rsidP="00871A3C">
      <w:pPr>
        <w:rPr>
          <w:rFonts w:ascii="Arial" w:hAnsi="Arial" w:cs="Arial"/>
        </w:rPr>
      </w:pPr>
    </w:p>
    <w:p w:rsidR="00483D9D" w:rsidRDefault="00BF1BE5" w:rsidP="00871A3C">
      <w:pPr>
        <w:rPr>
          <w:rFonts w:ascii="Arial" w:hAnsi="Arial" w:cs="Arial"/>
        </w:rPr>
      </w:pPr>
      <w:r>
        <w:rPr>
          <w:rFonts w:ascii="Arial" w:hAnsi="Arial" w:cs="Arial"/>
        </w:rPr>
        <w:t xml:space="preserve">Lastly, electronic measurements and </w:t>
      </w:r>
      <w:r w:rsidR="007501AD">
        <w:rPr>
          <w:rFonts w:ascii="Arial" w:hAnsi="Arial" w:cs="Arial"/>
        </w:rPr>
        <w:t>H</w:t>
      </w:r>
      <w:r>
        <w:rPr>
          <w:rFonts w:ascii="Arial" w:hAnsi="Arial" w:cs="Arial"/>
        </w:rPr>
        <w:t xml:space="preserve">all effect measurements are needed to better understand the doping effects on the properties of the graphite carbon. As mentioned before, it has been shown that doping graphitic based materials with N or B will result in n-type or p-type </w:t>
      </w:r>
      <w:r w:rsidR="00500639">
        <w:rPr>
          <w:rFonts w:ascii="Arial" w:hAnsi="Arial" w:cs="Arial"/>
        </w:rPr>
        <w:fldChar w:fldCharType="begin"/>
      </w:r>
      <w:r w:rsidR="00DE35E7">
        <w:rPr>
          <w:rFonts w:ascii="Arial" w:hAnsi="Arial" w:cs="Arial"/>
        </w:rPr>
        <w:instrText xml:space="preserve"> ADDIN ZOTERO_ITEM CSL_CITATION {"citationID":"LmykOpOp","properties":{"formattedCitation":"[14], [99]\\uc0\\u8211{}[101]","plainCitation":"[14], [99]–[101]","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56,"uris":["http://zotero.org/groups/35356/items/4FTS5JC3"],"uri":["http://zotero.org/groups/35356/items/4FTS5JC3"],"itemData":{"id":1556,"type":"article-journal","container-title":"ACS Nano","DOI":"10.1021/nn2006249","ISSN":"1936-0851, 1936-086X","issue":"7","journalAbbreviation":"ACS Nano","language":"en","page":"5463-5471","source":"DOI.org (Crossref)","title":"Doped Graphene Sheets As Anode Materials with Superhigh Rate and Large Capacity for Lithium Ion Batteries","volume":"5","author":[{"family":"Wu","given":"Zhong-Shuai"},{"family":"Ren","given":"Wencai"},{"family":"Xu","given":"Li"},{"family":"Li","given":"Feng"},{"family":"Cheng","given":"Hui-Ming"}],"issued":{"date-parts":[["2011",7,26]]}}},{"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500639">
        <w:rPr>
          <w:rFonts w:ascii="Arial" w:hAnsi="Arial" w:cs="Arial"/>
        </w:rPr>
        <w:fldChar w:fldCharType="separate"/>
      </w:r>
      <w:r w:rsidR="00DE35E7" w:rsidRPr="00DE35E7">
        <w:rPr>
          <w:rFonts w:ascii="Arial" w:hAnsi="Arial" w:cs="Arial"/>
          <w:szCs w:val="24"/>
        </w:rPr>
        <w:t>[14], [99]–[101]</w:t>
      </w:r>
      <w:r w:rsidR="00500639">
        <w:rPr>
          <w:rFonts w:ascii="Arial" w:hAnsi="Arial" w:cs="Arial"/>
        </w:rPr>
        <w:fldChar w:fldCharType="end"/>
      </w:r>
      <w:r w:rsidR="00DE35E7">
        <w:rPr>
          <w:rFonts w:ascii="Arial" w:hAnsi="Arial" w:cs="Arial"/>
        </w:rPr>
        <w:t xml:space="preserve">, similarly using different </w:t>
      </w:r>
      <w:r w:rsidR="0010076C" w:rsidRPr="007C5328">
        <w:rPr>
          <w:rFonts w:ascii="Arial" w:hAnsi="Arial" w:cs="Arial"/>
          <w:color w:val="000000" w:themeColor="text1"/>
        </w:rPr>
        <w:t>isomers of closo-dicarbadodecaborane</w:t>
      </w:r>
      <w:r w:rsidR="000C2B9E" w:rsidRPr="007C5328">
        <w:rPr>
          <w:rFonts w:ascii="Arial" w:hAnsi="Arial" w:cs="Arial"/>
          <w:color w:val="000000" w:themeColor="text1"/>
        </w:rPr>
        <w:fldChar w:fldCharType="begin"/>
      </w:r>
      <w:r w:rsidR="00E04CDB">
        <w:rPr>
          <w:rFonts w:ascii="Arial" w:hAnsi="Arial" w:cs="Arial"/>
          <w:color w:val="000000" w:themeColor="text1"/>
        </w:rPr>
        <w:instrText xml:space="preserve"> ADDIN ZOTERO_ITEM CSL_CITATION {"citationID":"u6thE6bT","properties":{"formattedCitation":"[80]\\uc0\\u8211{}[82]","plainCitation":"[80]–[82]","noteIndex":0},"citationItems":[{"id":1748,"uris":["http://zotero.org/groups/35356/items/NF65GIBB"],"uri":["http://zotero.org/groups/35356/items/NF65GIBB"],"itemData":{"id":1748,"type":"article-journal","container-title":"Applied Physics Letters","DOI":"10.1063/1.1648136","ISSN":"0003-6951, 1077-3118","issue":"8","journalAbbreviation":"Appl. Phys. Lett.","language":"en","page":"1302-1304","source":"DOI.org (Crossref)","title":"Surface photovoltage effects on the isomeric semiconductors of boron-carbide","volume":"84","author":[{"family":"Caruso","given":"A. N."},{"family":"Balaz","given":"Snjezana"},{"family":"Xu","given":"Bo"},{"family":"Dowben","given":"P. A."},{"family":"McMullen-Gunn","given":"A. S."},{"family":"Brand","given":"J. I."},{"family":"Losovyj","given":"Y. B."},{"family":"McIlroy","given":"D. N."}],"issued":{"date-parts":[["2004",2,23]]}}},{"id":1760,"uris":["http://zotero.org/groups/35356/items/W68BCFY3"],"uri":["http://zotero.org/groups/35356/items/W68BCFY3"],"itemData":{"id":1760,"type":"article-journal","container-title":"Materials Science and Engineering: B","DOI":"10.1016/j.mseb.2006.08.049","ISSN":"09215107","issue":"2","journalAbbreviation":"Materials Science and Engineering: B","language":"en","page":"129-133","source":"DOI.org (Crossref)","title":"The all boron carbide diode neutron detector: Comparison with theory","title-short":"The all boron carbide diode neutron detector","volume":"135","author":[{"family":"Caruso","given":"A.N."},{"family":"Dowben","given":"P.A."},{"family":"Balkir","given":"S."},{"family":"Schemm","given":"Nathan"},{"family":"Osberg","given":"Kevin"},{"family":"Fairchild","given":"R.W."},{"family":"Flores","given":"Oscar Barrios"},{"family":"Balaz","given":"Snjezana"},{"family":"Harken","given":"A.D."},{"family":"Robertson","given":"B.W."},{"family":"Brand","given":"J.I."}],"issued":{"date-parts":[["2006",11]]}}},{"id":1763,"uris":["http://zotero.org/groups/35356/items/PN9YRNWT"],"uri":["http://zotero.org/groups/35356/items/PN9YRNWT"],"itemData":{"id":1763,"type":"article-journal","container-title":"Journal of Physics D: Applied Physics","DOI":"10.1088/0022-3727/38/8/023","ISSN":"0022-3727, 1361-6463","issue":"8","journalAbbreviation":"J. Phys. D: Appl. Phys.","page":"1248-1252","source":"DOI.org (Crossref)","title":"Evidence for multiple polytypes of semiconducting boron carbide (C &lt;sub&gt;2&lt;/sub&gt; B &lt;sub&gt;10&lt;/sub&gt; ) from electronic structure","volume":"38","author":[{"family":"Lunca-Popa","given":"Petru"},{"family":"Brand","given":"J I"},{"family":"Balaz","given":"Snjezana"},{"family":"Rosa","given":"Luis G"},{"family":"Boag","given":"N M"},{"family":"Bai","given":"Mengjun"},{"family":"Robertson","given":"B W"},{"family":"Dowben","given":"P A"}],"issued":{"date-parts":[["2005",4,21]]}}}],"schema":"https://github.com/citation-style-language/schema/raw/master/csl-citation.json"} </w:instrText>
      </w:r>
      <w:r w:rsidR="000C2B9E" w:rsidRPr="007C5328">
        <w:rPr>
          <w:rFonts w:ascii="Arial" w:hAnsi="Arial" w:cs="Arial"/>
          <w:color w:val="000000" w:themeColor="text1"/>
        </w:rPr>
        <w:fldChar w:fldCharType="separate"/>
      </w:r>
      <w:r w:rsidR="00E04CDB" w:rsidRPr="00E04CDB">
        <w:rPr>
          <w:rFonts w:ascii="Arial" w:hAnsi="Arial" w:cs="Arial"/>
          <w:szCs w:val="24"/>
        </w:rPr>
        <w:t>[80]–[82]</w:t>
      </w:r>
      <w:r w:rsidR="000C2B9E" w:rsidRPr="007C5328">
        <w:rPr>
          <w:rFonts w:ascii="Arial" w:hAnsi="Arial" w:cs="Arial"/>
          <w:color w:val="000000" w:themeColor="text1"/>
        </w:rPr>
        <w:fldChar w:fldCharType="end"/>
      </w:r>
      <w:r w:rsidR="0010076C">
        <w:rPr>
          <w:rFonts w:ascii="Arial" w:hAnsi="Arial" w:cs="Arial"/>
        </w:rPr>
        <w:t xml:space="preserve">. Therefore, </w:t>
      </w:r>
      <w:r w:rsidR="00D82EB5">
        <w:rPr>
          <w:rFonts w:ascii="Arial" w:hAnsi="Arial" w:cs="Arial"/>
        </w:rPr>
        <w:t>hall effect and current-voltage (IV) measurements are needed to c</w:t>
      </w:r>
      <w:r w:rsidR="00104481">
        <w:rPr>
          <w:rFonts w:ascii="Arial" w:hAnsi="Arial" w:cs="Arial"/>
        </w:rPr>
        <w:t>haracterize these materials. The</w:t>
      </w:r>
      <w:r w:rsidR="007501AD">
        <w:rPr>
          <w:rFonts w:ascii="Arial" w:hAnsi="Arial" w:cs="Arial"/>
        </w:rPr>
        <w:t>s</w:t>
      </w:r>
      <w:r w:rsidR="00104481">
        <w:rPr>
          <w:rFonts w:ascii="Arial" w:hAnsi="Arial" w:cs="Arial"/>
        </w:rPr>
        <w:t xml:space="preserve">e results will be compared to changes to the fermi level of the samples measured by ultraviolet photoelectron spectroscopy (UPS). </w:t>
      </w:r>
      <w:r w:rsidR="00E04CDB">
        <w:rPr>
          <w:rFonts w:ascii="Arial" w:hAnsi="Arial" w:cs="Arial"/>
        </w:rPr>
        <w:t xml:space="preserve">All of these measurements along with the results from a) and b) will give us enough information to not only understand the role of doping on the change in morphology of the graphite materials but also </w:t>
      </w:r>
      <w:r w:rsidR="00237786">
        <w:rPr>
          <w:rFonts w:ascii="Arial" w:hAnsi="Arial" w:cs="Arial"/>
        </w:rPr>
        <w:t xml:space="preserve">tailor it to design new forms of carbon with specific attributes tailored to the desired application. </w:t>
      </w:r>
    </w:p>
    <w:p w:rsidR="001D1547" w:rsidRPr="00FC50AD" w:rsidRDefault="001D1547">
      <w:pPr>
        <w:rPr>
          <w:rFonts w:ascii="Arial" w:hAnsi="Arial" w:cs="Arial"/>
        </w:rPr>
      </w:pPr>
    </w:p>
    <w:p w:rsidR="004C1A67" w:rsidRPr="005A1433" w:rsidRDefault="004C1A67" w:rsidP="005A1433">
      <w:pPr>
        <w:pStyle w:val="Heading1"/>
        <w:rPr>
          <w:rFonts w:cs="Arial"/>
          <w:b w:val="0"/>
        </w:rPr>
      </w:pPr>
      <w:r w:rsidRPr="005A1433">
        <w:rPr>
          <w:rFonts w:cs="Arial"/>
        </w:rPr>
        <w:t>Project Management</w:t>
      </w:r>
      <w:r w:rsidRPr="005A1433">
        <w:rPr>
          <w:rFonts w:cs="Arial"/>
          <w:b w:val="0"/>
        </w:rPr>
        <w:t xml:space="preserve"> </w:t>
      </w:r>
    </w:p>
    <w:p w:rsidR="004C1A67" w:rsidRPr="00FC50AD" w:rsidRDefault="004C1A67" w:rsidP="004C1A67">
      <w:pPr>
        <w:spacing w:after="80"/>
        <w:rPr>
          <w:rFonts w:ascii="Arial" w:hAnsi="Arial" w:cs="Arial"/>
        </w:rPr>
      </w:pPr>
      <w:r w:rsidRPr="00FC50AD">
        <w:rPr>
          <w:rFonts w:ascii="Arial" w:hAnsi="Arial" w:cs="Arial"/>
        </w:rPr>
        <w:t>The PI, Dr. Dav</w:t>
      </w:r>
      <w:r w:rsidR="00E708B9" w:rsidRPr="00FC50AD">
        <w:rPr>
          <w:rFonts w:ascii="Arial" w:hAnsi="Arial" w:cs="Arial"/>
        </w:rPr>
        <w:t>id McIlroy, is a physicist with an extensive background in materials development, characterization</w:t>
      </w:r>
      <w:r w:rsidR="007501AD">
        <w:rPr>
          <w:rFonts w:ascii="Arial" w:hAnsi="Arial" w:cs="Arial"/>
        </w:rPr>
        <w:t>,</w:t>
      </w:r>
      <w:r w:rsidR="00E708B9" w:rsidRPr="00FC50AD">
        <w:rPr>
          <w:rFonts w:ascii="Arial" w:hAnsi="Arial" w:cs="Arial"/>
        </w:rPr>
        <w:t xml:space="preserve"> and applications. His work has primarily been in the area of 1D nanostructures (boron carbide, silica carbide, gallium nitride, silica, etc.)</w:t>
      </w:r>
      <w:r w:rsidR="00B06734" w:rsidRPr="00FC50AD">
        <w:rPr>
          <w:rFonts w:ascii="Arial" w:hAnsi="Arial" w:cs="Arial"/>
        </w:rPr>
        <w:t>, surface science, catalysis</w:t>
      </w:r>
      <w:r w:rsidR="007501AD">
        <w:rPr>
          <w:rFonts w:ascii="Arial" w:hAnsi="Arial" w:cs="Arial"/>
        </w:rPr>
        <w:t>,</w:t>
      </w:r>
      <w:r w:rsidR="00B06734" w:rsidRPr="00FC50AD">
        <w:rPr>
          <w:rFonts w:ascii="Arial" w:hAnsi="Arial" w:cs="Arial"/>
        </w:rPr>
        <w:t xml:space="preserve"> and sensors</w:t>
      </w:r>
      <w:r w:rsidR="00E708B9" w:rsidRPr="00FC50AD">
        <w:rPr>
          <w:rFonts w:ascii="Arial" w:hAnsi="Arial" w:cs="Arial"/>
        </w:rPr>
        <w:t>. In addition, he has worked with carbon-based materials, such as boron carbide and GUITAR (which he helped to develop). He has managed numerous large research grants from the NSF, DoD</w:t>
      </w:r>
      <w:r w:rsidR="007501AD">
        <w:rPr>
          <w:rFonts w:ascii="Arial" w:hAnsi="Arial" w:cs="Arial"/>
        </w:rPr>
        <w:t>,</w:t>
      </w:r>
      <w:r w:rsidR="00E708B9" w:rsidRPr="00FC50AD">
        <w:rPr>
          <w:rFonts w:ascii="Arial" w:hAnsi="Arial" w:cs="Arial"/>
        </w:rPr>
        <w:t xml:space="preserve"> and the W.M. Keck Foundation. </w:t>
      </w:r>
      <w:r w:rsidR="00551A29" w:rsidRPr="00FC50AD">
        <w:rPr>
          <w:rFonts w:ascii="Arial" w:hAnsi="Arial" w:cs="Arial"/>
        </w:rPr>
        <w:t xml:space="preserve">In addition to Dr. McIlroy, the research team will consist of a </w:t>
      </w:r>
      <w:r w:rsidR="00244DAE">
        <w:rPr>
          <w:rFonts w:ascii="Arial" w:hAnsi="Arial" w:cs="Arial"/>
        </w:rPr>
        <w:t>research specialist</w:t>
      </w:r>
      <w:r w:rsidR="00551A29" w:rsidRPr="00FC50AD">
        <w:rPr>
          <w:rFonts w:ascii="Arial" w:hAnsi="Arial" w:cs="Arial"/>
        </w:rPr>
        <w:t>, a graduate</w:t>
      </w:r>
      <w:r w:rsidR="00EA254A" w:rsidRPr="00FC50AD">
        <w:rPr>
          <w:rFonts w:ascii="Arial" w:hAnsi="Arial" w:cs="Arial"/>
        </w:rPr>
        <w:t xml:space="preserve"> student, and an undergraduate. The </w:t>
      </w:r>
      <w:r w:rsidR="00244DAE">
        <w:rPr>
          <w:rFonts w:ascii="Arial" w:hAnsi="Arial" w:cs="Arial"/>
        </w:rPr>
        <w:t>research specialist</w:t>
      </w:r>
      <w:r w:rsidR="00EA254A" w:rsidRPr="00FC50AD">
        <w:rPr>
          <w:rFonts w:ascii="Arial" w:hAnsi="Arial" w:cs="Arial"/>
        </w:rPr>
        <w:t xml:space="preserve"> will oversee day-to-day supervision of graduate and undergraduate students. We have weekly group meetings and Dr. McIlroy </w:t>
      </w:r>
      <w:r w:rsidR="0072750D" w:rsidRPr="00FC50AD">
        <w:rPr>
          <w:rFonts w:ascii="Arial" w:hAnsi="Arial" w:cs="Arial"/>
        </w:rPr>
        <w:t>regularly works along</w:t>
      </w:r>
      <w:r w:rsidR="00B06734" w:rsidRPr="00FC50AD">
        <w:rPr>
          <w:rFonts w:ascii="Arial" w:hAnsi="Arial" w:cs="Arial"/>
        </w:rPr>
        <w:t>side</w:t>
      </w:r>
      <w:r w:rsidR="0072750D" w:rsidRPr="00FC50AD">
        <w:rPr>
          <w:rFonts w:ascii="Arial" w:hAnsi="Arial" w:cs="Arial"/>
        </w:rPr>
        <w:t xml:space="preserve"> the students.</w:t>
      </w:r>
    </w:p>
    <w:p w:rsidR="00422ADF" w:rsidRPr="00FC50AD" w:rsidRDefault="00863498" w:rsidP="00181EA3">
      <w:pPr>
        <w:rPr>
          <w:rFonts w:ascii="Arial" w:hAnsi="Arial" w:cs="Arial"/>
        </w:rPr>
      </w:pPr>
      <w:r w:rsidRPr="00FC50AD">
        <w:rPr>
          <w:rFonts w:ascii="Arial" w:hAnsi="Arial" w:cs="Arial"/>
        </w:rPr>
        <w:t>While for the most part</w:t>
      </w:r>
      <w:r w:rsidR="007501AD">
        <w:rPr>
          <w:rFonts w:ascii="Arial" w:hAnsi="Arial" w:cs="Arial"/>
        </w:rPr>
        <w:t>,</w:t>
      </w:r>
      <w:r w:rsidRPr="00FC50AD">
        <w:rPr>
          <w:rFonts w:ascii="Arial" w:hAnsi="Arial" w:cs="Arial"/>
        </w:rPr>
        <w:t xml:space="preserve"> the different components of the project will run in parallel, the boron doping of HCF experiments (boron concentration, boron precursor dependent morphologies (imprinting), etc.) and the role of sulfur are priorities of the first year of the project. Based on the outcomes of these experiments, the second year priorities are co-doping with boron and carbon and identifying the effects of strain on HCF morphology. During the third year, </w:t>
      </w:r>
      <w:r w:rsidR="006A114C" w:rsidRPr="00FC50AD">
        <w:rPr>
          <w:rFonts w:ascii="Arial" w:hAnsi="Arial" w:cs="Arial"/>
        </w:rPr>
        <w:t>the impact of substrate morphology on HCF will be the top priority.</w:t>
      </w:r>
    </w:p>
    <w:p w:rsidR="00181EA3" w:rsidRPr="00FC50AD" w:rsidRDefault="00181EA3" w:rsidP="00422ADF">
      <w:pPr>
        <w:ind w:left="270"/>
        <w:rPr>
          <w:rFonts w:ascii="Arial" w:hAnsi="Arial" w:cs="Arial"/>
          <w:b/>
        </w:rPr>
      </w:pPr>
    </w:p>
    <w:p w:rsidR="004C1A67" w:rsidRPr="005A1433" w:rsidRDefault="004C1A67" w:rsidP="005A1433">
      <w:pPr>
        <w:pStyle w:val="Heading1"/>
        <w:rPr>
          <w:rFonts w:cs="Arial"/>
        </w:rPr>
      </w:pPr>
      <w:r w:rsidRPr="005A1433">
        <w:rPr>
          <w:rFonts w:cs="Arial"/>
        </w:rPr>
        <w:t xml:space="preserve">Graduate and Undergraduate Education </w:t>
      </w:r>
    </w:p>
    <w:p w:rsidR="00181EA3" w:rsidRPr="00FC50AD" w:rsidRDefault="00181EA3" w:rsidP="004C1A67">
      <w:pPr>
        <w:widowControl w:val="0"/>
        <w:rPr>
          <w:rFonts w:ascii="Arial" w:hAnsi="Arial" w:cs="Arial"/>
        </w:rPr>
      </w:pPr>
    </w:p>
    <w:p w:rsidR="004C1A67" w:rsidRPr="00FC50AD" w:rsidRDefault="004C1A67" w:rsidP="004C1A67">
      <w:pPr>
        <w:widowControl w:val="0"/>
        <w:rPr>
          <w:rFonts w:ascii="Arial" w:hAnsi="Arial" w:cs="Arial"/>
          <w:spacing w:val="4"/>
        </w:rPr>
      </w:pPr>
      <w:r w:rsidRPr="00FC50AD">
        <w:rPr>
          <w:rFonts w:ascii="Arial" w:hAnsi="Arial" w:cs="Arial"/>
        </w:rPr>
        <w:t>This project will provide young scientists with a broader scope of training and infuse them with a culture of interdisciplinary training. The graduate students on the project will work on materials preparation, measurement</w:t>
      </w:r>
      <w:r w:rsidR="007501AD">
        <w:rPr>
          <w:rFonts w:ascii="Arial" w:hAnsi="Arial" w:cs="Arial"/>
        </w:rPr>
        <w:t>,</w:t>
      </w:r>
      <w:r w:rsidRPr="00FC50AD">
        <w:rPr>
          <w:rFonts w:ascii="Arial" w:hAnsi="Arial" w:cs="Arial"/>
        </w:rPr>
        <w:t xml:space="preserve"> and modeling. In today’s scientific landscape, a young scientist needs </w:t>
      </w:r>
      <w:r w:rsidRPr="00FC50AD">
        <w:rPr>
          <w:rFonts w:ascii="Arial" w:hAnsi="Arial" w:cs="Arial"/>
        </w:rPr>
        <w:lastRenderedPageBreak/>
        <w:t>to have a much larger toolbox to be successful. Combining experimental and modeling expertise will produce scientists with the skills to tackle all aspects of a project. This gives them a much deeper understanding of the problem and better problem</w:t>
      </w:r>
      <w:r w:rsidR="007501AD">
        <w:rPr>
          <w:rFonts w:ascii="Arial" w:hAnsi="Arial" w:cs="Arial"/>
        </w:rPr>
        <w:t>-</w:t>
      </w:r>
      <w:r w:rsidRPr="00FC50AD">
        <w:rPr>
          <w:rFonts w:ascii="Arial" w:hAnsi="Arial" w:cs="Arial"/>
        </w:rPr>
        <w:t xml:space="preserve">solving skills. The graduate students will also serve as the point of contact for the undergraduates that will work on the project. Both will learn how to work as a team and how to be effective communicators. </w:t>
      </w:r>
      <w:r w:rsidR="007501AD">
        <w:rPr>
          <w:rFonts w:ascii="Arial" w:hAnsi="Arial" w:cs="Arial"/>
        </w:rPr>
        <w:t>Also</w:t>
      </w:r>
      <w:r w:rsidRPr="00FC50AD">
        <w:rPr>
          <w:rFonts w:ascii="Arial" w:hAnsi="Arial" w:cs="Arial"/>
        </w:rPr>
        <w:t xml:space="preserve">, they will learn project management skills. As we well know, scientists are project managers, yet we don’t emphasize this skill to students. We will emphasize this in weekly group meetings. </w:t>
      </w:r>
      <w:r w:rsidRPr="00FC50AD">
        <w:rPr>
          <w:rFonts w:ascii="Arial" w:hAnsi="Arial" w:cs="Arial"/>
          <w:spacing w:val="4"/>
        </w:rPr>
        <w:t>We will coordinate graduate student recruitment through the</w:t>
      </w:r>
      <w:r w:rsidR="00087F12">
        <w:rPr>
          <w:rFonts w:ascii="Arial" w:hAnsi="Arial" w:cs="Arial"/>
          <w:spacing w:val="4"/>
        </w:rPr>
        <w:t xml:space="preserve"> OSU’s Student Services unit,</w:t>
      </w:r>
      <w:r w:rsidRPr="00FC50AD">
        <w:rPr>
          <w:rFonts w:ascii="Arial" w:hAnsi="Arial" w:cs="Arial"/>
          <w:spacing w:val="4"/>
        </w:rPr>
        <w:t xml:space="preserve"> the College of Graduate Studies</w:t>
      </w:r>
      <w:r w:rsidR="007501AD">
        <w:rPr>
          <w:rFonts w:ascii="Arial" w:hAnsi="Arial" w:cs="Arial"/>
          <w:spacing w:val="4"/>
        </w:rPr>
        <w:t>,</w:t>
      </w:r>
      <w:r w:rsidR="00087F12">
        <w:rPr>
          <w:rFonts w:ascii="Arial" w:hAnsi="Arial" w:cs="Arial"/>
          <w:spacing w:val="4"/>
        </w:rPr>
        <w:t xml:space="preserve"> and the </w:t>
      </w:r>
      <w:r w:rsidR="00087F12" w:rsidRPr="00087F12">
        <w:rPr>
          <w:rFonts w:ascii="Arial" w:hAnsi="Arial" w:cs="Arial"/>
          <w:spacing w:val="4"/>
        </w:rPr>
        <w:t>Oklahoma Louis Stokes Alliance for Minority Participation</w:t>
      </w:r>
      <w:r w:rsidR="00087F12">
        <w:rPr>
          <w:rFonts w:ascii="Arial" w:hAnsi="Arial" w:cs="Arial"/>
          <w:spacing w:val="4"/>
        </w:rPr>
        <w:t xml:space="preserve"> (OK-LSAMP) program</w:t>
      </w:r>
      <w:r w:rsidRPr="00FC50AD">
        <w:rPr>
          <w:rFonts w:ascii="Arial" w:hAnsi="Arial" w:cs="Arial"/>
          <w:spacing w:val="4"/>
        </w:rPr>
        <w:t xml:space="preserve">. We will also consult applicable searchable databases </w:t>
      </w:r>
      <w:r w:rsidRPr="00FC50AD">
        <w:rPr>
          <w:rFonts w:ascii="Arial" w:hAnsi="Arial" w:cs="Arial"/>
        </w:rPr>
        <w:t xml:space="preserve">(e.g. American Physical Society Reach Program, for example) </w:t>
      </w:r>
      <w:r w:rsidRPr="00FC50AD">
        <w:rPr>
          <w:rFonts w:ascii="Arial" w:hAnsi="Arial" w:cs="Arial"/>
          <w:spacing w:val="4"/>
        </w:rPr>
        <w:t xml:space="preserve">of talented, economically disadvantaged, and underrepresented students interested in graduate school, and the Ronald McNair Scholars online database. </w:t>
      </w:r>
      <w:r w:rsidR="007501AD">
        <w:rPr>
          <w:rFonts w:ascii="Arial" w:hAnsi="Arial" w:cs="Arial"/>
          <w:spacing w:val="4"/>
        </w:rPr>
        <w:t>Besides</w:t>
      </w:r>
      <w:r w:rsidR="00B06734" w:rsidRPr="00FC50AD">
        <w:rPr>
          <w:rFonts w:ascii="Arial" w:hAnsi="Arial" w:cs="Arial"/>
          <w:spacing w:val="4"/>
        </w:rPr>
        <w:t>, the department provides travel funds to students to attend scientific meetings sponsored by NSHP and Women in Physics.</w:t>
      </w:r>
    </w:p>
    <w:p w:rsidR="00B06734" w:rsidRPr="00FC50AD" w:rsidRDefault="00B06734" w:rsidP="004C1A67">
      <w:pPr>
        <w:widowControl w:val="0"/>
        <w:rPr>
          <w:rFonts w:ascii="Arial" w:hAnsi="Arial" w:cs="Arial"/>
          <w:b/>
          <w:i/>
          <w:spacing w:val="4"/>
        </w:rPr>
      </w:pPr>
    </w:p>
    <w:p w:rsidR="004C1A67" w:rsidRPr="00FC50AD" w:rsidRDefault="004C1A67" w:rsidP="004C1A67">
      <w:pPr>
        <w:widowControl w:val="0"/>
        <w:rPr>
          <w:rFonts w:ascii="Arial" w:hAnsi="Arial" w:cs="Arial"/>
        </w:rPr>
      </w:pPr>
      <w:r w:rsidRPr="00FC50AD">
        <w:rPr>
          <w:rFonts w:ascii="Arial" w:hAnsi="Arial" w:cs="Arial"/>
          <w:b/>
          <w:i/>
          <w:spacing w:val="4"/>
        </w:rPr>
        <w:t>Undergraduate Research:</w:t>
      </w:r>
      <w:r w:rsidRPr="00FC50AD">
        <w:rPr>
          <w:rFonts w:ascii="Arial" w:hAnsi="Arial" w:cs="Arial"/>
          <w:spacing w:val="4"/>
        </w:rPr>
        <w:t xml:space="preserve"> We will also encourage undergraduate involvement in the project through senior projects and directed studies</w:t>
      </w:r>
      <w:r w:rsidRPr="00FC50AD">
        <w:rPr>
          <w:rFonts w:ascii="Arial" w:hAnsi="Arial" w:cs="Arial"/>
        </w:rPr>
        <w:t>. These students will be involved in Think Tank (discussed below), where they will learn communication skills.</w:t>
      </w:r>
      <w:r w:rsidR="00B06734" w:rsidRPr="00FC50AD">
        <w:rPr>
          <w:rFonts w:ascii="Arial" w:hAnsi="Arial" w:cs="Arial"/>
        </w:rPr>
        <w:t xml:space="preserve"> In addition, we have an active NSF-REU program that has successfully recruited students of Hispanic and Native American origins. Students in the REU program will be a</w:t>
      </w:r>
      <w:r w:rsidR="007501AD">
        <w:rPr>
          <w:rFonts w:ascii="Arial" w:hAnsi="Arial" w:cs="Arial"/>
        </w:rPr>
        <w:t>llowed</w:t>
      </w:r>
      <w:r w:rsidR="00B06734" w:rsidRPr="00FC50AD">
        <w:rPr>
          <w:rFonts w:ascii="Arial" w:hAnsi="Arial" w:cs="Arial"/>
        </w:rPr>
        <w:t xml:space="preserve"> to work on this project.</w:t>
      </w:r>
      <w:r w:rsidR="0048399E" w:rsidRPr="00FC50AD">
        <w:rPr>
          <w:rFonts w:ascii="Arial" w:hAnsi="Arial" w:cs="Arial"/>
        </w:rPr>
        <w:t xml:space="preserve"> </w:t>
      </w:r>
      <w:r w:rsidR="007501AD">
        <w:rPr>
          <w:rFonts w:ascii="Arial" w:hAnsi="Arial" w:cs="Arial"/>
        </w:rPr>
        <w:t>Besides</w:t>
      </w:r>
      <w:r w:rsidR="0048399E" w:rsidRPr="00FC50AD">
        <w:rPr>
          <w:rFonts w:ascii="Arial" w:hAnsi="Arial" w:cs="Arial"/>
        </w:rPr>
        <w:t xml:space="preserve">, Dr. McIlroy’s undergraduates (OSU and REU) are trained to run the university’s electron microscopes. It is a resume builder and breeds confidence and excitement. </w:t>
      </w:r>
    </w:p>
    <w:p w:rsidR="00DC1416" w:rsidRPr="00FC50AD" w:rsidRDefault="00DC1416" w:rsidP="004C1A67">
      <w:pPr>
        <w:widowControl w:val="0"/>
        <w:rPr>
          <w:rFonts w:ascii="Arial" w:hAnsi="Arial" w:cs="Arial"/>
        </w:rPr>
      </w:pPr>
    </w:p>
    <w:p w:rsidR="00DC1416" w:rsidRPr="00FC50AD" w:rsidRDefault="00DC1416" w:rsidP="00DC1416">
      <w:pPr>
        <w:widowControl w:val="0"/>
        <w:rPr>
          <w:rFonts w:ascii="Arial" w:hAnsi="Arial" w:cs="Arial"/>
        </w:rPr>
      </w:pPr>
      <w:r w:rsidRPr="00FC50AD">
        <w:rPr>
          <w:rFonts w:ascii="Arial" w:hAnsi="Arial" w:cs="Arial"/>
          <w:b/>
          <w:i/>
          <w:spacing w:val="4"/>
        </w:rPr>
        <w:t>Graduate Research:</w:t>
      </w:r>
      <w:r w:rsidRPr="00FC50AD">
        <w:rPr>
          <w:rFonts w:ascii="Arial" w:hAnsi="Arial" w:cs="Arial"/>
          <w:spacing w:val="4"/>
        </w:rPr>
        <w:t xml:space="preserve"> The graduate student on the project will be exposed to a variety of interdisciplinary activities, be through a collaboration with research that utilizes Raman to visiting a lab to perform a measurement. The student will have the opportunity to assist </w:t>
      </w:r>
      <w:r w:rsidR="007501AD">
        <w:rPr>
          <w:rFonts w:ascii="Arial" w:hAnsi="Arial" w:cs="Arial"/>
          <w:spacing w:val="4"/>
        </w:rPr>
        <w:t>i</w:t>
      </w:r>
      <w:r w:rsidRPr="00FC50AD">
        <w:rPr>
          <w:rFonts w:ascii="Arial" w:hAnsi="Arial" w:cs="Arial"/>
          <w:spacing w:val="4"/>
        </w:rPr>
        <w:t>n other projects. While this project will be their primary focus, in our lab we assist one another on projects and therefore learn about the other research. For example, the student on this project will provide GUITAR and HCF samples to research collaborators that are working on applications, such as Li</w:t>
      </w:r>
      <w:r w:rsidR="007501AD">
        <w:rPr>
          <w:rFonts w:ascii="Arial" w:hAnsi="Arial" w:cs="Arial"/>
          <w:spacing w:val="4"/>
        </w:rPr>
        <w:t>-</w:t>
      </w:r>
      <w:r w:rsidRPr="00FC50AD">
        <w:rPr>
          <w:rFonts w:ascii="Arial" w:hAnsi="Arial" w:cs="Arial"/>
          <w:spacing w:val="4"/>
        </w:rPr>
        <w:t>ion batteries. Furthermore, they will learn to produce materials, characterize them with a variety of spectroscopic and microscopic tools</w:t>
      </w:r>
      <w:r w:rsidR="007501AD">
        <w:rPr>
          <w:rFonts w:ascii="Arial" w:hAnsi="Arial" w:cs="Arial"/>
          <w:spacing w:val="4"/>
        </w:rPr>
        <w:t>,</w:t>
      </w:r>
      <w:r w:rsidRPr="00FC50AD">
        <w:rPr>
          <w:rFonts w:ascii="Arial" w:hAnsi="Arial" w:cs="Arial"/>
          <w:spacing w:val="4"/>
        </w:rPr>
        <w:t xml:space="preserve"> and develop their writing skills by preparing manuscripts. For example, all of </w:t>
      </w:r>
      <w:r w:rsidR="0048399E" w:rsidRPr="00FC50AD">
        <w:rPr>
          <w:rFonts w:ascii="Arial" w:hAnsi="Arial" w:cs="Arial"/>
          <w:spacing w:val="4"/>
        </w:rPr>
        <w:t>his</w:t>
      </w:r>
      <w:r w:rsidRPr="00FC50AD">
        <w:rPr>
          <w:rFonts w:ascii="Arial" w:hAnsi="Arial" w:cs="Arial"/>
          <w:spacing w:val="4"/>
        </w:rPr>
        <w:t xml:space="preserve"> students are trained to run the university’s electron microscopes and XRD system. Dr. McIlroy’s approach to graduate training has led to a nearly 100% employment of graduate from his group in their chosen </w:t>
      </w:r>
      <w:r w:rsidR="00550045" w:rsidRPr="00FC50AD">
        <w:rPr>
          <w:rFonts w:ascii="Arial" w:hAnsi="Arial" w:cs="Arial"/>
          <w:spacing w:val="4"/>
        </w:rPr>
        <w:t>postgraduate</w:t>
      </w:r>
      <w:r w:rsidRPr="00FC50AD">
        <w:rPr>
          <w:rFonts w:ascii="Arial" w:hAnsi="Arial" w:cs="Arial"/>
          <w:spacing w:val="4"/>
        </w:rPr>
        <w:t xml:space="preserve"> profession (faculty, national lab researcher, the private sector, etc.)</w:t>
      </w:r>
    </w:p>
    <w:p w:rsidR="00737019" w:rsidRPr="00FC50AD" w:rsidRDefault="00737019" w:rsidP="004C1A67">
      <w:pPr>
        <w:rPr>
          <w:rFonts w:ascii="Arial" w:hAnsi="Arial" w:cs="Arial"/>
        </w:rPr>
      </w:pPr>
    </w:p>
    <w:p w:rsidR="004C1A67" w:rsidRPr="005A1433" w:rsidRDefault="004C1A67" w:rsidP="005A1433">
      <w:pPr>
        <w:pStyle w:val="Heading1"/>
        <w:rPr>
          <w:rFonts w:cs="Arial"/>
        </w:rPr>
      </w:pPr>
      <w:r w:rsidRPr="005A1433">
        <w:rPr>
          <w:rFonts w:cs="Arial"/>
        </w:rPr>
        <w:t xml:space="preserve">Outreach </w:t>
      </w:r>
    </w:p>
    <w:p w:rsidR="00181EA3" w:rsidRPr="00FC50AD" w:rsidRDefault="00181EA3" w:rsidP="004C1A67">
      <w:pPr>
        <w:widowControl w:val="0"/>
        <w:rPr>
          <w:rFonts w:ascii="Arial" w:hAnsi="Arial" w:cs="Arial"/>
          <w:b/>
          <w:i/>
        </w:rPr>
      </w:pPr>
    </w:p>
    <w:p w:rsidR="004C1A67" w:rsidRPr="00FC50AD" w:rsidRDefault="004C1A67" w:rsidP="004C1A67">
      <w:pPr>
        <w:widowControl w:val="0"/>
        <w:rPr>
          <w:rFonts w:ascii="Arial" w:hAnsi="Arial" w:cs="Arial"/>
        </w:rPr>
      </w:pPr>
      <w:r w:rsidRPr="00FC50AD">
        <w:rPr>
          <w:rFonts w:ascii="Arial" w:hAnsi="Arial" w:cs="Arial"/>
          <w:b/>
          <w:i/>
        </w:rPr>
        <w:t>K-12 engagement:</w:t>
      </w:r>
      <w:r w:rsidRPr="00FC50AD">
        <w:rPr>
          <w:rFonts w:ascii="Arial" w:hAnsi="Arial" w:cs="Arial"/>
        </w:rPr>
        <w:t xml:space="preserve"> Our plan is to combine K-12 engagement with communicating science </w:t>
      </w:r>
      <w:r w:rsidR="009B6AB4" w:rsidRPr="00FC50AD">
        <w:rPr>
          <w:rFonts w:ascii="Arial" w:hAnsi="Arial" w:cs="Arial"/>
        </w:rPr>
        <w:t>through</w:t>
      </w:r>
      <w:r w:rsidRPr="00FC50AD">
        <w:rPr>
          <w:rFonts w:ascii="Arial" w:hAnsi="Arial" w:cs="Arial"/>
        </w:rPr>
        <w:t xml:space="preserve"> the development of a capstone course. Located an hour south of the OSU campus is the Science Museum Oklahoma (https://www.sciencemuseumok.org/), where the CEO and president, Ms. Sherry Marshall</w:t>
      </w:r>
      <w:r w:rsidR="009B6AB4" w:rsidRPr="00FC50AD">
        <w:rPr>
          <w:rFonts w:ascii="Arial" w:hAnsi="Arial" w:cs="Arial"/>
        </w:rPr>
        <w:t>, is an OSU Physics alumnus</w:t>
      </w:r>
      <w:r w:rsidRPr="00FC50AD">
        <w:rPr>
          <w:rFonts w:ascii="Arial" w:hAnsi="Arial" w:cs="Arial"/>
        </w:rPr>
        <w:t xml:space="preserve">. </w:t>
      </w:r>
      <w:r w:rsidR="009B6AB4" w:rsidRPr="00FC50AD">
        <w:rPr>
          <w:rFonts w:ascii="Arial" w:hAnsi="Arial" w:cs="Arial"/>
        </w:rPr>
        <w:t>Ms. Marshall runs an amazing museum with tons of interactive exhibits</w:t>
      </w:r>
      <w:r w:rsidRPr="00FC50AD">
        <w:rPr>
          <w:rFonts w:ascii="Arial" w:hAnsi="Arial" w:cs="Arial"/>
        </w:rPr>
        <w:t xml:space="preserve">. The scope and degree of interactive science activities they have developed fits </w:t>
      </w:r>
      <w:r w:rsidR="009B6AB4" w:rsidRPr="00FC50AD">
        <w:rPr>
          <w:rFonts w:ascii="Arial" w:hAnsi="Arial" w:cs="Arial"/>
        </w:rPr>
        <w:t xml:space="preserve">well </w:t>
      </w:r>
      <w:r w:rsidRPr="00FC50AD">
        <w:rPr>
          <w:rFonts w:ascii="Arial" w:hAnsi="Arial" w:cs="Arial"/>
        </w:rPr>
        <w:t>with my philosophy of hands</w:t>
      </w:r>
      <w:r w:rsidR="007501AD">
        <w:rPr>
          <w:rFonts w:ascii="Arial" w:hAnsi="Arial" w:cs="Arial"/>
        </w:rPr>
        <w:t>-</w:t>
      </w:r>
      <w:r w:rsidRPr="00FC50AD">
        <w:rPr>
          <w:rFonts w:ascii="Arial" w:hAnsi="Arial" w:cs="Arial"/>
        </w:rPr>
        <w:t xml:space="preserve">on learning. SMO will assist us with training undergraduate and graduate physics students to be effective communicators of science. Ms. Marshall and her staff will hold </w:t>
      </w:r>
      <w:r w:rsidR="009B6AB4" w:rsidRPr="00FC50AD">
        <w:rPr>
          <w:rFonts w:ascii="Arial" w:hAnsi="Arial" w:cs="Arial"/>
        </w:rPr>
        <w:t>a one-day training session, followed by two ½ day</w:t>
      </w:r>
      <w:r w:rsidRPr="00FC50AD">
        <w:rPr>
          <w:rFonts w:ascii="Arial" w:hAnsi="Arial" w:cs="Arial"/>
        </w:rPr>
        <w:t xml:space="preserve"> </w:t>
      </w:r>
      <w:r w:rsidR="009B6AB4" w:rsidRPr="00FC50AD">
        <w:rPr>
          <w:rFonts w:ascii="Arial" w:hAnsi="Arial" w:cs="Arial"/>
        </w:rPr>
        <w:t>sessions, with our students</w:t>
      </w:r>
      <w:r w:rsidRPr="00FC50AD">
        <w:rPr>
          <w:rFonts w:ascii="Arial" w:hAnsi="Arial" w:cs="Arial"/>
        </w:rPr>
        <w:t>. The training will encompass:</w:t>
      </w:r>
    </w:p>
    <w:p w:rsidR="004C1A67" w:rsidRPr="00FC50AD" w:rsidRDefault="004C1A67" w:rsidP="004C1A67">
      <w:pPr>
        <w:numPr>
          <w:ilvl w:val="1"/>
          <w:numId w:val="6"/>
        </w:numPr>
        <w:jc w:val="left"/>
        <w:rPr>
          <w:rFonts w:ascii="Arial" w:hAnsi="Arial" w:cs="Arial"/>
        </w:rPr>
      </w:pPr>
      <w:r w:rsidRPr="00FC50AD">
        <w:rPr>
          <w:rFonts w:ascii="Arial" w:hAnsi="Arial" w:cs="Arial"/>
        </w:rPr>
        <w:t>Explore the different approaches to learning</w:t>
      </w:r>
    </w:p>
    <w:p w:rsidR="004C1A67" w:rsidRPr="00FC50AD" w:rsidRDefault="004C1A67" w:rsidP="004C1A67">
      <w:pPr>
        <w:numPr>
          <w:ilvl w:val="1"/>
          <w:numId w:val="6"/>
        </w:numPr>
        <w:jc w:val="left"/>
        <w:rPr>
          <w:rFonts w:ascii="Arial" w:hAnsi="Arial" w:cs="Arial"/>
        </w:rPr>
      </w:pPr>
      <w:r w:rsidRPr="00FC50AD">
        <w:rPr>
          <w:rFonts w:ascii="Arial" w:hAnsi="Arial" w:cs="Arial"/>
        </w:rPr>
        <w:t>The role of inquiry in science communication</w:t>
      </w:r>
    </w:p>
    <w:p w:rsidR="004C1A67" w:rsidRPr="00FC50AD" w:rsidRDefault="004C1A67" w:rsidP="004C1A67">
      <w:pPr>
        <w:numPr>
          <w:ilvl w:val="1"/>
          <w:numId w:val="6"/>
        </w:numPr>
        <w:jc w:val="left"/>
        <w:rPr>
          <w:rFonts w:ascii="Arial" w:hAnsi="Arial" w:cs="Arial"/>
        </w:rPr>
      </w:pPr>
      <w:r w:rsidRPr="00FC50AD">
        <w:rPr>
          <w:rFonts w:ascii="Arial" w:hAnsi="Arial" w:cs="Arial"/>
        </w:rPr>
        <w:lastRenderedPageBreak/>
        <w:t>Facilitating effective learning exercis</w:t>
      </w:r>
      <w:r w:rsidR="009B6AB4" w:rsidRPr="00FC50AD">
        <w:rPr>
          <w:rFonts w:ascii="Arial" w:hAnsi="Arial" w:cs="Arial"/>
        </w:rPr>
        <w:t>es with young students -</w:t>
      </w:r>
      <w:r w:rsidRPr="00FC50AD">
        <w:rPr>
          <w:rFonts w:ascii="Arial" w:hAnsi="Arial" w:cs="Arial"/>
        </w:rPr>
        <w:t xml:space="preserve"> the right tools at the right time</w:t>
      </w:r>
    </w:p>
    <w:p w:rsidR="004C1A67" w:rsidRPr="00FC50AD" w:rsidRDefault="004C1A67" w:rsidP="004C1A67">
      <w:pPr>
        <w:numPr>
          <w:ilvl w:val="1"/>
          <w:numId w:val="6"/>
        </w:numPr>
        <w:jc w:val="left"/>
        <w:rPr>
          <w:rFonts w:ascii="Arial" w:hAnsi="Arial" w:cs="Arial"/>
        </w:rPr>
      </w:pPr>
      <w:r w:rsidRPr="00FC50AD">
        <w:rPr>
          <w:rFonts w:ascii="Arial" w:hAnsi="Arial" w:cs="Arial"/>
        </w:rPr>
        <w:t>Developing age-appropriate science ac</w:t>
      </w:r>
      <w:r w:rsidR="009B6AB4" w:rsidRPr="00FC50AD">
        <w:rPr>
          <w:rFonts w:ascii="Arial" w:hAnsi="Arial" w:cs="Arial"/>
        </w:rPr>
        <w:t xml:space="preserve">tivities that are fun, engaging, as well as </w:t>
      </w:r>
      <w:r w:rsidRPr="00FC50AD">
        <w:rPr>
          <w:rFonts w:ascii="Arial" w:hAnsi="Arial" w:cs="Arial"/>
        </w:rPr>
        <w:t>meet state and national educational standards</w:t>
      </w:r>
    </w:p>
    <w:p w:rsidR="004C1A67" w:rsidRPr="00FC50AD" w:rsidRDefault="004C1A67" w:rsidP="004C1A67">
      <w:pPr>
        <w:widowControl w:val="0"/>
        <w:rPr>
          <w:rFonts w:ascii="Arial" w:hAnsi="Arial" w:cs="Arial"/>
        </w:rPr>
      </w:pPr>
      <w:r w:rsidRPr="00FC50AD">
        <w:rPr>
          <w:rFonts w:ascii="Arial" w:hAnsi="Arial" w:cs="Arial"/>
        </w:rPr>
        <w:t xml:space="preserve">After the morning training, our students will venture out into the museum, </w:t>
      </w:r>
      <w:r w:rsidR="009B6AB4" w:rsidRPr="00FC50AD">
        <w:rPr>
          <w:rFonts w:ascii="Arial" w:hAnsi="Arial" w:cs="Arial"/>
        </w:rPr>
        <w:t xml:space="preserve">where they </w:t>
      </w:r>
      <w:r w:rsidRPr="00FC50AD">
        <w:rPr>
          <w:rFonts w:ascii="Arial" w:hAnsi="Arial" w:cs="Arial"/>
        </w:rPr>
        <w:t>practice what they learned</w:t>
      </w:r>
      <w:r w:rsidR="009B6AB4" w:rsidRPr="00FC50AD">
        <w:rPr>
          <w:rFonts w:ascii="Arial" w:hAnsi="Arial" w:cs="Arial"/>
        </w:rPr>
        <w:t xml:space="preserve"> by working</w:t>
      </w:r>
      <w:r w:rsidRPr="00FC50AD">
        <w:rPr>
          <w:rFonts w:ascii="Arial" w:hAnsi="Arial" w:cs="Arial"/>
        </w:rPr>
        <w:t xml:space="preserve"> </w:t>
      </w:r>
      <w:r w:rsidR="009B6AB4" w:rsidRPr="00FC50AD">
        <w:rPr>
          <w:rFonts w:ascii="Arial" w:hAnsi="Arial" w:cs="Arial"/>
        </w:rPr>
        <w:t>on the day’s activity in</w:t>
      </w:r>
      <w:r w:rsidRPr="00FC50AD">
        <w:rPr>
          <w:rFonts w:ascii="Arial" w:hAnsi="Arial" w:cs="Arial"/>
        </w:rPr>
        <w:t xml:space="preserve"> the museum</w:t>
      </w:r>
      <w:r w:rsidR="009B6AB4" w:rsidRPr="00FC50AD">
        <w:rPr>
          <w:rFonts w:ascii="Arial" w:hAnsi="Arial" w:cs="Arial"/>
        </w:rPr>
        <w:t>’</w:t>
      </w:r>
      <w:r w:rsidRPr="00FC50AD">
        <w:rPr>
          <w:rFonts w:ascii="Arial" w:hAnsi="Arial" w:cs="Arial"/>
        </w:rPr>
        <w:t xml:space="preserve">s Tinkering Garage. </w:t>
      </w:r>
      <w:r w:rsidR="007501AD">
        <w:rPr>
          <w:rFonts w:ascii="Arial" w:hAnsi="Arial" w:cs="Arial"/>
        </w:rPr>
        <w:t>Also</w:t>
      </w:r>
      <w:r w:rsidRPr="00FC50AD">
        <w:rPr>
          <w:rFonts w:ascii="Arial" w:hAnsi="Arial" w:cs="Arial"/>
        </w:rPr>
        <w:t xml:space="preserve">, they can participate </w:t>
      </w:r>
      <w:r w:rsidR="007501AD">
        <w:rPr>
          <w:rFonts w:ascii="Arial" w:hAnsi="Arial" w:cs="Arial"/>
        </w:rPr>
        <w:t>i</w:t>
      </w:r>
      <w:r w:rsidRPr="00FC50AD">
        <w:rPr>
          <w:rFonts w:ascii="Arial" w:hAnsi="Arial" w:cs="Arial"/>
        </w:rPr>
        <w:t>n school holiday activities, such as Tinkerfest, Chemistry Day</w:t>
      </w:r>
      <w:r w:rsidR="007501AD">
        <w:rPr>
          <w:rFonts w:ascii="Arial" w:hAnsi="Arial" w:cs="Arial"/>
        </w:rPr>
        <w:t>,</w:t>
      </w:r>
      <w:r w:rsidRPr="00FC50AD">
        <w:rPr>
          <w:rFonts w:ascii="Arial" w:hAnsi="Arial" w:cs="Arial"/>
        </w:rPr>
        <w:t xml:space="preserve"> and Space Day. </w:t>
      </w:r>
      <w:r w:rsidR="009B6AB4" w:rsidRPr="00FC50AD">
        <w:rPr>
          <w:rFonts w:ascii="Arial" w:hAnsi="Arial" w:cs="Arial"/>
        </w:rPr>
        <w:t>I</w:t>
      </w:r>
      <w:r w:rsidRPr="00FC50AD">
        <w:rPr>
          <w:rFonts w:ascii="Arial" w:hAnsi="Arial" w:cs="Arial"/>
        </w:rPr>
        <w:t xml:space="preserve"> </w:t>
      </w:r>
      <w:r w:rsidR="009B6AB4" w:rsidRPr="00FC50AD">
        <w:rPr>
          <w:rFonts w:ascii="Arial" w:hAnsi="Arial" w:cs="Arial"/>
        </w:rPr>
        <w:t>have a vision for a</w:t>
      </w:r>
      <w:r w:rsidRPr="00FC50AD">
        <w:rPr>
          <w:rFonts w:ascii="Arial" w:hAnsi="Arial" w:cs="Arial"/>
        </w:rPr>
        <w:t xml:space="preserve"> Think-Tank on the OSU campus. Think-Tank will be a half-day activity open to 4</w:t>
      </w:r>
      <w:r w:rsidRPr="00FC50AD">
        <w:rPr>
          <w:rFonts w:ascii="Arial" w:hAnsi="Arial" w:cs="Arial"/>
          <w:vertAlign w:val="superscript"/>
        </w:rPr>
        <w:t>th</w:t>
      </w:r>
      <w:r w:rsidRPr="00FC50AD">
        <w:rPr>
          <w:rFonts w:ascii="Arial" w:hAnsi="Arial" w:cs="Arial"/>
        </w:rPr>
        <w:t>, 5</w:t>
      </w:r>
      <w:r w:rsidRPr="00FC50AD">
        <w:rPr>
          <w:rFonts w:ascii="Arial" w:hAnsi="Arial" w:cs="Arial"/>
          <w:vertAlign w:val="superscript"/>
        </w:rPr>
        <w:t>th</w:t>
      </w:r>
      <w:r w:rsidRPr="00FC50AD">
        <w:rPr>
          <w:rFonts w:ascii="Arial" w:hAnsi="Arial" w:cs="Arial"/>
        </w:rPr>
        <w:t>, and 6</w:t>
      </w:r>
      <w:r w:rsidRPr="00FC50AD">
        <w:rPr>
          <w:rFonts w:ascii="Arial" w:hAnsi="Arial" w:cs="Arial"/>
          <w:vertAlign w:val="superscript"/>
        </w:rPr>
        <w:t>th</w:t>
      </w:r>
      <w:r w:rsidR="007501AD">
        <w:rPr>
          <w:rFonts w:ascii="Arial" w:hAnsi="Arial" w:cs="Arial"/>
        </w:rPr>
        <w:t>-</w:t>
      </w:r>
      <w:r w:rsidRPr="00FC50AD">
        <w:rPr>
          <w:rFonts w:ascii="Arial" w:hAnsi="Arial" w:cs="Arial"/>
        </w:rPr>
        <w:t>grade kids. In advance, we will give them a Think-Tank topic, such as ‘How to make an artificial brain?’ We will break the kids into groups overseen by our students, where they will discuss the topic, have some hands</w:t>
      </w:r>
      <w:r w:rsidR="007501AD">
        <w:rPr>
          <w:rFonts w:ascii="Arial" w:hAnsi="Arial" w:cs="Arial"/>
        </w:rPr>
        <w:t>-</w:t>
      </w:r>
      <w:r w:rsidRPr="00FC50AD">
        <w:rPr>
          <w:rFonts w:ascii="Arial" w:hAnsi="Arial" w:cs="Arial"/>
        </w:rPr>
        <w:t xml:space="preserve">on activities, followed by brainstorming, and then the groups will present their ideas to the other groups. I led a similar outreach activity at Pacific Northwest Laboratories some years back. This leads us to communicating science and a capstone course. </w:t>
      </w:r>
      <w:r w:rsidR="009B6AB4" w:rsidRPr="00FC50AD">
        <w:rPr>
          <w:rFonts w:ascii="Arial" w:hAnsi="Arial" w:cs="Arial"/>
        </w:rPr>
        <w:t>Because o</w:t>
      </w:r>
      <w:r w:rsidRPr="00FC50AD">
        <w:rPr>
          <w:rFonts w:ascii="Arial" w:hAnsi="Arial" w:cs="Arial"/>
        </w:rPr>
        <w:t xml:space="preserve">ur physics majors will go out into the world, </w:t>
      </w:r>
      <w:r w:rsidR="009B6AB4" w:rsidRPr="00FC50AD">
        <w:rPr>
          <w:rFonts w:ascii="Arial" w:hAnsi="Arial" w:cs="Arial"/>
        </w:rPr>
        <w:t>they effectively</w:t>
      </w:r>
      <w:r w:rsidRPr="00FC50AD">
        <w:rPr>
          <w:rFonts w:ascii="Arial" w:hAnsi="Arial" w:cs="Arial"/>
        </w:rPr>
        <w:t xml:space="preserve"> communicate their </w:t>
      </w:r>
      <w:r w:rsidR="009B6AB4" w:rsidRPr="00FC50AD">
        <w:rPr>
          <w:rFonts w:ascii="Arial" w:hAnsi="Arial" w:cs="Arial"/>
        </w:rPr>
        <w:t>research to a non-scientific audience</w:t>
      </w:r>
      <w:r w:rsidRPr="00FC50AD">
        <w:rPr>
          <w:rFonts w:ascii="Arial" w:hAnsi="Arial" w:cs="Arial"/>
        </w:rPr>
        <w:t xml:space="preserve">. I argue that if you can explain science to a kid, you can explain it to anyone. I propose to develop a Communicating Physics Capstone course </w:t>
      </w:r>
      <w:r w:rsidR="009B6AB4" w:rsidRPr="00FC50AD">
        <w:rPr>
          <w:rFonts w:ascii="Arial" w:hAnsi="Arial" w:cs="Arial"/>
        </w:rPr>
        <w:t xml:space="preserve">that will be offered </w:t>
      </w:r>
      <w:r w:rsidRPr="00FC50AD">
        <w:rPr>
          <w:rFonts w:ascii="Arial" w:hAnsi="Arial" w:cs="Arial"/>
        </w:rPr>
        <w:t xml:space="preserve">in the Fall, where physics majors are trained to lead Think Tank sessions held in the Spring. </w:t>
      </w:r>
      <w:r w:rsidR="009B6AB4" w:rsidRPr="00FC50AD">
        <w:rPr>
          <w:rFonts w:ascii="Arial" w:hAnsi="Arial" w:cs="Arial"/>
        </w:rPr>
        <w:t>Note that p</w:t>
      </w:r>
      <w:r w:rsidRPr="00FC50AD">
        <w:rPr>
          <w:rFonts w:ascii="Arial" w:hAnsi="Arial" w:cs="Arial"/>
        </w:rPr>
        <w:t xml:space="preserve">articipation </w:t>
      </w:r>
      <w:r w:rsidR="009B6AB4" w:rsidRPr="00FC50AD">
        <w:rPr>
          <w:rFonts w:ascii="Arial" w:hAnsi="Arial" w:cs="Arial"/>
        </w:rPr>
        <w:t>will</w:t>
      </w:r>
      <w:r w:rsidRPr="00FC50AD">
        <w:rPr>
          <w:rFonts w:ascii="Arial" w:hAnsi="Arial" w:cs="Arial"/>
        </w:rPr>
        <w:t xml:space="preserve"> be open to graduate students</w:t>
      </w:r>
      <w:r w:rsidR="009B6AB4" w:rsidRPr="00FC50AD">
        <w:rPr>
          <w:rFonts w:ascii="Arial" w:hAnsi="Arial" w:cs="Arial"/>
        </w:rPr>
        <w:t xml:space="preserve"> and the postdocs in the department</w:t>
      </w:r>
      <w:r w:rsidRPr="00FC50AD">
        <w:rPr>
          <w:rFonts w:ascii="Arial" w:hAnsi="Arial" w:cs="Arial"/>
        </w:rPr>
        <w:t>.</w:t>
      </w:r>
    </w:p>
    <w:p w:rsidR="004C1A67" w:rsidRPr="00FC50AD" w:rsidRDefault="004C1A67" w:rsidP="004C1A67">
      <w:pPr>
        <w:widowControl w:val="0"/>
        <w:rPr>
          <w:rFonts w:ascii="Arial" w:hAnsi="Arial" w:cs="Arial"/>
        </w:rPr>
      </w:pPr>
    </w:p>
    <w:p w:rsidR="005A1433" w:rsidRDefault="004C1A67" w:rsidP="005A1433">
      <w:pPr>
        <w:pStyle w:val="Heading1"/>
        <w:rPr>
          <w:rFonts w:eastAsia="Calibri"/>
        </w:rPr>
      </w:pPr>
      <w:r w:rsidRPr="00FC50AD">
        <w:rPr>
          <w:rFonts w:eastAsia="Calibri"/>
        </w:rPr>
        <w:t xml:space="preserve">Dissemination of Results: </w:t>
      </w:r>
    </w:p>
    <w:p w:rsidR="005A1433" w:rsidRDefault="005A1433" w:rsidP="004C1A67">
      <w:pPr>
        <w:rPr>
          <w:rFonts w:ascii="Arial" w:eastAsia="Calibri" w:hAnsi="Arial" w:cs="Arial"/>
          <w:spacing w:val="4"/>
        </w:rPr>
      </w:pPr>
    </w:p>
    <w:p w:rsidR="004C1A67" w:rsidRPr="00FC50AD" w:rsidRDefault="004C1A67" w:rsidP="004C1A67">
      <w:pPr>
        <w:rPr>
          <w:rFonts w:ascii="Arial" w:eastAsia="Calibri" w:hAnsi="Arial" w:cs="Arial"/>
          <w:spacing w:val="4"/>
        </w:rPr>
      </w:pPr>
      <w:r w:rsidRPr="00FC50AD">
        <w:rPr>
          <w:rFonts w:ascii="Arial" w:eastAsia="Calibri" w:hAnsi="Arial" w:cs="Arial"/>
          <w:spacing w:val="4"/>
        </w:rPr>
        <w:t>Educational and research findings will be disseminated in peer-reviewed journals, through presentations/poster</w:t>
      </w:r>
      <w:r w:rsidR="007501AD">
        <w:rPr>
          <w:rFonts w:ascii="Arial" w:eastAsia="Calibri" w:hAnsi="Arial" w:cs="Arial"/>
          <w:spacing w:val="4"/>
        </w:rPr>
        <w:t>s</w:t>
      </w:r>
      <w:r w:rsidRPr="00FC50AD">
        <w:rPr>
          <w:rFonts w:ascii="Arial" w:eastAsia="Calibri" w:hAnsi="Arial" w:cs="Arial"/>
          <w:spacing w:val="4"/>
        </w:rPr>
        <w:t xml:space="preserve"> at conferences, and on campus activities. We will have biweekly meetings to update the team on progress and research outcomes. </w:t>
      </w:r>
    </w:p>
    <w:p w:rsidR="00CD6B00" w:rsidRPr="00FC50AD" w:rsidRDefault="00CD6B00" w:rsidP="004C1A67">
      <w:pPr>
        <w:rPr>
          <w:rFonts w:ascii="Arial" w:hAnsi="Arial" w:cs="Arial"/>
        </w:rPr>
      </w:pPr>
    </w:p>
    <w:p w:rsidR="004C1A67" w:rsidRPr="005A1433" w:rsidRDefault="00181EA3" w:rsidP="005A1433">
      <w:pPr>
        <w:pStyle w:val="Heading1"/>
        <w:rPr>
          <w:rFonts w:eastAsia="Calibri"/>
        </w:rPr>
      </w:pPr>
      <w:r w:rsidRPr="005A1433">
        <w:rPr>
          <w:rFonts w:eastAsia="Calibri"/>
        </w:rPr>
        <w:t>Report on p</w:t>
      </w:r>
      <w:r w:rsidR="004C1A67" w:rsidRPr="005A1433">
        <w:rPr>
          <w:rFonts w:eastAsia="Calibri"/>
        </w:rPr>
        <w:t>rior NSF Support (N/A)</w:t>
      </w:r>
    </w:p>
    <w:p w:rsidR="00CD6B00" w:rsidRPr="00FC50AD" w:rsidRDefault="00CD6B00" w:rsidP="004C1A67">
      <w:pPr>
        <w:spacing w:after="120"/>
        <w:rPr>
          <w:rFonts w:ascii="Arial" w:hAnsi="Arial" w:cs="Arial"/>
          <w:b/>
          <w:i/>
        </w:rPr>
      </w:pPr>
    </w:p>
    <w:p w:rsidR="005A1433" w:rsidRDefault="004C1A67" w:rsidP="005A1433">
      <w:pPr>
        <w:pStyle w:val="Heading1"/>
        <w:rPr>
          <w:i/>
        </w:rPr>
      </w:pPr>
      <w:r w:rsidRPr="00FC50AD">
        <w:t>Broader Impacts:</w:t>
      </w:r>
      <w:r w:rsidRPr="00FC50AD">
        <w:rPr>
          <w:i/>
        </w:rPr>
        <w:t xml:space="preserve"> </w:t>
      </w:r>
    </w:p>
    <w:p w:rsidR="005A1433" w:rsidRDefault="005A1433" w:rsidP="005A1433">
      <w:pPr>
        <w:pStyle w:val="ListParagraph"/>
        <w:rPr>
          <w:rFonts w:ascii="Arial" w:hAnsi="Arial" w:cs="Arial"/>
        </w:rPr>
      </w:pPr>
    </w:p>
    <w:p w:rsidR="004C1A67" w:rsidRPr="00FC50AD" w:rsidRDefault="007C0468" w:rsidP="004C1A67">
      <w:pPr>
        <w:spacing w:after="120"/>
        <w:rPr>
          <w:rFonts w:ascii="Arial" w:hAnsi="Arial" w:cs="Arial"/>
        </w:rPr>
      </w:pPr>
      <w:r w:rsidRPr="007C0468">
        <w:rPr>
          <w:rFonts w:ascii="Arial" w:hAnsi="Arial" w:cs="Arial"/>
        </w:rPr>
        <w:t>Carbon is a foundational material utilized in an immeasurable number of ways to improve the quality of human life. Developing advanced forms of carbon has led to lightweight carbon fiber composites, filtration systems, carbon for energy applications, etc. The success of this program will be the ability to produce new morphologies of carbon that are affordable and capable of outperforming existing carbons. This will lead to superior battery technology, hydrogen storage, supercapacitors, filtration systems, waste remediation systems, and the list goes on. While carbon materials alone cannot solve every problem, superior carbon will facilitate new technology that is otherwise unattainable.</w:t>
      </w:r>
    </w:p>
    <w:p w:rsidR="004C1A67" w:rsidRPr="00FC50AD" w:rsidRDefault="004C1A67" w:rsidP="007C0468">
      <w:pPr>
        <w:spacing w:after="120"/>
        <w:rPr>
          <w:rFonts w:ascii="Arial" w:hAnsi="Arial" w:cs="Arial"/>
        </w:rPr>
      </w:pPr>
    </w:p>
    <w:p w:rsidR="005A1433" w:rsidRDefault="00D65BEF" w:rsidP="005A1433">
      <w:pPr>
        <w:pStyle w:val="Heading1"/>
      </w:pPr>
      <w:r w:rsidRPr="00FC50AD">
        <w:t xml:space="preserve">Intellectual Merit: </w:t>
      </w:r>
    </w:p>
    <w:p w:rsidR="005A1433" w:rsidRDefault="005A1433" w:rsidP="00D65BEF">
      <w:pPr>
        <w:spacing w:after="120"/>
        <w:rPr>
          <w:rFonts w:ascii="Arial" w:hAnsi="Arial" w:cs="Arial"/>
        </w:rPr>
      </w:pPr>
    </w:p>
    <w:p w:rsidR="00D65BEF" w:rsidRPr="00FC50AD" w:rsidRDefault="007C0468" w:rsidP="00D65BEF">
      <w:pPr>
        <w:spacing w:after="120"/>
        <w:rPr>
          <w:rFonts w:ascii="Arial" w:hAnsi="Arial" w:cs="Arial"/>
        </w:rPr>
      </w:pPr>
      <w:r w:rsidRPr="007C0468">
        <w:rPr>
          <w:rFonts w:ascii="Arial" w:hAnsi="Arial" w:cs="Arial"/>
        </w:rPr>
        <w:t xml:space="preserve">The project proposes to exploit a new way for sculpting the morphology of carbon by controlling the dopant content and therefore the internalized strain within the lattice of the graphitic carbon. We already know that Boron will drastically change the morphology of the GUITAR, but we would like to explore the different morphologies that can be obtained by controlling the amount of B and/or the growth time. Additionally, we will study the effects of Nitrogen doping on the </w:t>
      </w:r>
      <w:r w:rsidRPr="007C0468">
        <w:rPr>
          <w:rFonts w:ascii="Arial" w:hAnsi="Arial" w:cs="Arial"/>
        </w:rPr>
        <w:lastRenderedPageBreak/>
        <w:t>morphology of the GUITAR. We would like to study how the doping will affect the already known electrical properties of the GUITAR. Furthermore, the project will demonstrate that the conformation of the dopant precursor can imprint itself onto the morphology of the carbon produced. In effect, dopants and precursor conformation are tools to manipulate carbon bonding, introduce strain, and create carbon morphologies in a controlled and predictable manner.</w:t>
      </w:r>
    </w:p>
    <w:p w:rsidR="009C0532" w:rsidRPr="00FC50AD" w:rsidRDefault="009C0532">
      <w:pPr>
        <w:rPr>
          <w:rFonts w:ascii="Arial" w:hAnsi="Arial" w:cs="Arial"/>
        </w:rPr>
      </w:pPr>
    </w:p>
    <w:sectPr w:rsidR="009C0532" w:rsidRPr="00FC50AD">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7A7" w:rsidRDefault="007357A7" w:rsidP="0061125A">
      <w:r>
        <w:separator/>
      </w:r>
    </w:p>
  </w:endnote>
  <w:endnote w:type="continuationSeparator" w:id="0">
    <w:p w:rsidR="007357A7" w:rsidRDefault="007357A7" w:rsidP="00611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4319767"/>
      <w:docPartObj>
        <w:docPartGallery w:val="Page Numbers (Bottom of Page)"/>
        <w:docPartUnique/>
      </w:docPartObj>
    </w:sdtPr>
    <w:sdtEndPr>
      <w:rPr>
        <w:noProof/>
      </w:rPr>
    </w:sdtEndPr>
    <w:sdtContent>
      <w:p w:rsidR="008D4EF0" w:rsidRDefault="008D4EF0">
        <w:pPr>
          <w:pStyle w:val="Footer"/>
          <w:jc w:val="center"/>
        </w:pPr>
        <w:r>
          <w:fldChar w:fldCharType="begin"/>
        </w:r>
        <w:r>
          <w:instrText xml:space="preserve"> PAGE   \* MERGEFORMAT </w:instrText>
        </w:r>
        <w:r>
          <w:fldChar w:fldCharType="separate"/>
        </w:r>
        <w:r w:rsidR="007501AD">
          <w:rPr>
            <w:noProof/>
          </w:rPr>
          <w:t>2</w:t>
        </w:r>
        <w:r>
          <w:rPr>
            <w:noProof/>
          </w:rPr>
          <w:fldChar w:fldCharType="end"/>
        </w:r>
      </w:p>
    </w:sdtContent>
  </w:sdt>
  <w:p w:rsidR="008D4EF0" w:rsidRDefault="008D4E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7A7" w:rsidRDefault="007357A7" w:rsidP="0061125A">
      <w:r>
        <w:separator/>
      </w:r>
    </w:p>
  </w:footnote>
  <w:footnote w:type="continuationSeparator" w:id="0">
    <w:p w:rsidR="007357A7" w:rsidRDefault="007357A7" w:rsidP="006112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86EFB"/>
    <w:multiLevelType w:val="hybridMultilevel"/>
    <w:tmpl w:val="D1DA237C"/>
    <w:lvl w:ilvl="0" w:tplc="94BEE1B6">
      <w:start w:val="1"/>
      <w:numFmt w:val="decimal"/>
      <w:lvlText w:val="%1."/>
      <w:lvlJc w:val="left"/>
      <w:pPr>
        <w:tabs>
          <w:tab w:val="num" w:pos="720"/>
        </w:tabs>
        <w:ind w:left="720" w:hanging="360"/>
      </w:pPr>
    </w:lvl>
    <w:lvl w:ilvl="1" w:tplc="A32E9FB6" w:tentative="1">
      <w:start w:val="1"/>
      <w:numFmt w:val="decimal"/>
      <w:lvlText w:val="%2."/>
      <w:lvlJc w:val="left"/>
      <w:pPr>
        <w:tabs>
          <w:tab w:val="num" w:pos="1440"/>
        </w:tabs>
        <w:ind w:left="1440" w:hanging="360"/>
      </w:pPr>
    </w:lvl>
    <w:lvl w:ilvl="2" w:tplc="909C2A7C" w:tentative="1">
      <w:start w:val="1"/>
      <w:numFmt w:val="decimal"/>
      <w:lvlText w:val="%3."/>
      <w:lvlJc w:val="left"/>
      <w:pPr>
        <w:tabs>
          <w:tab w:val="num" w:pos="2160"/>
        </w:tabs>
        <w:ind w:left="2160" w:hanging="360"/>
      </w:pPr>
    </w:lvl>
    <w:lvl w:ilvl="3" w:tplc="23D04AA6" w:tentative="1">
      <w:start w:val="1"/>
      <w:numFmt w:val="decimal"/>
      <w:lvlText w:val="%4."/>
      <w:lvlJc w:val="left"/>
      <w:pPr>
        <w:tabs>
          <w:tab w:val="num" w:pos="2880"/>
        </w:tabs>
        <w:ind w:left="2880" w:hanging="360"/>
      </w:pPr>
    </w:lvl>
    <w:lvl w:ilvl="4" w:tplc="32043E82" w:tentative="1">
      <w:start w:val="1"/>
      <w:numFmt w:val="decimal"/>
      <w:lvlText w:val="%5."/>
      <w:lvlJc w:val="left"/>
      <w:pPr>
        <w:tabs>
          <w:tab w:val="num" w:pos="3600"/>
        </w:tabs>
        <w:ind w:left="3600" w:hanging="360"/>
      </w:pPr>
    </w:lvl>
    <w:lvl w:ilvl="5" w:tplc="6CD0EC4A" w:tentative="1">
      <w:start w:val="1"/>
      <w:numFmt w:val="decimal"/>
      <w:lvlText w:val="%6."/>
      <w:lvlJc w:val="left"/>
      <w:pPr>
        <w:tabs>
          <w:tab w:val="num" w:pos="4320"/>
        </w:tabs>
        <w:ind w:left="4320" w:hanging="360"/>
      </w:pPr>
    </w:lvl>
    <w:lvl w:ilvl="6" w:tplc="804AF444" w:tentative="1">
      <w:start w:val="1"/>
      <w:numFmt w:val="decimal"/>
      <w:lvlText w:val="%7."/>
      <w:lvlJc w:val="left"/>
      <w:pPr>
        <w:tabs>
          <w:tab w:val="num" w:pos="5040"/>
        </w:tabs>
        <w:ind w:left="5040" w:hanging="360"/>
      </w:pPr>
    </w:lvl>
    <w:lvl w:ilvl="7" w:tplc="8BB4F434" w:tentative="1">
      <w:start w:val="1"/>
      <w:numFmt w:val="decimal"/>
      <w:lvlText w:val="%8."/>
      <w:lvlJc w:val="left"/>
      <w:pPr>
        <w:tabs>
          <w:tab w:val="num" w:pos="5760"/>
        </w:tabs>
        <w:ind w:left="5760" w:hanging="360"/>
      </w:pPr>
    </w:lvl>
    <w:lvl w:ilvl="8" w:tplc="EFAA12D6" w:tentative="1">
      <w:start w:val="1"/>
      <w:numFmt w:val="decimal"/>
      <w:lvlText w:val="%9."/>
      <w:lvlJc w:val="left"/>
      <w:pPr>
        <w:tabs>
          <w:tab w:val="num" w:pos="6480"/>
        </w:tabs>
        <w:ind w:left="6480" w:hanging="360"/>
      </w:pPr>
    </w:lvl>
  </w:abstractNum>
  <w:abstractNum w:abstractNumId="1" w15:restartNumberingAfterBreak="0">
    <w:nsid w:val="0FD16904"/>
    <w:multiLevelType w:val="hybridMultilevel"/>
    <w:tmpl w:val="04AA6C90"/>
    <w:lvl w:ilvl="0" w:tplc="5CAA3D3E">
      <w:start w:val="1"/>
      <w:numFmt w:val="bullet"/>
      <w:lvlText w:val="•"/>
      <w:lvlJc w:val="left"/>
      <w:pPr>
        <w:tabs>
          <w:tab w:val="num" w:pos="720"/>
        </w:tabs>
        <w:ind w:left="720" w:hanging="360"/>
      </w:pPr>
      <w:rPr>
        <w:rFonts w:ascii="Arial" w:hAnsi="Arial" w:hint="default"/>
      </w:rPr>
    </w:lvl>
    <w:lvl w:ilvl="1" w:tplc="F3882CEE" w:tentative="1">
      <w:start w:val="1"/>
      <w:numFmt w:val="bullet"/>
      <w:lvlText w:val="•"/>
      <w:lvlJc w:val="left"/>
      <w:pPr>
        <w:tabs>
          <w:tab w:val="num" w:pos="1440"/>
        </w:tabs>
        <w:ind w:left="1440" w:hanging="360"/>
      </w:pPr>
      <w:rPr>
        <w:rFonts w:ascii="Arial" w:hAnsi="Arial" w:hint="default"/>
      </w:rPr>
    </w:lvl>
    <w:lvl w:ilvl="2" w:tplc="1A8CD6F4" w:tentative="1">
      <w:start w:val="1"/>
      <w:numFmt w:val="bullet"/>
      <w:lvlText w:val="•"/>
      <w:lvlJc w:val="left"/>
      <w:pPr>
        <w:tabs>
          <w:tab w:val="num" w:pos="2160"/>
        </w:tabs>
        <w:ind w:left="2160" w:hanging="360"/>
      </w:pPr>
      <w:rPr>
        <w:rFonts w:ascii="Arial" w:hAnsi="Arial" w:hint="default"/>
      </w:rPr>
    </w:lvl>
    <w:lvl w:ilvl="3" w:tplc="C980EB6A" w:tentative="1">
      <w:start w:val="1"/>
      <w:numFmt w:val="bullet"/>
      <w:lvlText w:val="•"/>
      <w:lvlJc w:val="left"/>
      <w:pPr>
        <w:tabs>
          <w:tab w:val="num" w:pos="2880"/>
        </w:tabs>
        <w:ind w:left="2880" w:hanging="360"/>
      </w:pPr>
      <w:rPr>
        <w:rFonts w:ascii="Arial" w:hAnsi="Arial" w:hint="default"/>
      </w:rPr>
    </w:lvl>
    <w:lvl w:ilvl="4" w:tplc="E7765308" w:tentative="1">
      <w:start w:val="1"/>
      <w:numFmt w:val="bullet"/>
      <w:lvlText w:val="•"/>
      <w:lvlJc w:val="left"/>
      <w:pPr>
        <w:tabs>
          <w:tab w:val="num" w:pos="3600"/>
        </w:tabs>
        <w:ind w:left="3600" w:hanging="360"/>
      </w:pPr>
      <w:rPr>
        <w:rFonts w:ascii="Arial" w:hAnsi="Arial" w:hint="default"/>
      </w:rPr>
    </w:lvl>
    <w:lvl w:ilvl="5" w:tplc="DA00C068" w:tentative="1">
      <w:start w:val="1"/>
      <w:numFmt w:val="bullet"/>
      <w:lvlText w:val="•"/>
      <w:lvlJc w:val="left"/>
      <w:pPr>
        <w:tabs>
          <w:tab w:val="num" w:pos="4320"/>
        </w:tabs>
        <w:ind w:left="4320" w:hanging="360"/>
      </w:pPr>
      <w:rPr>
        <w:rFonts w:ascii="Arial" w:hAnsi="Arial" w:hint="default"/>
      </w:rPr>
    </w:lvl>
    <w:lvl w:ilvl="6" w:tplc="10329E1C" w:tentative="1">
      <w:start w:val="1"/>
      <w:numFmt w:val="bullet"/>
      <w:lvlText w:val="•"/>
      <w:lvlJc w:val="left"/>
      <w:pPr>
        <w:tabs>
          <w:tab w:val="num" w:pos="5040"/>
        </w:tabs>
        <w:ind w:left="5040" w:hanging="360"/>
      </w:pPr>
      <w:rPr>
        <w:rFonts w:ascii="Arial" w:hAnsi="Arial" w:hint="default"/>
      </w:rPr>
    </w:lvl>
    <w:lvl w:ilvl="7" w:tplc="20BACBF4" w:tentative="1">
      <w:start w:val="1"/>
      <w:numFmt w:val="bullet"/>
      <w:lvlText w:val="•"/>
      <w:lvlJc w:val="left"/>
      <w:pPr>
        <w:tabs>
          <w:tab w:val="num" w:pos="5760"/>
        </w:tabs>
        <w:ind w:left="5760" w:hanging="360"/>
      </w:pPr>
      <w:rPr>
        <w:rFonts w:ascii="Arial" w:hAnsi="Arial" w:hint="default"/>
      </w:rPr>
    </w:lvl>
    <w:lvl w:ilvl="8" w:tplc="E25475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060E36"/>
    <w:multiLevelType w:val="hybridMultilevel"/>
    <w:tmpl w:val="00D89C12"/>
    <w:lvl w:ilvl="0" w:tplc="0A90AFE4">
      <w:start w:val="1"/>
      <w:numFmt w:val="upperRoman"/>
      <w:pStyle w:val="Heading1"/>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216EE"/>
    <w:multiLevelType w:val="hybridMultilevel"/>
    <w:tmpl w:val="1516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122B0"/>
    <w:multiLevelType w:val="hybridMultilevel"/>
    <w:tmpl w:val="95FEC378"/>
    <w:lvl w:ilvl="0" w:tplc="0409000F">
      <w:start w:val="1"/>
      <w:numFmt w:val="decimal"/>
      <w:lvlText w:val="%1."/>
      <w:lvlJc w:val="left"/>
      <w:pPr>
        <w:ind w:left="720" w:hanging="360"/>
      </w:pPr>
      <w:rPr>
        <w:rFonts w:hint="default"/>
      </w:rPr>
    </w:lvl>
    <w:lvl w:ilvl="1" w:tplc="F752A72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25A5E"/>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038D6"/>
    <w:multiLevelType w:val="hybridMultilevel"/>
    <w:tmpl w:val="6040D4D2"/>
    <w:lvl w:ilvl="0" w:tplc="229052D6">
      <w:start w:val="1"/>
      <w:numFmt w:val="upperRoman"/>
      <w:pStyle w:val="Heading2"/>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F6BA8"/>
    <w:multiLevelType w:val="hybridMultilevel"/>
    <w:tmpl w:val="8EEA220C"/>
    <w:lvl w:ilvl="0" w:tplc="8D707756">
      <w:start w:val="1"/>
      <w:numFmt w:val="bullet"/>
      <w:lvlText w:val="•"/>
      <w:lvlJc w:val="left"/>
      <w:pPr>
        <w:tabs>
          <w:tab w:val="num" w:pos="720"/>
        </w:tabs>
        <w:ind w:left="720" w:hanging="360"/>
      </w:pPr>
      <w:rPr>
        <w:rFonts w:ascii="Arial" w:hAnsi="Arial" w:hint="default"/>
      </w:rPr>
    </w:lvl>
    <w:lvl w:ilvl="1" w:tplc="A4689E78" w:tentative="1">
      <w:start w:val="1"/>
      <w:numFmt w:val="bullet"/>
      <w:lvlText w:val="•"/>
      <w:lvlJc w:val="left"/>
      <w:pPr>
        <w:tabs>
          <w:tab w:val="num" w:pos="1440"/>
        </w:tabs>
        <w:ind w:left="1440" w:hanging="360"/>
      </w:pPr>
      <w:rPr>
        <w:rFonts w:ascii="Arial" w:hAnsi="Arial" w:hint="default"/>
      </w:rPr>
    </w:lvl>
    <w:lvl w:ilvl="2" w:tplc="EA8823AA" w:tentative="1">
      <w:start w:val="1"/>
      <w:numFmt w:val="bullet"/>
      <w:lvlText w:val="•"/>
      <w:lvlJc w:val="left"/>
      <w:pPr>
        <w:tabs>
          <w:tab w:val="num" w:pos="2160"/>
        </w:tabs>
        <w:ind w:left="2160" w:hanging="360"/>
      </w:pPr>
      <w:rPr>
        <w:rFonts w:ascii="Arial" w:hAnsi="Arial" w:hint="default"/>
      </w:rPr>
    </w:lvl>
    <w:lvl w:ilvl="3" w:tplc="85AA5A88" w:tentative="1">
      <w:start w:val="1"/>
      <w:numFmt w:val="bullet"/>
      <w:lvlText w:val="•"/>
      <w:lvlJc w:val="left"/>
      <w:pPr>
        <w:tabs>
          <w:tab w:val="num" w:pos="2880"/>
        </w:tabs>
        <w:ind w:left="2880" w:hanging="360"/>
      </w:pPr>
      <w:rPr>
        <w:rFonts w:ascii="Arial" w:hAnsi="Arial" w:hint="default"/>
      </w:rPr>
    </w:lvl>
    <w:lvl w:ilvl="4" w:tplc="A9189C68" w:tentative="1">
      <w:start w:val="1"/>
      <w:numFmt w:val="bullet"/>
      <w:lvlText w:val="•"/>
      <w:lvlJc w:val="left"/>
      <w:pPr>
        <w:tabs>
          <w:tab w:val="num" w:pos="3600"/>
        </w:tabs>
        <w:ind w:left="3600" w:hanging="360"/>
      </w:pPr>
      <w:rPr>
        <w:rFonts w:ascii="Arial" w:hAnsi="Arial" w:hint="default"/>
      </w:rPr>
    </w:lvl>
    <w:lvl w:ilvl="5" w:tplc="AE2673A8" w:tentative="1">
      <w:start w:val="1"/>
      <w:numFmt w:val="bullet"/>
      <w:lvlText w:val="•"/>
      <w:lvlJc w:val="left"/>
      <w:pPr>
        <w:tabs>
          <w:tab w:val="num" w:pos="4320"/>
        </w:tabs>
        <w:ind w:left="4320" w:hanging="360"/>
      </w:pPr>
      <w:rPr>
        <w:rFonts w:ascii="Arial" w:hAnsi="Arial" w:hint="default"/>
      </w:rPr>
    </w:lvl>
    <w:lvl w:ilvl="6" w:tplc="5D8EAAE8" w:tentative="1">
      <w:start w:val="1"/>
      <w:numFmt w:val="bullet"/>
      <w:lvlText w:val="•"/>
      <w:lvlJc w:val="left"/>
      <w:pPr>
        <w:tabs>
          <w:tab w:val="num" w:pos="5040"/>
        </w:tabs>
        <w:ind w:left="5040" w:hanging="360"/>
      </w:pPr>
      <w:rPr>
        <w:rFonts w:ascii="Arial" w:hAnsi="Arial" w:hint="default"/>
      </w:rPr>
    </w:lvl>
    <w:lvl w:ilvl="7" w:tplc="248091BE" w:tentative="1">
      <w:start w:val="1"/>
      <w:numFmt w:val="bullet"/>
      <w:lvlText w:val="•"/>
      <w:lvlJc w:val="left"/>
      <w:pPr>
        <w:tabs>
          <w:tab w:val="num" w:pos="5760"/>
        </w:tabs>
        <w:ind w:left="5760" w:hanging="360"/>
      </w:pPr>
      <w:rPr>
        <w:rFonts w:ascii="Arial" w:hAnsi="Arial" w:hint="default"/>
      </w:rPr>
    </w:lvl>
    <w:lvl w:ilvl="8" w:tplc="A5961A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78347E"/>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A32CE"/>
    <w:multiLevelType w:val="hybridMultilevel"/>
    <w:tmpl w:val="E03E6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E54AC9"/>
    <w:multiLevelType w:val="hybridMultilevel"/>
    <w:tmpl w:val="34505988"/>
    <w:lvl w:ilvl="0" w:tplc="F752A72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221508A"/>
    <w:multiLevelType w:val="hybridMultilevel"/>
    <w:tmpl w:val="08AE4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CFB340C"/>
    <w:multiLevelType w:val="hybridMultilevel"/>
    <w:tmpl w:val="DC8C8B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F973172"/>
    <w:multiLevelType w:val="hybridMultilevel"/>
    <w:tmpl w:val="C64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9F3941"/>
    <w:multiLevelType w:val="hybridMultilevel"/>
    <w:tmpl w:val="71123B34"/>
    <w:lvl w:ilvl="0" w:tplc="229052D6">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417D3"/>
    <w:multiLevelType w:val="hybridMultilevel"/>
    <w:tmpl w:val="E81E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3"/>
  </w:num>
  <w:num w:numId="4">
    <w:abstractNumId w:val="8"/>
  </w:num>
  <w:num w:numId="5">
    <w:abstractNumId w:val="3"/>
  </w:num>
  <w:num w:numId="6">
    <w:abstractNumId w:val="11"/>
  </w:num>
  <w:num w:numId="7">
    <w:abstractNumId w:val="4"/>
  </w:num>
  <w:num w:numId="8">
    <w:abstractNumId w:val="10"/>
  </w:num>
  <w:num w:numId="9">
    <w:abstractNumId w:val="15"/>
  </w:num>
  <w:num w:numId="10">
    <w:abstractNumId w:val="5"/>
  </w:num>
  <w:num w:numId="11">
    <w:abstractNumId w:val="2"/>
  </w:num>
  <w:num w:numId="12">
    <w:abstractNumId w:val="2"/>
  </w:num>
  <w:num w:numId="13">
    <w:abstractNumId w:val="6"/>
  </w:num>
  <w:num w:numId="14">
    <w:abstractNumId w:val="6"/>
  </w:num>
  <w:num w:numId="15">
    <w:abstractNumId w:val="2"/>
  </w:num>
  <w:num w:numId="16">
    <w:abstractNumId w:val="6"/>
  </w:num>
  <w:num w:numId="17">
    <w:abstractNumId w:val="14"/>
  </w:num>
  <w:num w:numId="18">
    <w:abstractNumId w:val="1"/>
  </w:num>
  <w:num w:numId="19">
    <w:abstractNumId w:val="7"/>
  </w:num>
  <w:num w:numId="20">
    <w:abstractNumId w:val="6"/>
  </w:num>
  <w:num w:numId="21">
    <w:abstractNumId w:val="0"/>
  </w:num>
  <w:num w:numId="22">
    <w:abstractNumId w:val="12"/>
  </w:num>
  <w:num w:numId="23">
    <w:abstractNumId w:val="6"/>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3szC3MDEwM7M0MbNQ0lEKTi0uzszPAykwsqwFAAJeCAUtAAAA"/>
  </w:docVars>
  <w:rsids>
    <w:rsidRoot w:val="00052C88"/>
    <w:rsid w:val="00002342"/>
    <w:rsid w:val="00006D2F"/>
    <w:rsid w:val="0000754A"/>
    <w:rsid w:val="0001009A"/>
    <w:rsid w:val="00010CAE"/>
    <w:rsid w:val="00012BCE"/>
    <w:rsid w:val="00014DA6"/>
    <w:rsid w:val="00015AA9"/>
    <w:rsid w:val="00015D0C"/>
    <w:rsid w:val="000175A4"/>
    <w:rsid w:val="0002055A"/>
    <w:rsid w:val="000209C4"/>
    <w:rsid w:val="00021AFC"/>
    <w:rsid w:val="00022F2B"/>
    <w:rsid w:val="0002333C"/>
    <w:rsid w:val="00024145"/>
    <w:rsid w:val="000276D8"/>
    <w:rsid w:val="00027783"/>
    <w:rsid w:val="00036187"/>
    <w:rsid w:val="00036457"/>
    <w:rsid w:val="00036E22"/>
    <w:rsid w:val="000376B8"/>
    <w:rsid w:val="00037870"/>
    <w:rsid w:val="00040EF9"/>
    <w:rsid w:val="00043A3D"/>
    <w:rsid w:val="000453BA"/>
    <w:rsid w:val="00047514"/>
    <w:rsid w:val="00051CD0"/>
    <w:rsid w:val="000523B4"/>
    <w:rsid w:val="00052B2A"/>
    <w:rsid w:val="00052C88"/>
    <w:rsid w:val="00057998"/>
    <w:rsid w:val="00057CAF"/>
    <w:rsid w:val="00062713"/>
    <w:rsid w:val="0006325D"/>
    <w:rsid w:val="00063938"/>
    <w:rsid w:val="00066DA5"/>
    <w:rsid w:val="00071415"/>
    <w:rsid w:val="000721EB"/>
    <w:rsid w:val="00073322"/>
    <w:rsid w:val="00077B5B"/>
    <w:rsid w:val="00082FF0"/>
    <w:rsid w:val="000864B0"/>
    <w:rsid w:val="00086957"/>
    <w:rsid w:val="00087F12"/>
    <w:rsid w:val="000924B8"/>
    <w:rsid w:val="00097D2C"/>
    <w:rsid w:val="000A3C62"/>
    <w:rsid w:val="000A4C93"/>
    <w:rsid w:val="000A55AC"/>
    <w:rsid w:val="000A7C0B"/>
    <w:rsid w:val="000B491B"/>
    <w:rsid w:val="000B71FE"/>
    <w:rsid w:val="000C2B9E"/>
    <w:rsid w:val="000C455E"/>
    <w:rsid w:val="000C6211"/>
    <w:rsid w:val="000C7AD6"/>
    <w:rsid w:val="000D042F"/>
    <w:rsid w:val="000D1D08"/>
    <w:rsid w:val="000D7143"/>
    <w:rsid w:val="000E2D30"/>
    <w:rsid w:val="000F02FB"/>
    <w:rsid w:val="000F3095"/>
    <w:rsid w:val="000F4E3A"/>
    <w:rsid w:val="000F70DB"/>
    <w:rsid w:val="0010076C"/>
    <w:rsid w:val="001016EE"/>
    <w:rsid w:val="00102C8E"/>
    <w:rsid w:val="00104481"/>
    <w:rsid w:val="00104F4C"/>
    <w:rsid w:val="00105882"/>
    <w:rsid w:val="001070E7"/>
    <w:rsid w:val="001076F6"/>
    <w:rsid w:val="00113888"/>
    <w:rsid w:val="00117EE1"/>
    <w:rsid w:val="00117F1B"/>
    <w:rsid w:val="001211CB"/>
    <w:rsid w:val="0012247D"/>
    <w:rsid w:val="00125B5C"/>
    <w:rsid w:val="00127713"/>
    <w:rsid w:val="00130FB9"/>
    <w:rsid w:val="00133006"/>
    <w:rsid w:val="0013359A"/>
    <w:rsid w:val="001368DE"/>
    <w:rsid w:val="00137993"/>
    <w:rsid w:val="00150E43"/>
    <w:rsid w:val="00151C41"/>
    <w:rsid w:val="001547EC"/>
    <w:rsid w:val="00156633"/>
    <w:rsid w:val="001579A9"/>
    <w:rsid w:val="001621FC"/>
    <w:rsid w:val="001622B7"/>
    <w:rsid w:val="00162B28"/>
    <w:rsid w:val="00164FF0"/>
    <w:rsid w:val="00170648"/>
    <w:rsid w:val="00172FA0"/>
    <w:rsid w:val="00176F9B"/>
    <w:rsid w:val="00180947"/>
    <w:rsid w:val="00181042"/>
    <w:rsid w:val="00181EA3"/>
    <w:rsid w:val="00183FC5"/>
    <w:rsid w:val="001901A1"/>
    <w:rsid w:val="00193431"/>
    <w:rsid w:val="0019659E"/>
    <w:rsid w:val="00196B75"/>
    <w:rsid w:val="001A039C"/>
    <w:rsid w:val="001A0CED"/>
    <w:rsid w:val="001A1A6F"/>
    <w:rsid w:val="001A4AD6"/>
    <w:rsid w:val="001A602C"/>
    <w:rsid w:val="001A7B4B"/>
    <w:rsid w:val="001B2491"/>
    <w:rsid w:val="001B2679"/>
    <w:rsid w:val="001B4694"/>
    <w:rsid w:val="001B522C"/>
    <w:rsid w:val="001B5DDC"/>
    <w:rsid w:val="001B79CF"/>
    <w:rsid w:val="001C0CBB"/>
    <w:rsid w:val="001C599E"/>
    <w:rsid w:val="001C5D0F"/>
    <w:rsid w:val="001C600A"/>
    <w:rsid w:val="001C787A"/>
    <w:rsid w:val="001D1547"/>
    <w:rsid w:val="001D58DD"/>
    <w:rsid w:val="001D601B"/>
    <w:rsid w:val="001D6FC4"/>
    <w:rsid w:val="001D783C"/>
    <w:rsid w:val="001E241A"/>
    <w:rsid w:val="001F438B"/>
    <w:rsid w:val="001F4646"/>
    <w:rsid w:val="001F5194"/>
    <w:rsid w:val="001F79D3"/>
    <w:rsid w:val="002038C2"/>
    <w:rsid w:val="0021278B"/>
    <w:rsid w:val="00213302"/>
    <w:rsid w:val="00214278"/>
    <w:rsid w:val="00214CBA"/>
    <w:rsid w:val="00216787"/>
    <w:rsid w:val="00220857"/>
    <w:rsid w:val="002210B9"/>
    <w:rsid w:val="00224C28"/>
    <w:rsid w:val="00226640"/>
    <w:rsid w:val="002267D4"/>
    <w:rsid w:val="00227E13"/>
    <w:rsid w:val="0023019E"/>
    <w:rsid w:val="00231493"/>
    <w:rsid w:val="00233AE2"/>
    <w:rsid w:val="00233E3C"/>
    <w:rsid w:val="00237786"/>
    <w:rsid w:val="0024061B"/>
    <w:rsid w:val="00244205"/>
    <w:rsid w:val="00244DAE"/>
    <w:rsid w:val="002462CC"/>
    <w:rsid w:val="0025131B"/>
    <w:rsid w:val="00257175"/>
    <w:rsid w:val="00262C94"/>
    <w:rsid w:val="00263E06"/>
    <w:rsid w:val="00263E46"/>
    <w:rsid w:val="00263F35"/>
    <w:rsid w:val="00267BBB"/>
    <w:rsid w:val="00271B4D"/>
    <w:rsid w:val="002725E9"/>
    <w:rsid w:val="00274F4F"/>
    <w:rsid w:val="00275BBB"/>
    <w:rsid w:val="00277690"/>
    <w:rsid w:val="00280D2C"/>
    <w:rsid w:val="00282730"/>
    <w:rsid w:val="002855E7"/>
    <w:rsid w:val="002865C0"/>
    <w:rsid w:val="00287B3B"/>
    <w:rsid w:val="00293C53"/>
    <w:rsid w:val="00294548"/>
    <w:rsid w:val="0029718F"/>
    <w:rsid w:val="002A0682"/>
    <w:rsid w:val="002A504A"/>
    <w:rsid w:val="002B0461"/>
    <w:rsid w:val="002B26C3"/>
    <w:rsid w:val="002B3514"/>
    <w:rsid w:val="002B5FA5"/>
    <w:rsid w:val="002C1930"/>
    <w:rsid w:val="002C234D"/>
    <w:rsid w:val="002C2A7C"/>
    <w:rsid w:val="002C2A9E"/>
    <w:rsid w:val="002C2E9D"/>
    <w:rsid w:val="002C6A84"/>
    <w:rsid w:val="002C6C8E"/>
    <w:rsid w:val="002D1A43"/>
    <w:rsid w:val="002D1D39"/>
    <w:rsid w:val="002D52D9"/>
    <w:rsid w:val="002E1881"/>
    <w:rsid w:val="002F6289"/>
    <w:rsid w:val="002F6BD1"/>
    <w:rsid w:val="002F7096"/>
    <w:rsid w:val="002F7FBE"/>
    <w:rsid w:val="00301744"/>
    <w:rsid w:val="003040B1"/>
    <w:rsid w:val="00304FA2"/>
    <w:rsid w:val="003119FB"/>
    <w:rsid w:val="00312DFB"/>
    <w:rsid w:val="00315713"/>
    <w:rsid w:val="0032007C"/>
    <w:rsid w:val="003247F2"/>
    <w:rsid w:val="00325E90"/>
    <w:rsid w:val="0032604C"/>
    <w:rsid w:val="00326821"/>
    <w:rsid w:val="00327D8C"/>
    <w:rsid w:val="003316EE"/>
    <w:rsid w:val="00337907"/>
    <w:rsid w:val="00352BEC"/>
    <w:rsid w:val="00355A6A"/>
    <w:rsid w:val="00357F81"/>
    <w:rsid w:val="003624DE"/>
    <w:rsid w:val="003642AA"/>
    <w:rsid w:val="0037298E"/>
    <w:rsid w:val="00374E0B"/>
    <w:rsid w:val="00374EF4"/>
    <w:rsid w:val="003770DD"/>
    <w:rsid w:val="00377DCA"/>
    <w:rsid w:val="00382E13"/>
    <w:rsid w:val="00383DE7"/>
    <w:rsid w:val="00385B5C"/>
    <w:rsid w:val="003868FE"/>
    <w:rsid w:val="0039763B"/>
    <w:rsid w:val="00397714"/>
    <w:rsid w:val="0039792E"/>
    <w:rsid w:val="003A343F"/>
    <w:rsid w:val="003A43DC"/>
    <w:rsid w:val="003A532E"/>
    <w:rsid w:val="003A6687"/>
    <w:rsid w:val="003A7F1C"/>
    <w:rsid w:val="003B12FE"/>
    <w:rsid w:val="003C0312"/>
    <w:rsid w:val="003C15D8"/>
    <w:rsid w:val="003C1A6B"/>
    <w:rsid w:val="003C3F2B"/>
    <w:rsid w:val="003C3F60"/>
    <w:rsid w:val="003C48B3"/>
    <w:rsid w:val="003C50E4"/>
    <w:rsid w:val="003C6C1C"/>
    <w:rsid w:val="003D4933"/>
    <w:rsid w:val="003D5F0C"/>
    <w:rsid w:val="003D7941"/>
    <w:rsid w:val="003D7DA0"/>
    <w:rsid w:val="003E2949"/>
    <w:rsid w:val="003E62E7"/>
    <w:rsid w:val="003F0469"/>
    <w:rsid w:val="003F0DD0"/>
    <w:rsid w:val="003F2C42"/>
    <w:rsid w:val="003F4708"/>
    <w:rsid w:val="003F6D0C"/>
    <w:rsid w:val="003F782D"/>
    <w:rsid w:val="00402D20"/>
    <w:rsid w:val="004110A4"/>
    <w:rsid w:val="004124D5"/>
    <w:rsid w:val="00413021"/>
    <w:rsid w:val="00413498"/>
    <w:rsid w:val="0041586C"/>
    <w:rsid w:val="00415CBC"/>
    <w:rsid w:val="00421CF4"/>
    <w:rsid w:val="00422ADF"/>
    <w:rsid w:val="004230BD"/>
    <w:rsid w:val="004232BB"/>
    <w:rsid w:val="004234F9"/>
    <w:rsid w:val="004235B7"/>
    <w:rsid w:val="00423795"/>
    <w:rsid w:val="00423F45"/>
    <w:rsid w:val="00424F6F"/>
    <w:rsid w:val="00426F19"/>
    <w:rsid w:val="00427C8B"/>
    <w:rsid w:val="00432276"/>
    <w:rsid w:val="00433FF7"/>
    <w:rsid w:val="00444CEA"/>
    <w:rsid w:val="004514B7"/>
    <w:rsid w:val="00451E89"/>
    <w:rsid w:val="00452FA4"/>
    <w:rsid w:val="00454B68"/>
    <w:rsid w:val="0045591E"/>
    <w:rsid w:val="004579C6"/>
    <w:rsid w:val="0046206A"/>
    <w:rsid w:val="00462355"/>
    <w:rsid w:val="00465A4C"/>
    <w:rsid w:val="004702EB"/>
    <w:rsid w:val="00470975"/>
    <w:rsid w:val="00475015"/>
    <w:rsid w:val="004772E0"/>
    <w:rsid w:val="0048399E"/>
    <w:rsid w:val="00483D9D"/>
    <w:rsid w:val="0048491B"/>
    <w:rsid w:val="00484CA2"/>
    <w:rsid w:val="00484D33"/>
    <w:rsid w:val="00486C9A"/>
    <w:rsid w:val="00490448"/>
    <w:rsid w:val="0049191D"/>
    <w:rsid w:val="0049277D"/>
    <w:rsid w:val="00493BD9"/>
    <w:rsid w:val="004946FA"/>
    <w:rsid w:val="00495406"/>
    <w:rsid w:val="00495F2E"/>
    <w:rsid w:val="004A183A"/>
    <w:rsid w:val="004A1C32"/>
    <w:rsid w:val="004A3AC3"/>
    <w:rsid w:val="004A5415"/>
    <w:rsid w:val="004A6B6F"/>
    <w:rsid w:val="004A7F16"/>
    <w:rsid w:val="004B1091"/>
    <w:rsid w:val="004B3421"/>
    <w:rsid w:val="004B44D5"/>
    <w:rsid w:val="004C1A67"/>
    <w:rsid w:val="004C3191"/>
    <w:rsid w:val="004C4498"/>
    <w:rsid w:val="004C465B"/>
    <w:rsid w:val="004C7228"/>
    <w:rsid w:val="004C7E82"/>
    <w:rsid w:val="004D14C0"/>
    <w:rsid w:val="004D213D"/>
    <w:rsid w:val="004D5FE8"/>
    <w:rsid w:val="004E5258"/>
    <w:rsid w:val="004E5905"/>
    <w:rsid w:val="004F3D87"/>
    <w:rsid w:val="004F4400"/>
    <w:rsid w:val="004F5AD5"/>
    <w:rsid w:val="00500639"/>
    <w:rsid w:val="00502BF2"/>
    <w:rsid w:val="005032A0"/>
    <w:rsid w:val="00504B0E"/>
    <w:rsid w:val="00504DE5"/>
    <w:rsid w:val="005102DE"/>
    <w:rsid w:val="0051091B"/>
    <w:rsid w:val="00512BAA"/>
    <w:rsid w:val="00514132"/>
    <w:rsid w:val="00520957"/>
    <w:rsid w:val="005224F7"/>
    <w:rsid w:val="005233ED"/>
    <w:rsid w:val="00524975"/>
    <w:rsid w:val="00524E04"/>
    <w:rsid w:val="00526130"/>
    <w:rsid w:val="00526FE6"/>
    <w:rsid w:val="00530042"/>
    <w:rsid w:val="00534383"/>
    <w:rsid w:val="00534597"/>
    <w:rsid w:val="00535A3E"/>
    <w:rsid w:val="00537C8F"/>
    <w:rsid w:val="00540CC4"/>
    <w:rsid w:val="00550045"/>
    <w:rsid w:val="00551A29"/>
    <w:rsid w:val="00554EFD"/>
    <w:rsid w:val="00554F1C"/>
    <w:rsid w:val="00556763"/>
    <w:rsid w:val="00560280"/>
    <w:rsid w:val="00561395"/>
    <w:rsid w:val="00561E2A"/>
    <w:rsid w:val="00565A1F"/>
    <w:rsid w:val="005661CF"/>
    <w:rsid w:val="00567E4F"/>
    <w:rsid w:val="00571CD4"/>
    <w:rsid w:val="00574ED3"/>
    <w:rsid w:val="00575DD4"/>
    <w:rsid w:val="00576197"/>
    <w:rsid w:val="00580A7F"/>
    <w:rsid w:val="00583E91"/>
    <w:rsid w:val="00583F2E"/>
    <w:rsid w:val="0059275F"/>
    <w:rsid w:val="005A1433"/>
    <w:rsid w:val="005A4863"/>
    <w:rsid w:val="005A7BA7"/>
    <w:rsid w:val="005A7E58"/>
    <w:rsid w:val="005C31F7"/>
    <w:rsid w:val="005C3E22"/>
    <w:rsid w:val="005C4BCC"/>
    <w:rsid w:val="005C7493"/>
    <w:rsid w:val="005C76B3"/>
    <w:rsid w:val="005D2E74"/>
    <w:rsid w:val="005D3C21"/>
    <w:rsid w:val="005D43E9"/>
    <w:rsid w:val="005E1AAF"/>
    <w:rsid w:val="005E24D4"/>
    <w:rsid w:val="005E29A9"/>
    <w:rsid w:val="005E58FF"/>
    <w:rsid w:val="005E5BF7"/>
    <w:rsid w:val="005F29E2"/>
    <w:rsid w:val="005F551B"/>
    <w:rsid w:val="005F5876"/>
    <w:rsid w:val="00602B0F"/>
    <w:rsid w:val="00602DE6"/>
    <w:rsid w:val="00603EF2"/>
    <w:rsid w:val="006062BC"/>
    <w:rsid w:val="00606D4E"/>
    <w:rsid w:val="00610FD6"/>
    <w:rsid w:val="0061125A"/>
    <w:rsid w:val="00611B59"/>
    <w:rsid w:val="006155E9"/>
    <w:rsid w:val="00615C28"/>
    <w:rsid w:val="00616483"/>
    <w:rsid w:val="00617BB6"/>
    <w:rsid w:val="00620C6A"/>
    <w:rsid w:val="00621AAD"/>
    <w:rsid w:val="006248D6"/>
    <w:rsid w:val="00627C53"/>
    <w:rsid w:val="0063254D"/>
    <w:rsid w:val="00633D11"/>
    <w:rsid w:val="00633FCB"/>
    <w:rsid w:val="00634505"/>
    <w:rsid w:val="0063523B"/>
    <w:rsid w:val="0063531B"/>
    <w:rsid w:val="00637D44"/>
    <w:rsid w:val="00643A1A"/>
    <w:rsid w:val="00650DB3"/>
    <w:rsid w:val="0065157C"/>
    <w:rsid w:val="00651D51"/>
    <w:rsid w:val="00653E38"/>
    <w:rsid w:val="0065501A"/>
    <w:rsid w:val="00657F4A"/>
    <w:rsid w:val="00661E9F"/>
    <w:rsid w:val="00666904"/>
    <w:rsid w:val="00670FFA"/>
    <w:rsid w:val="0067229D"/>
    <w:rsid w:val="00677728"/>
    <w:rsid w:val="006828C6"/>
    <w:rsid w:val="006828D2"/>
    <w:rsid w:val="00684032"/>
    <w:rsid w:val="006843F7"/>
    <w:rsid w:val="00684496"/>
    <w:rsid w:val="00687AFD"/>
    <w:rsid w:val="00696AE4"/>
    <w:rsid w:val="00696CA5"/>
    <w:rsid w:val="006A114C"/>
    <w:rsid w:val="006A355D"/>
    <w:rsid w:val="006A3876"/>
    <w:rsid w:val="006A3A9C"/>
    <w:rsid w:val="006A3C37"/>
    <w:rsid w:val="006A46EA"/>
    <w:rsid w:val="006A5427"/>
    <w:rsid w:val="006A55AA"/>
    <w:rsid w:val="006A67A0"/>
    <w:rsid w:val="006B2163"/>
    <w:rsid w:val="006B698C"/>
    <w:rsid w:val="006B6E2F"/>
    <w:rsid w:val="006C04B4"/>
    <w:rsid w:val="006C113E"/>
    <w:rsid w:val="006C3337"/>
    <w:rsid w:val="006C340C"/>
    <w:rsid w:val="006C37FA"/>
    <w:rsid w:val="006D0668"/>
    <w:rsid w:val="006D0722"/>
    <w:rsid w:val="006E4D6F"/>
    <w:rsid w:val="006E4EF1"/>
    <w:rsid w:val="006F0983"/>
    <w:rsid w:val="006F2886"/>
    <w:rsid w:val="006F51AE"/>
    <w:rsid w:val="006F56E2"/>
    <w:rsid w:val="006F6421"/>
    <w:rsid w:val="006F7067"/>
    <w:rsid w:val="00700362"/>
    <w:rsid w:val="00705AFD"/>
    <w:rsid w:val="00710D98"/>
    <w:rsid w:val="007137AF"/>
    <w:rsid w:val="00722FD3"/>
    <w:rsid w:val="00723702"/>
    <w:rsid w:val="007239D7"/>
    <w:rsid w:val="0072750D"/>
    <w:rsid w:val="007357A7"/>
    <w:rsid w:val="00735E5B"/>
    <w:rsid w:val="00737019"/>
    <w:rsid w:val="00742338"/>
    <w:rsid w:val="007438FC"/>
    <w:rsid w:val="0074444C"/>
    <w:rsid w:val="007454B2"/>
    <w:rsid w:val="0075002E"/>
    <w:rsid w:val="007501AD"/>
    <w:rsid w:val="00750DF2"/>
    <w:rsid w:val="00752FA9"/>
    <w:rsid w:val="00760D43"/>
    <w:rsid w:val="007611C1"/>
    <w:rsid w:val="007632C7"/>
    <w:rsid w:val="00763304"/>
    <w:rsid w:val="00763EC8"/>
    <w:rsid w:val="007664EB"/>
    <w:rsid w:val="007673F4"/>
    <w:rsid w:val="00770B00"/>
    <w:rsid w:val="007724FC"/>
    <w:rsid w:val="0077424B"/>
    <w:rsid w:val="00775AAD"/>
    <w:rsid w:val="0078072B"/>
    <w:rsid w:val="00781479"/>
    <w:rsid w:val="0078337D"/>
    <w:rsid w:val="00783B7B"/>
    <w:rsid w:val="00785120"/>
    <w:rsid w:val="00787630"/>
    <w:rsid w:val="00791805"/>
    <w:rsid w:val="00794CAD"/>
    <w:rsid w:val="00795C18"/>
    <w:rsid w:val="00796D50"/>
    <w:rsid w:val="00797DC7"/>
    <w:rsid w:val="007A2343"/>
    <w:rsid w:val="007A39C3"/>
    <w:rsid w:val="007A3D8F"/>
    <w:rsid w:val="007A4023"/>
    <w:rsid w:val="007A7FC8"/>
    <w:rsid w:val="007B0712"/>
    <w:rsid w:val="007B6961"/>
    <w:rsid w:val="007C0468"/>
    <w:rsid w:val="007C5328"/>
    <w:rsid w:val="007D1FDE"/>
    <w:rsid w:val="007D397E"/>
    <w:rsid w:val="007E37AD"/>
    <w:rsid w:val="007E4DB3"/>
    <w:rsid w:val="007E57F2"/>
    <w:rsid w:val="007F22A5"/>
    <w:rsid w:val="007F3EFD"/>
    <w:rsid w:val="007F4902"/>
    <w:rsid w:val="007F58F6"/>
    <w:rsid w:val="007F5D36"/>
    <w:rsid w:val="007F68B1"/>
    <w:rsid w:val="007F7075"/>
    <w:rsid w:val="008018DF"/>
    <w:rsid w:val="00803F6B"/>
    <w:rsid w:val="00804CDD"/>
    <w:rsid w:val="0081384C"/>
    <w:rsid w:val="00815791"/>
    <w:rsid w:val="008167C0"/>
    <w:rsid w:val="00816A49"/>
    <w:rsid w:val="0082197E"/>
    <w:rsid w:val="00822967"/>
    <w:rsid w:val="008258C7"/>
    <w:rsid w:val="008313F4"/>
    <w:rsid w:val="008323C2"/>
    <w:rsid w:val="008406C3"/>
    <w:rsid w:val="00841E66"/>
    <w:rsid w:val="0084283C"/>
    <w:rsid w:val="0084290A"/>
    <w:rsid w:val="00843BA2"/>
    <w:rsid w:val="008459AD"/>
    <w:rsid w:val="00846C4F"/>
    <w:rsid w:val="00846F9C"/>
    <w:rsid w:val="00852659"/>
    <w:rsid w:val="00853835"/>
    <w:rsid w:val="008539A4"/>
    <w:rsid w:val="00856DE3"/>
    <w:rsid w:val="00863498"/>
    <w:rsid w:val="008635B5"/>
    <w:rsid w:val="008647B9"/>
    <w:rsid w:val="00864A78"/>
    <w:rsid w:val="00864F61"/>
    <w:rsid w:val="0086793B"/>
    <w:rsid w:val="00871827"/>
    <w:rsid w:val="00871A3C"/>
    <w:rsid w:val="0087524C"/>
    <w:rsid w:val="00881496"/>
    <w:rsid w:val="008838B4"/>
    <w:rsid w:val="00886145"/>
    <w:rsid w:val="00886232"/>
    <w:rsid w:val="008924E0"/>
    <w:rsid w:val="0089312A"/>
    <w:rsid w:val="00895870"/>
    <w:rsid w:val="00896836"/>
    <w:rsid w:val="008A09CD"/>
    <w:rsid w:val="008A5495"/>
    <w:rsid w:val="008A7AFD"/>
    <w:rsid w:val="008B1171"/>
    <w:rsid w:val="008B4E01"/>
    <w:rsid w:val="008B578D"/>
    <w:rsid w:val="008B7ED6"/>
    <w:rsid w:val="008C0CF0"/>
    <w:rsid w:val="008C1087"/>
    <w:rsid w:val="008C4BB6"/>
    <w:rsid w:val="008D0534"/>
    <w:rsid w:val="008D0628"/>
    <w:rsid w:val="008D07E4"/>
    <w:rsid w:val="008D4EF0"/>
    <w:rsid w:val="008D5563"/>
    <w:rsid w:val="008E16EE"/>
    <w:rsid w:val="008E205E"/>
    <w:rsid w:val="008E34AD"/>
    <w:rsid w:val="008E3B2D"/>
    <w:rsid w:val="008E4648"/>
    <w:rsid w:val="008F0D62"/>
    <w:rsid w:val="008F27B0"/>
    <w:rsid w:val="008F38FA"/>
    <w:rsid w:val="008F47D8"/>
    <w:rsid w:val="008F4A22"/>
    <w:rsid w:val="008F5A10"/>
    <w:rsid w:val="008F5E04"/>
    <w:rsid w:val="008F640B"/>
    <w:rsid w:val="008F7315"/>
    <w:rsid w:val="00900757"/>
    <w:rsid w:val="00901D14"/>
    <w:rsid w:val="00906892"/>
    <w:rsid w:val="00910669"/>
    <w:rsid w:val="00913ECA"/>
    <w:rsid w:val="00917E5A"/>
    <w:rsid w:val="00920F0C"/>
    <w:rsid w:val="009215C6"/>
    <w:rsid w:val="00925024"/>
    <w:rsid w:val="00925803"/>
    <w:rsid w:val="00926E89"/>
    <w:rsid w:val="009311D0"/>
    <w:rsid w:val="00931B34"/>
    <w:rsid w:val="00932DDF"/>
    <w:rsid w:val="00933254"/>
    <w:rsid w:val="00933281"/>
    <w:rsid w:val="009334BA"/>
    <w:rsid w:val="00934CD4"/>
    <w:rsid w:val="00936007"/>
    <w:rsid w:val="00937DB4"/>
    <w:rsid w:val="00942F73"/>
    <w:rsid w:val="00943986"/>
    <w:rsid w:val="00945245"/>
    <w:rsid w:val="00946893"/>
    <w:rsid w:val="009474EF"/>
    <w:rsid w:val="009519B5"/>
    <w:rsid w:val="009534CE"/>
    <w:rsid w:val="00964066"/>
    <w:rsid w:val="009734AF"/>
    <w:rsid w:val="00974214"/>
    <w:rsid w:val="00975FA3"/>
    <w:rsid w:val="00980861"/>
    <w:rsid w:val="00981404"/>
    <w:rsid w:val="00981AC4"/>
    <w:rsid w:val="00984C1B"/>
    <w:rsid w:val="00985321"/>
    <w:rsid w:val="0098777F"/>
    <w:rsid w:val="0099041B"/>
    <w:rsid w:val="009907CE"/>
    <w:rsid w:val="00991B8B"/>
    <w:rsid w:val="00994336"/>
    <w:rsid w:val="009A01F1"/>
    <w:rsid w:val="009A0A8B"/>
    <w:rsid w:val="009A53AB"/>
    <w:rsid w:val="009A5D62"/>
    <w:rsid w:val="009A6DCA"/>
    <w:rsid w:val="009B2829"/>
    <w:rsid w:val="009B28B0"/>
    <w:rsid w:val="009B6AB4"/>
    <w:rsid w:val="009C0532"/>
    <w:rsid w:val="009C1862"/>
    <w:rsid w:val="009D22D7"/>
    <w:rsid w:val="009D2D08"/>
    <w:rsid w:val="009D3FF2"/>
    <w:rsid w:val="009D449C"/>
    <w:rsid w:val="009D679D"/>
    <w:rsid w:val="009D70A2"/>
    <w:rsid w:val="009E1F2E"/>
    <w:rsid w:val="009F0995"/>
    <w:rsid w:val="009F4EA5"/>
    <w:rsid w:val="009F5156"/>
    <w:rsid w:val="009F5E2B"/>
    <w:rsid w:val="009F6B71"/>
    <w:rsid w:val="00A02456"/>
    <w:rsid w:val="00A03186"/>
    <w:rsid w:val="00A05CC5"/>
    <w:rsid w:val="00A06196"/>
    <w:rsid w:val="00A067EC"/>
    <w:rsid w:val="00A1497A"/>
    <w:rsid w:val="00A15F4E"/>
    <w:rsid w:val="00A210B4"/>
    <w:rsid w:val="00A225F5"/>
    <w:rsid w:val="00A22CAF"/>
    <w:rsid w:val="00A23AF0"/>
    <w:rsid w:val="00A23F4F"/>
    <w:rsid w:val="00A27D0D"/>
    <w:rsid w:val="00A40AC5"/>
    <w:rsid w:val="00A41A1A"/>
    <w:rsid w:val="00A42239"/>
    <w:rsid w:val="00A455FA"/>
    <w:rsid w:val="00A46CA8"/>
    <w:rsid w:val="00A46F40"/>
    <w:rsid w:val="00A57F81"/>
    <w:rsid w:val="00A63540"/>
    <w:rsid w:val="00A640A6"/>
    <w:rsid w:val="00A65164"/>
    <w:rsid w:val="00A65D14"/>
    <w:rsid w:val="00A67961"/>
    <w:rsid w:val="00A7268D"/>
    <w:rsid w:val="00A74B9A"/>
    <w:rsid w:val="00A74FC0"/>
    <w:rsid w:val="00A77FDB"/>
    <w:rsid w:val="00A8110C"/>
    <w:rsid w:val="00A81E84"/>
    <w:rsid w:val="00A82779"/>
    <w:rsid w:val="00A83AAE"/>
    <w:rsid w:val="00A85A00"/>
    <w:rsid w:val="00A91280"/>
    <w:rsid w:val="00A91BBE"/>
    <w:rsid w:val="00A9226B"/>
    <w:rsid w:val="00A928A2"/>
    <w:rsid w:val="00A951D3"/>
    <w:rsid w:val="00AA12AA"/>
    <w:rsid w:val="00AA1312"/>
    <w:rsid w:val="00AA164F"/>
    <w:rsid w:val="00AA4F02"/>
    <w:rsid w:val="00AB1FD2"/>
    <w:rsid w:val="00AB4BD6"/>
    <w:rsid w:val="00AC0F95"/>
    <w:rsid w:val="00AC47F7"/>
    <w:rsid w:val="00AD0A05"/>
    <w:rsid w:val="00AD0E88"/>
    <w:rsid w:val="00AD31C3"/>
    <w:rsid w:val="00AD51AC"/>
    <w:rsid w:val="00AD5EDF"/>
    <w:rsid w:val="00AD7283"/>
    <w:rsid w:val="00AE2D24"/>
    <w:rsid w:val="00AF39F9"/>
    <w:rsid w:val="00AF5066"/>
    <w:rsid w:val="00AF5380"/>
    <w:rsid w:val="00B0230F"/>
    <w:rsid w:val="00B03818"/>
    <w:rsid w:val="00B03B0C"/>
    <w:rsid w:val="00B044B2"/>
    <w:rsid w:val="00B06734"/>
    <w:rsid w:val="00B06C90"/>
    <w:rsid w:val="00B1118E"/>
    <w:rsid w:val="00B1274F"/>
    <w:rsid w:val="00B13269"/>
    <w:rsid w:val="00B132E9"/>
    <w:rsid w:val="00B17AC7"/>
    <w:rsid w:val="00B278E2"/>
    <w:rsid w:val="00B27F12"/>
    <w:rsid w:val="00B43315"/>
    <w:rsid w:val="00B47021"/>
    <w:rsid w:val="00B47862"/>
    <w:rsid w:val="00B55810"/>
    <w:rsid w:val="00B57D27"/>
    <w:rsid w:val="00B61EA6"/>
    <w:rsid w:val="00B62FFA"/>
    <w:rsid w:val="00B662AD"/>
    <w:rsid w:val="00B70F15"/>
    <w:rsid w:val="00B71DEB"/>
    <w:rsid w:val="00B71EC8"/>
    <w:rsid w:val="00B7253A"/>
    <w:rsid w:val="00B73E9E"/>
    <w:rsid w:val="00B7751B"/>
    <w:rsid w:val="00B808BE"/>
    <w:rsid w:val="00B810A2"/>
    <w:rsid w:val="00B81A86"/>
    <w:rsid w:val="00B85501"/>
    <w:rsid w:val="00B8620C"/>
    <w:rsid w:val="00B8764A"/>
    <w:rsid w:val="00B91DC8"/>
    <w:rsid w:val="00B924E0"/>
    <w:rsid w:val="00B97021"/>
    <w:rsid w:val="00BA006C"/>
    <w:rsid w:val="00BA08CB"/>
    <w:rsid w:val="00BA0C45"/>
    <w:rsid w:val="00BA3626"/>
    <w:rsid w:val="00BA3925"/>
    <w:rsid w:val="00BA6F76"/>
    <w:rsid w:val="00BA79CA"/>
    <w:rsid w:val="00BB1177"/>
    <w:rsid w:val="00BB14FD"/>
    <w:rsid w:val="00BB36F8"/>
    <w:rsid w:val="00BB373F"/>
    <w:rsid w:val="00BB617C"/>
    <w:rsid w:val="00BB7997"/>
    <w:rsid w:val="00BC12DC"/>
    <w:rsid w:val="00BC73AF"/>
    <w:rsid w:val="00BD1FB8"/>
    <w:rsid w:val="00BD56E6"/>
    <w:rsid w:val="00BD77B5"/>
    <w:rsid w:val="00BE2AB4"/>
    <w:rsid w:val="00BE3715"/>
    <w:rsid w:val="00BE54C5"/>
    <w:rsid w:val="00BF1BE5"/>
    <w:rsid w:val="00BF3BAC"/>
    <w:rsid w:val="00BF51BC"/>
    <w:rsid w:val="00C00622"/>
    <w:rsid w:val="00C02695"/>
    <w:rsid w:val="00C02BAD"/>
    <w:rsid w:val="00C03B16"/>
    <w:rsid w:val="00C0689F"/>
    <w:rsid w:val="00C11364"/>
    <w:rsid w:val="00C1557A"/>
    <w:rsid w:val="00C22EB6"/>
    <w:rsid w:val="00C273DC"/>
    <w:rsid w:val="00C41A10"/>
    <w:rsid w:val="00C42039"/>
    <w:rsid w:val="00C4648F"/>
    <w:rsid w:val="00C47076"/>
    <w:rsid w:val="00C473CC"/>
    <w:rsid w:val="00C47E74"/>
    <w:rsid w:val="00C50055"/>
    <w:rsid w:val="00C50E92"/>
    <w:rsid w:val="00C5237C"/>
    <w:rsid w:val="00C537A0"/>
    <w:rsid w:val="00C555A1"/>
    <w:rsid w:val="00C57FEC"/>
    <w:rsid w:val="00C6239F"/>
    <w:rsid w:val="00C62F65"/>
    <w:rsid w:val="00C63208"/>
    <w:rsid w:val="00C656FB"/>
    <w:rsid w:val="00C66B79"/>
    <w:rsid w:val="00C676DC"/>
    <w:rsid w:val="00C67A4A"/>
    <w:rsid w:val="00C7176C"/>
    <w:rsid w:val="00C732E5"/>
    <w:rsid w:val="00C7478B"/>
    <w:rsid w:val="00C7504B"/>
    <w:rsid w:val="00C76205"/>
    <w:rsid w:val="00C76DDB"/>
    <w:rsid w:val="00C85621"/>
    <w:rsid w:val="00C875E8"/>
    <w:rsid w:val="00C90537"/>
    <w:rsid w:val="00C92862"/>
    <w:rsid w:val="00C933C5"/>
    <w:rsid w:val="00C94B57"/>
    <w:rsid w:val="00C95594"/>
    <w:rsid w:val="00C95C8C"/>
    <w:rsid w:val="00C9628C"/>
    <w:rsid w:val="00C96A0A"/>
    <w:rsid w:val="00C974CF"/>
    <w:rsid w:val="00CA0167"/>
    <w:rsid w:val="00CA5F65"/>
    <w:rsid w:val="00CA63FC"/>
    <w:rsid w:val="00CB255E"/>
    <w:rsid w:val="00CB2B92"/>
    <w:rsid w:val="00CB3098"/>
    <w:rsid w:val="00CB5767"/>
    <w:rsid w:val="00CB6B98"/>
    <w:rsid w:val="00CB7B55"/>
    <w:rsid w:val="00CC00A0"/>
    <w:rsid w:val="00CC03B8"/>
    <w:rsid w:val="00CC1394"/>
    <w:rsid w:val="00CC1DF6"/>
    <w:rsid w:val="00CC1F51"/>
    <w:rsid w:val="00CD2464"/>
    <w:rsid w:val="00CD3A91"/>
    <w:rsid w:val="00CD47FA"/>
    <w:rsid w:val="00CD6B00"/>
    <w:rsid w:val="00CD74D6"/>
    <w:rsid w:val="00CD75AF"/>
    <w:rsid w:val="00CD7BD1"/>
    <w:rsid w:val="00CE3044"/>
    <w:rsid w:val="00CE3714"/>
    <w:rsid w:val="00CF0B22"/>
    <w:rsid w:val="00CF0F40"/>
    <w:rsid w:val="00CF1BB5"/>
    <w:rsid w:val="00CF5535"/>
    <w:rsid w:val="00CF64FB"/>
    <w:rsid w:val="00D02D2B"/>
    <w:rsid w:val="00D05963"/>
    <w:rsid w:val="00D11D49"/>
    <w:rsid w:val="00D141F6"/>
    <w:rsid w:val="00D148FA"/>
    <w:rsid w:val="00D154B8"/>
    <w:rsid w:val="00D2277D"/>
    <w:rsid w:val="00D2482C"/>
    <w:rsid w:val="00D259E7"/>
    <w:rsid w:val="00D25AF6"/>
    <w:rsid w:val="00D26157"/>
    <w:rsid w:val="00D309C5"/>
    <w:rsid w:val="00D44ABC"/>
    <w:rsid w:val="00D46AA2"/>
    <w:rsid w:val="00D51E28"/>
    <w:rsid w:val="00D52DED"/>
    <w:rsid w:val="00D532C5"/>
    <w:rsid w:val="00D536D8"/>
    <w:rsid w:val="00D55FAE"/>
    <w:rsid w:val="00D61C55"/>
    <w:rsid w:val="00D61D3F"/>
    <w:rsid w:val="00D62EC7"/>
    <w:rsid w:val="00D656ED"/>
    <w:rsid w:val="00D65BEF"/>
    <w:rsid w:val="00D74558"/>
    <w:rsid w:val="00D76390"/>
    <w:rsid w:val="00D80D86"/>
    <w:rsid w:val="00D82EB5"/>
    <w:rsid w:val="00D83264"/>
    <w:rsid w:val="00D85171"/>
    <w:rsid w:val="00D872D4"/>
    <w:rsid w:val="00D94CE6"/>
    <w:rsid w:val="00D94E27"/>
    <w:rsid w:val="00D95A8C"/>
    <w:rsid w:val="00D960A1"/>
    <w:rsid w:val="00DA0597"/>
    <w:rsid w:val="00DA1F55"/>
    <w:rsid w:val="00DA37BD"/>
    <w:rsid w:val="00DA423D"/>
    <w:rsid w:val="00DA4930"/>
    <w:rsid w:val="00DA5C07"/>
    <w:rsid w:val="00DB73D1"/>
    <w:rsid w:val="00DB7B93"/>
    <w:rsid w:val="00DC1416"/>
    <w:rsid w:val="00DC29F3"/>
    <w:rsid w:val="00DC3994"/>
    <w:rsid w:val="00DC4C57"/>
    <w:rsid w:val="00DC66D6"/>
    <w:rsid w:val="00DD0CDE"/>
    <w:rsid w:val="00DE2DED"/>
    <w:rsid w:val="00DE35E7"/>
    <w:rsid w:val="00DE785E"/>
    <w:rsid w:val="00DF07C4"/>
    <w:rsid w:val="00DF0FF4"/>
    <w:rsid w:val="00DF1CEB"/>
    <w:rsid w:val="00DF5110"/>
    <w:rsid w:val="00DF54DE"/>
    <w:rsid w:val="00DF784B"/>
    <w:rsid w:val="00DF7A4E"/>
    <w:rsid w:val="00E00A6D"/>
    <w:rsid w:val="00E016F4"/>
    <w:rsid w:val="00E046BD"/>
    <w:rsid w:val="00E04CDB"/>
    <w:rsid w:val="00E1062E"/>
    <w:rsid w:val="00E11116"/>
    <w:rsid w:val="00E11836"/>
    <w:rsid w:val="00E11837"/>
    <w:rsid w:val="00E11ACE"/>
    <w:rsid w:val="00E128AC"/>
    <w:rsid w:val="00E13536"/>
    <w:rsid w:val="00E17050"/>
    <w:rsid w:val="00E20314"/>
    <w:rsid w:val="00E2218F"/>
    <w:rsid w:val="00E24601"/>
    <w:rsid w:val="00E25A9A"/>
    <w:rsid w:val="00E276FB"/>
    <w:rsid w:val="00E30494"/>
    <w:rsid w:val="00E32A2B"/>
    <w:rsid w:val="00E37073"/>
    <w:rsid w:val="00E3730E"/>
    <w:rsid w:val="00E37BB8"/>
    <w:rsid w:val="00E43762"/>
    <w:rsid w:val="00E50007"/>
    <w:rsid w:val="00E524ED"/>
    <w:rsid w:val="00E5423A"/>
    <w:rsid w:val="00E5555F"/>
    <w:rsid w:val="00E677B4"/>
    <w:rsid w:val="00E708B9"/>
    <w:rsid w:val="00E73F24"/>
    <w:rsid w:val="00E75F31"/>
    <w:rsid w:val="00E81ECD"/>
    <w:rsid w:val="00E87DA7"/>
    <w:rsid w:val="00E87E1D"/>
    <w:rsid w:val="00E95519"/>
    <w:rsid w:val="00EA0027"/>
    <w:rsid w:val="00EA1839"/>
    <w:rsid w:val="00EA254A"/>
    <w:rsid w:val="00EB02C8"/>
    <w:rsid w:val="00EB701E"/>
    <w:rsid w:val="00EC0A16"/>
    <w:rsid w:val="00EC41AE"/>
    <w:rsid w:val="00ED142E"/>
    <w:rsid w:val="00ED21FF"/>
    <w:rsid w:val="00ED2956"/>
    <w:rsid w:val="00ED296F"/>
    <w:rsid w:val="00ED2A72"/>
    <w:rsid w:val="00ED46A7"/>
    <w:rsid w:val="00ED6021"/>
    <w:rsid w:val="00ED60E6"/>
    <w:rsid w:val="00ED7C2D"/>
    <w:rsid w:val="00EE7051"/>
    <w:rsid w:val="00EF0C2D"/>
    <w:rsid w:val="00EF3540"/>
    <w:rsid w:val="00EF49EF"/>
    <w:rsid w:val="00F035D9"/>
    <w:rsid w:val="00F05F46"/>
    <w:rsid w:val="00F07863"/>
    <w:rsid w:val="00F1083D"/>
    <w:rsid w:val="00F11408"/>
    <w:rsid w:val="00F1150D"/>
    <w:rsid w:val="00F11A3A"/>
    <w:rsid w:val="00F1258C"/>
    <w:rsid w:val="00F14BD3"/>
    <w:rsid w:val="00F17209"/>
    <w:rsid w:val="00F174EE"/>
    <w:rsid w:val="00F2060D"/>
    <w:rsid w:val="00F21B77"/>
    <w:rsid w:val="00F2253D"/>
    <w:rsid w:val="00F32CAD"/>
    <w:rsid w:val="00F33CC6"/>
    <w:rsid w:val="00F33E05"/>
    <w:rsid w:val="00F41660"/>
    <w:rsid w:val="00F4685A"/>
    <w:rsid w:val="00F46D61"/>
    <w:rsid w:val="00F50ED2"/>
    <w:rsid w:val="00F51291"/>
    <w:rsid w:val="00F51435"/>
    <w:rsid w:val="00F51D0C"/>
    <w:rsid w:val="00F52237"/>
    <w:rsid w:val="00F53534"/>
    <w:rsid w:val="00F544B3"/>
    <w:rsid w:val="00F55AFE"/>
    <w:rsid w:val="00F5662F"/>
    <w:rsid w:val="00F56A58"/>
    <w:rsid w:val="00F61515"/>
    <w:rsid w:val="00F6658F"/>
    <w:rsid w:val="00F718EE"/>
    <w:rsid w:val="00F72A95"/>
    <w:rsid w:val="00F735F0"/>
    <w:rsid w:val="00F73714"/>
    <w:rsid w:val="00F767BF"/>
    <w:rsid w:val="00F8303E"/>
    <w:rsid w:val="00F92B31"/>
    <w:rsid w:val="00F94DBF"/>
    <w:rsid w:val="00FA0883"/>
    <w:rsid w:val="00FA1FA7"/>
    <w:rsid w:val="00FA21EA"/>
    <w:rsid w:val="00FA450C"/>
    <w:rsid w:val="00FA6531"/>
    <w:rsid w:val="00FB4EA0"/>
    <w:rsid w:val="00FC0A13"/>
    <w:rsid w:val="00FC1F06"/>
    <w:rsid w:val="00FC4ECE"/>
    <w:rsid w:val="00FC50AD"/>
    <w:rsid w:val="00FD2E6C"/>
    <w:rsid w:val="00FD4DD5"/>
    <w:rsid w:val="00FD59C0"/>
    <w:rsid w:val="00FD6F88"/>
    <w:rsid w:val="00FE4840"/>
    <w:rsid w:val="00FE5FE3"/>
    <w:rsid w:val="00FF1967"/>
    <w:rsid w:val="00FF1C0F"/>
    <w:rsid w:val="00FF218C"/>
    <w:rsid w:val="00FF7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9937"/>
  <w15:chartTrackingRefBased/>
  <w15:docId w15:val="{8D505143-6EA6-4EB4-AFFD-11265CBE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3ED"/>
    <w:pPr>
      <w:keepNext/>
      <w:keepLines/>
      <w:numPr>
        <w:numId w:val="11"/>
      </w:numPr>
      <w:spacing w:before="240"/>
      <w:outlineLvl w:val="0"/>
    </w:pPr>
    <w:rPr>
      <w:rFonts w:ascii="Arial" w:eastAsiaTheme="majorEastAsia" w:hAnsi="Arial" w:cstheme="majorBidi"/>
      <w:b/>
      <w:color w:val="000000" w:themeColor="text1"/>
      <w:szCs w:val="32"/>
    </w:rPr>
  </w:style>
  <w:style w:type="paragraph" w:styleId="Heading2">
    <w:name w:val="heading 2"/>
    <w:basedOn w:val="Heading1"/>
    <w:next w:val="Normal"/>
    <w:link w:val="Heading2Char"/>
    <w:uiPriority w:val="9"/>
    <w:unhideWhenUsed/>
    <w:qFormat/>
    <w:rsid w:val="006F51AE"/>
    <w:pPr>
      <w:numPr>
        <w:numId w:val="13"/>
      </w:numPr>
      <w:spacing w:before="40"/>
      <w:outlineLvl w:val="1"/>
    </w:pPr>
    <w:rPr>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26FE6"/>
    <w:pPr>
      <w:tabs>
        <w:tab w:val="left" w:pos="504"/>
      </w:tabs>
      <w:ind w:left="504" w:hanging="504"/>
    </w:pPr>
  </w:style>
  <w:style w:type="paragraph" w:styleId="ListParagraph">
    <w:name w:val="List Paragraph"/>
    <w:basedOn w:val="Normal"/>
    <w:uiPriority w:val="34"/>
    <w:qFormat/>
    <w:rsid w:val="003C6C1C"/>
    <w:pPr>
      <w:ind w:left="720"/>
      <w:contextualSpacing/>
    </w:pPr>
  </w:style>
  <w:style w:type="paragraph" w:styleId="Header">
    <w:name w:val="header"/>
    <w:basedOn w:val="Normal"/>
    <w:link w:val="HeaderChar"/>
    <w:uiPriority w:val="99"/>
    <w:unhideWhenUsed/>
    <w:rsid w:val="0061125A"/>
    <w:pPr>
      <w:tabs>
        <w:tab w:val="center" w:pos="4680"/>
        <w:tab w:val="right" w:pos="9360"/>
      </w:tabs>
    </w:pPr>
  </w:style>
  <w:style w:type="character" w:customStyle="1" w:styleId="HeaderChar">
    <w:name w:val="Header Char"/>
    <w:basedOn w:val="DefaultParagraphFont"/>
    <w:link w:val="Header"/>
    <w:uiPriority w:val="99"/>
    <w:rsid w:val="0061125A"/>
  </w:style>
  <w:style w:type="paragraph" w:styleId="Footer">
    <w:name w:val="footer"/>
    <w:basedOn w:val="Normal"/>
    <w:link w:val="FooterChar"/>
    <w:uiPriority w:val="99"/>
    <w:unhideWhenUsed/>
    <w:rsid w:val="0061125A"/>
    <w:pPr>
      <w:tabs>
        <w:tab w:val="center" w:pos="4680"/>
        <w:tab w:val="right" w:pos="9360"/>
      </w:tabs>
    </w:pPr>
  </w:style>
  <w:style w:type="character" w:customStyle="1" w:styleId="FooterChar">
    <w:name w:val="Footer Char"/>
    <w:basedOn w:val="DefaultParagraphFont"/>
    <w:link w:val="Footer"/>
    <w:uiPriority w:val="99"/>
    <w:rsid w:val="0061125A"/>
  </w:style>
  <w:style w:type="paragraph" w:styleId="NormalWeb">
    <w:name w:val="Normal (Web)"/>
    <w:basedOn w:val="Normal"/>
    <w:uiPriority w:val="99"/>
    <w:semiHidden/>
    <w:unhideWhenUsed/>
    <w:rsid w:val="009C0532"/>
    <w:pPr>
      <w:spacing w:before="100" w:beforeAutospacing="1" w:after="100" w:afterAutospacing="1"/>
      <w:jc w:val="left"/>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A43DC"/>
    <w:rPr>
      <w:color w:val="0000FF"/>
      <w:u w:val="single"/>
    </w:rPr>
  </w:style>
  <w:style w:type="paragraph" w:styleId="BalloonText">
    <w:name w:val="Balloon Text"/>
    <w:basedOn w:val="Normal"/>
    <w:link w:val="BalloonTextChar"/>
    <w:uiPriority w:val="99"/>
    <w:semiHidden/>
    <w:unhideWhenUsed/>
    <w:rsid w:val="00014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A6"/>
    <w:rPr>
      <w:rFonts w:ascii="Segoe UI" w:hAnsi="Segoe UI" w:cs="Segoe UI"/>
      <w:sz w:val="18"/>
      <w:szCs w:val="18"/>
    </w:rPr>
  </w:style>
  <w:style w:type="character" w:customStyle="1" w:styleId="Heading1Char">
    <w:name w:val="Heading 1 Char"/>
    <w:basedOn w:val="DefaultParagraphFont"/>
    <w:link w:val="Heading1"/>
    <w:uiPriority w:val="9"/>
    <w:rsid w:val="005233ED"/>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D141F6"/>
    <w:pPr>
      <w:spacing w:line="259" w:lineRule="auto"/>
      <w:jc w:val="left"/>
      <w:outlineLvl w:val="9"/>
    </w:pPr>
  </w:style>
  <w:style w:type="paragraph" w:styleId="Title">
    <w:name w:val="Title"/>
    <w:aliases w:val="Title 1"/>
    <w:basedOn w:val="Normal"/>
    <w:next w:val="Normal"/>
    <w:link w:val="TitleChar"/>
    <w:uiPriority w:val="10"/>
    <w:qFormat/>
    <w:rsid w:val="00A27D0D"/>
    <w:pPr>
      <w:contextualSpacing/>
    </w:pPr>
    <w:rPr>
      <w:rFonts w:ascii="Arial" w:eastAsiaTheme="majorEastAsia" w:hAnsi="Arial" w:cstheme="majorBidi"/>
      <w:b/>
      <w:caps/>
      <w:spacing w:val="-10"/>
      <w:kern w:val="28"/>
      <w:sz w:val="24"/>
      <w:szCs w:val="56"/>
    </w:rPr>
  </w:style>
  <w:style w:type="character" w:customStyle="1" w:styleId="TitleChar">
    <w:name w:val="Title Char"/>
    <w:aliases w:val="Title 1 Char"/>
    <w:basedOn w:val="DefaultParagraphFont"/>
    <w:link w:val="Title"/>
    <w:uiPriority w:val="10"/>
    <w:rsid w:val="00A27D0D"/>
    <w:rPr>
      <w:rFonts w:ascii="Arial" w:eastAsiaTheme="majorEastAsia" w:hAnsi="Arial" w:cstheme="majorBidi"/>
      <w:b/>
      <w:caps/>
      <w:spacing w:val="-10"/>
      <w:kern w:val="28"/>
      <w:sz w:val="24"/>
      <w:szCs w:val="56"/>
    </w:rPr>
  </w:style>
  <w:style w:type="character" w:customStyle="1" w:styleId="Heading2Char">
    <w:name w:val="Heading 2 Char"/>
    <w:basedOn w:val="DefaultParagraphFont"/>
    <w:link w:val="Heading2"/>
    <w:uiPriority w:val="9"/>
    <w:rsid w:val="006F51AE"/>
    <w:rPr>
      <w:rFonts w:ascii="Arial" w:eastAsiaTheme="majorEastAsia" w:hAnsi="Arial" w:cstheme="majorBidi"/>
      <w:b/>
      <w:color w:val="000000" w:themeColor="text1"/>
      <w:szCs w:val="26"/>
    </w:rPr>
  </w:style>
  <w:style w:type="paragraph" w:styleId="Caption">
    <w:name w:val="caption"/>
    <w:basedOn w:val="Normal"/>
    <w:next w:val="Normal"/>
    <w:uiPriority w:val="35"/>
    <w:unhideWhenUsed/>
    <w:qFormat/>
    <w:rsid w:val="006F51A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307148">
      <w:bodyDiv w:val="1"/>
      <w:marLeft w:val="0"/>
      <w:marRight w:val="0"/>
      <w:marTop w:val="0"/>
      <w:marBottom w:val="0"/>
      <w:divBdr>
        <w:top w:val="none" w:sz="0" w:space="0" w:color="auto"/>
        <w:left w:val="none" w:sz="0" w:space="0" w:color="auto"/>
        <w:bottom w:val="none" w:sz="0" w:space="0" w:color="auto"/>
        <w:right w:val="none" w:sz="0" w:space="0" w:color="auto"/>
      </w:divBdr>
      <w:divsChild>
        <w:div w:id="1158349561">
          <w:marLeft w:val="547"/>
          <w:marRight w:val="0"/>
          <w:marTop w:val="200"/>
          <w:marBottom w:val="0"/>
          <w:divBdr>
            <w:top w:val="none" w:sz="0" w:space="0" w:color="auto"/>
            <w:left w:val="none" w:sz="0" w:space="0" w:color="auto"/>
            <w:bottom w:val="none" w:sz="0" w:space="0" w:color="auto"/>
            <w:right w:val="none" w:sz="0" w:space="0" w:color="auto"/>
          </w:divBdr>
        </w:div>
      </w:divsChild>
    </w:div>
    <w:div w:id="1002195054">
      <w:bodyDiv w:val="1"/>
      <w:marLeft w:val="0"/>
      <w:marRight w:val="0"/>
      <w:marTop w:val="0"/>
      <w:marBottom w:val="0"/>
      <w:divBdr>
        <w:top w:val="none" w:sz="0" w:space="0" w:color="auto"/>
        <w:left w:val="none" w:sz="0" w:space="0" w:color="auto"/>
        <w:bottom w:val="none" w:sz="0" w:space="0" w:color="auto"/>
        <w:right w:val="none" w:sz="0" w:space="0" w:color="auto"/>
      </w:divBdr>
    </w:div>
    <w:div w:id="1517887580">
      <w:bodyDiv w:val="1"/>
      <w:marLeft w:val="0"/>
      <w:marRight w:val="0"/>
      <w:marTop w:val="0"/>
      <w:marBottom w:val="0"/>
      <w:divBdr>
        <w:top w:val="none" w:sz="0" w:space="0" w:color="auto"/>
        <w:left w:val="none" w:sz="0" w:space="0" w:color="auto"/>
        <w:bottom w:val="none" w:sz="0" w:space="0" w:color="auto"/>
        <w:right w:val="none" w:sz="0" w:space="0" w:color="auto"/>
      </w:divBdr>
      <w:divsChild>
        <w:div w:id="1709529824">
          <w:marLeft w:val="547"/>
          <w:marRight w:val="0"/>
          <w:marTop w:val="200"/>
          <w:marBottom w:val="0"/>
          <w:divBdr>
            <w:top w:val="none" w:sz="0" w:space="0" w:color="auto"/>
            <w:left w:val="none" w:sz="0" w:space="0" w:color="auto"/>
            <w:bottom w:val="none" w:sz="0" w:space="0" w:color="auto"/>
            <w:right w:val="none" w:sz="0" w:space="0" w:color="auto"/>
          </w:divBdr>
        </w:div>
      </w:divsChild>
    </w:div>
    <w:div w:id="1837304170">
      <w:bodyDiv w:val="1"/>
      <w:marLeft w:val="0"/>
      <w:marRight w:val="0"/>
      <w:marTop w:val="0"/>
      <w:marBottom w:val="0"/>
      <w:divBdr>
        <w:top w:val="none" w:sz="0" w:space="0" w:color="auto"/>
        <w:left w:val="none" w:sz="0" w:space="0" w:color="auto"/>
        <w:bottom w:val="none" w:sz="0" w:space="0" w:color="auto"/>
        <w:right w:val="none" w:sz="0" w:space="0" w:color="auto"/>
      </w:divBdr>
      <w:divsChild>
        <w:div w:id="1364021438">
          <w:marLeft w:val="720"/>
          <w:marRight w:val="0"/>
          <w:marTop w:val="200"/>
          <w:marBottom w:val="0"/>
          <w:divBdr>
            <w:top w:val="none" w:sz="0" w:space="0" w:color="auto"/>
            <w:left w:val="none" w:sz="0" w:space="0" w:color="auto"/>
            <w:bottom w:val="none" w:sz="0" w:space="0" w:color="auto"/>
            <w:right w:val="none" w:sz="0" w:space="0" w:color="auto"/>
          </w:divBdr>
        </w:div>
        <w:div w:id="866912278">
          <w:marLeft w:val="720"/>
          <w:marRight w:val="0"/>
          <w:marTop w:val="200"/>
          <w:marBottom w:val="0"/>
          <w:divBdr>
            <w:top w:val="none" w:sz="0" w:space="0" w:color="auto"/>
            <w:left w:val="none" w:sz="0" w:space="0" w:color="auto"/>
            <w:bottom w:val="none" w:sz="0" w:space="0" w:color="auto"/>
            <w:right w:val="none" w:sz="0" w:space="0" w:color="auto"/>
          </w:divBdr>
        </w:div>
        <w:div w:id="1481574565">
          <w:marLeft w:val="720"/>
          <w:marRight w:val="0"/>
          <w:marTop w:val="200"/>
          <w:marBottom w:val="0"/>
          <w:divBdr>
            <w:top w:val="none" w:sz="0" w:space="0" w:color="auto"/>
            <w:left w:val="none" w:sz="0" w:space="0" w:color="auto"/>
            <w:bottom w:val="none" w:sz="0" w:space="0" w:color="auto"/>
            <w:right w:val="none" w:sz="0" w:space="0" w:color="auto"/>
          </w:divBdr>
        </w:div>
        <w:div w:id="1921672815">
          <w:marLeft w:val="720"/>
          <w:marRight w:val="0"/>
          <w:marTop w:val="200"/>
          <w:marBottom w:val="0"/>
          <w:divBdr>
            <w:top w:val="none" w:sz="0" w:space="0" w:color="auto"/>
            <w:left w:val="none" w:sz="0" w:space="0" w:color="auto"/>
            <w:bottom w:val="none" w:sz="0" w:space="0" w:color="auto"/>
            <w:right w:val="none" w:sz="0" w:space="0" w:color="auto"/>
          </w:divBdr>
        </w:div>
        <w:div w:id="116054068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hyperlink" Target="https://en.wikipedia.org/wiki/Hydroge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hyperlink" Target="https://en.wikipedia.org/wiki/Nitroge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en.wikipedia.org/wiki/Hydrogen" TargetMode="External"/><Relationship Id="rId37" Type="http://schemas.openxmlformats.org/officeDocument/2006/relationships/image" Target="media/image26.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n.wikipedia.org/wiki/Bo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D1003-52F1-40A6-9B9B-5EE6CA0BF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2</TotalTime>
  <Pages>20</Pages>
  <Words>28911</Words>
  <Characters>164795</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9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lroy</dc:creator>
  <cp:keywords/>
  <dc:description/>
  <cp:lastModifiedBy>Elena Maria Echeverria Mora</cp:lastModifiedBy>
  <cp:revision>284</cp:revision>
  <dcterms:created xsi:type="dcterms:W3CDTF">2020-09-03T20:59:00Z</dcterms:created>
  <dcterms:modified xsi:type="dcterms:W3CDTF">2020-10-2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eT0AWR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